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8D80F5" w14:textId="77777777" w:rsidR="008A3C0F" w:rsidRDefault="008A3C0F" w:rsidP="008A3C0F">
      <w:pPr>
        <w:spacing w:line="276" w:lineRule="auto"/>
        <w:jc w:val="center"/>
      </w:pPr>
      <w:r>
        <w:rPr>
          <w:noProof/>
        </w:rPr>
        <w:drawing>
          <wp:inline distT="0" distB="0" distL="0" distR="0" wp14:anchorId="406ECAEE" wp14:editId="756BD5F6">
            <wp:extent cx="2523417" cy="2932386"/>
            <wp:effectExtent l="0" t="0" r="0" b="1905"/>
            <wp:docPr id="2" name="image1.png"/>
            <wp:cNvGraphicFramePr/>
            <a:graphic xmlns:a="http://schemas.openxmlformats.org/drawingml/2006/main">
              <a:graphicData uri="http://schemas.openxmlformats.org/drawingml/2006/picture">
                <pic:pic xmlns:pic="http://schemas.openxmlformats.org/drawingml/2006/picture">
                  <pic:nvPicPr>
                    <pic:cNvPr id="2" name="image1.png"/>
                    <pic:cNvPicPr preferRelativeResize="0"/>
                  </pic:nvPicPr>
                  <pic:blipFill>
                    <a:blip r:embed="rId6">
                      <a:extLst>
                        <a:ext uri="{28A0092B-C50C-407E-A947-70E740481C1C}">
                          <a14:useLocalDpi xmlns:a14="http://schemas.microsoft.com/office/drawing/2010/main" val="0"/>
                        </a:ext>
                      </a:extLst>
                    </a:blip>
                    <a:stretch>
                      <a:fillRect/>
                    </a:stretch>
                  </pic:blipFill>
                  <pic:spPr>
                    <a:xfrm>
                      <a:off x="0" y="0"/>
                      <a:ext cx="2531627" cy="2941926"/>
                    </a:xfrm>
                    <a:prstGeom prst="rect">
                      <a:avLst/>
                    </a:prstGeom>
                    <a:ln/>
                  </pic:spPr>
                </pic:pic>
              </a:graphicData>
            </a:graphic>
          </wp:inline>
        </w:drawing>
      </w:r>
    </w:p>
    <w:p w14:paraId="539914BD" w14:textId="77777777" w:rsidR="008A3C0F" w:rsidRDefault="008A3C0F" w:rsidP="008A3C0F">
      <w:pPr>
        <w:spacing w:line="276" w:lineRule="auto"/>
      </w:pPr>
    </w:p>
    <w:p w14:paraId="32BD796B" w14:textId="77777777" w:rsidR="008A3C0F" w:rsidRDefault="008A3C0F" w:rsidP="008A3C0F">
      <w:pPr>
        <w:spacing w:line="276" w:lineRule="auto"/>
        <w:jc w:val="center"/>
        <w:rPr>
          <w:sz w:val="26"/>
          <w:szCs w:val="26"/>
        </w:rPr>
      </w:pPr>
      <w:r>
        <w:rPr>
          <w:sz w:val="26"/>
          <w:szCs w:val="26"/>
        </w:rPr>
        <w:t>INFORMATICS INSTITUTE OF TECHNOLOGY</w:t>
      </w:r>
    </w:p>
    <w:p w14:paraId="29E7C0C9" w14:textId="77777777" w:rsidR="008A3C0F" w:rsidRDefault="008A3C0F" w:rsidP="008A3C0F">
      <w:pPr>
        <w:spacing w:line="276" w:lineRule="auto"/>
        <w:jc w:val="center"/>
        <w:rPr>
          <w:sz w:val="26"/>
          <w:szCs w:val="26"/>
        </w:rPr>
      </w:pPr>
      <w:r>
        <w:rPr>
          <w:sz w:val="26"/>
          <w:szCs w:val="26"/>
        </w:rPr>
        <w:t>In Collaboration with</w:t>
      </w:r>
    </w:p>
    <w:p w14:paraId="3ADB9A5D" w14:textId="77777777" w:rsidR="008A3C0F" w:rsidRDefault="008A3C0F" w:rsidP="008A3C0F">
      <w:pPr>
        <w:spacing w:line="276" w:lineRule="auto"/>
        <w:jc w:val="center"/>
        <w:rPr>
          <w:sz w:val="26"/>
          <w:szCs w:val="26"/>
        </w:rPr>
      </w:pPr>
      <w:r>
        <w:rPr>
          <w:sz w:val="26"/>
          <w:szCs w:val="26"/>
        </w:rPr>
        <w:t>UNIVERSITY OF WESTMINSTER</w:t>
      </w:r>
    </w:p>
    <w:p w14:paraId="15BDB63B" w14:textId="77777777" w:rsidR="008A3C0F" w:rsidRDefault="008A3C0F" w:rsidP="008A3C0F">
      <w:pPr>
        <w:spacing w:line="276" w:lineRule="auto"/>
        <w:jc w:val="center"/>
        <w:rPr>
          <w:sz w:val="26"/>
          <w:szCs w:val="26"/>
        </w:rPr>
      </w:pPr>
    </w:p>
    <w:p w14:paraId="1E024D1E" w14:textId="77777777" w:rsidR="00CE77C2" w:rsidRDefault="00CE77C2" w:rsidP="00CE77C2">
      <w:pPr>
        <w:spacing w:line="276" w:lineRule="auto"/>
        <w:jc w:val="center"/>
        <w:rPr>
          <w:rFonts w:eastAsia="Calibri" w:cs="Times New Roman"/>
          <w:b/>
          <w:bCs/>
          <w:kern w:val="0"/>
          <w:sz w:val="32"/>
          <w:szCs w:val="32"/>
          <w14:ligatures w14:val="none"/>
        </w:rPr>
      </w:pPr>
      <w:r w:rsidRPr="000D2625">
        <w:rPr>
          <w:rFonts w:eastAsia="Calibri" w:cs="Times New Roman"/>
          <w:b/>
          <w:bCs/>
          <w:kern w:val="0"/>
          <w:sz w:val="32"/>
          <w:szCs w:val="32"/>
          <w14:ligatures w14:val="none"/>
        </w:rPr>
        <w:t xml:space="preserve">LLM-Backed Chatbot Lawyer for Enhanced Legal Services in </w:t>
      </w:r>
    </w:p>
    <w:p w14:paraId="34E05721" w14:textId="2480D832" w:rsidR="008A3C0F" w:rsidRDefault="00CE77C2" w:rsidP="00CE77C2">
      <w:pPr>
        <w:spacing w:line="276" w:lineRule="auto"/>
        <w:jc w:val="center"/>
        <w:rPr>
          <w:rFonts w:eastAsia="Calibri" w:cs="Times New Roman"/>
          <w:b/>
          <w:bCs/>
          <w:kern w:val="0"/>
          <w:sz w:val="32"/>
          <w:szCs w:val="32"/>
          <w14:ligatures w14:val="none"/>
        </w:rPr>
      </w:pPr>
      <w:r w:rsidRPr="000D2625">
        <w:rPr>
          <w:rFonts w:eastAsia="Calibri" w:cs="Times New Roman"/>
          <w:b/>
          <w:bCs/>
          <w:kern w:val="0"/>
          <w:sz w:val="32"/>
          <w:szCs w:val="32"/>
          <w14:ligatures w14:val="none"/>
        </w:rPr>
        <w:t>Sri Lanka</w:t>
      </w:r>
    </w:p>
    <w:p w14:paraId="02098CC4" w14:textId="77777777" w:rsidR="00CE77C2" w:rsidRPr="00CE77C2" w:rsidRDefault="00CE77C2" w:rsidP="00CE77C2">
      <w:pPr>
        <w:spacing w:line="276" w:lineRule="auto"/>
        <w:jc w:val="center"/>
        <w:rPr>
          <w:rFonts w:eastAsia="Calibri" w:cs="Times New Roman"/>
          <w:b/>
          <w:bCs/>
          <w:kern w:val="0"/>
          <w:sz w:val="32"/>
          <w:szCs w:val="32"/>
          <w14:ligatures w14:val="none"/>
        </w:rPr>
      </w:pPr>
    </w:p>
    <w:p w14:paraId="1D7B49C2" w14:textId="521E1EAF" w:rsidR="008A3C0F" w:rsidRDefault="008A3C0F" w:rsidP="008A3C0F">
      <w:pPr>
        <w:spacing w:line="276" w:lineRule="auto"/>
        <w:jc w:val="center"/>
        <w:rPr>
          <w:sz w:val="26"/>
          <w:szCs w:val="26"/>
        </w:rPr>
      </w:pPr>
      <w:r>
        <w:rPr>
          <w:sz w:val="26"/>
          <w:szCs w:val="26"/>
        </w:rPr>
        <w:t xml:space="preserve">A Project </w:t>
      </w:r>
      <w:r w:rsidR="003B04D2">
        <w:rPr>
          <w:sz w:val="26"/>
          <w:szCs w:val="26"/>
        </w:rPr>
        <w:t>Specification &amp; Design Prototype Document</w:t>
      </w:r>
      <w:r>
        <w:rPr>
          <w:sz w:val="26"/>
          <w:szCs w:val="26"/>
        </w:rPr>
        <w:t xml:space="preserve"> by</w:t>
      </w:r>
    </w:p>
    <w:p w14:paraId="50164FC0" w14:textId="6FF7678A" w:rsidR="008A3C0F" w:rsidRDefault="00CE77C2" w:rsidP="008A3C0F">
      <w:pPr>
        <w:spacing w:line="276" w:lineRule="auto"/>
        <w:jc w:val="center"/>
        <w:rPr>
          <w:b/>
          <w:bCs/>
          <w:sz w:val="26"/>
          <w:szCs w:val="26"/>
        </w:rPr>
      </w:pPr>
      <w:r>
        <w:rPr>
          <w:b/>
          <w:bCs/>
          <w:sz w:val="26"/>
          <w:szCs w:val="26"/>
        </w:rPr>
        <w:t>Omar Salman Shiraz</w:t>
      </w:r>
    </w:p>
    <w:p w14:paraId="540D0E54" w14:textId="77777777" w:rsidR="00CE77C2" w:rsidRDefault="00CE77C2" w:rsidP="008A3C0F">
      <w:pPr>
        <w:spacing w:line="276" w:lineRule="auto"/>
        <w:jc w:val="center"/>
        <w:rPr>
          <w:sz w:val="26"/>
          <w:szCs w:val="26"/>
        </w:rPr>
      </w:pPr>
    </w:p>
    <w:p w14:paraId="02FE4F12" w14:textId="77777777" w:rsidR="008A3C0F" w:rsidRDefault="008A3C0F" w:rsidP="008A3C0F">
      <w:pPr>
        <w:spacing w:line="276" w:lineRule="auto"/>
        <w:jc w:val="center"/>
        <w:rPr>
          <w:sz w:val="26"/>
          <w:szCs w:val="26"/>
        </w:rPr>
      </w:pPr>
      <w:r>
        <w:rPr>
          <w:sz w:val="26"/>
          <w:szCs w:val="26"/>
        </w:rPr>
        <w:t>Supervised by</w:t>
      </w:r>
    </w:p>
    <w:p w14:paraId="45386F93" w14:textId="3DDAE0FC" w:rsidR="008A3C0F" w:rsidRDefault="00CE77C2" w:rsidP="008A3C0F">
      <w:pPr>
        <w:spacing w:line="276" w:lineRule="auto"/>
        <w:jc w:val="center"/>
        <w:rPr>
          <w:sz w:val="26"/>
          <w:szCs w:val="26"/>
        </w:rPr>
      </w:pPr>
      <w:r w:rsidRPr="00CE77C2">
        <w:rPr>
          <w:b/>
          <w:bCs/>
          <w:sz w:val="26"/>
          <w:szCs w:val="26"/>
        </w:rPr>
        <w:t xml:space="preserve">Mr. </w:t>
      </w:r>
      <w:proofErr w:type="spellStart"/>
      <w:r w:rsidRPr="00CE77C2">
        <w:rPr>
          <w:b/>
          <w:bCs/>
          <w:sz w:val="26"/>
          <w:szCs w:val="26"/>
        </w:rPr>
        <w:t>Prathieshna</w:t>
      </w:r>
      <w:proofErr w:type="spellEnd"/>
      <w:r w:rsidRPr="00CE77C2">
        <w:rPr>
          <w:b/>
          <w:bCs/>
          <w:sz w:val="26"/>
          <w:szCs w:val="26"/>
        </w:rPr>
        <w:t xml:space="preserve"> </w:t>
      </w:r>
      <w:proofErr w:type="spellStart"/>
      <w:r w:rsidRPr="00CE77C2">
        <w:rPr>
          <w:b/>
          <w:bCs/>
          <w:sz w:val="26"/>
          <w:szCs w:val="26"/>
        </w:rPr>
        <w:t>Vekneswaran</w:t>
      </w:r>
      <w:proofErr w:type="spellEnd"/>
    </w:p>
    <w:p w14:paraId="211D2E19" w14:textId="77777777" w:rsidR="008A3C0F" w:rsidRDefault="008A3C0F" w:rsidP="008A3C0F">
      <w:pPr>
        <w:spacing w:line="276" w:lineRule="auto"/>
        <w:jc w:val="center"/>
        <w:rPr>
          <w:sz w:val="26"/>
          <w:szCs w:val="26"/>
        </w:rPr>
      </w:pPr>
    </w:p>
    <w:p w14:paraId="777E4ACC" w14:textId="77777777" w:rsidR="008A3C0F" w:rsidRDefault="008A3C0F" w:rsidP="008A3C0F">
      <w:pPr>
        <w:spacing w:line="276" w:lineRule="auto"/>
        <w:jc w:val="center"/>
        <w:rPr>
          <w:sz w:val="26"/>
          <w:szCs w:val="26"/>
        </w:rPr>
      </w:pPr>
      <w:r>
        <w:rPr>
          <w:sz w:val="26"/>
          <w:szCs w:val="26"/>
        </w:rPr>
        <w:t>Submitted in partial fulfilment of the requirements for the BSc. in Computer Science degree at the University of Westminster.</w:t>
      </w:r>
    </w:p>
    <w:p w14:paraId="43086C85" w14:textId="77777777" w:rsidR="008A3C0F" w:rsidRDefault="008A3C0F" w:rsidP="008A3C0F">
      <w:pPr>
        <w:spacing w:line="276" w:lineRule="auto"/>
        <w:jc w:val="center"/>
        <w:rPr>
          <w:sz w:val="26"/>
          <w:szCs w:val="26"/>
        </w:rPr>
      </w:pPr>
    </w:p>
    <w:p w14:paraId="183D10EC" w14:textId="6DD5CDE0" w:rsidR="00B52A4B" w:rsidRDefault="00F856F9" w:rsidP="008A3C0F">
      <w:pPr>
        <w:spacing w:line="259" w:lineRule="auto"/>
        <w:jc w:val="center"/>
      </w:pPr>
      <w:r>
        <w:rPr>
          <w:b/>
          <w:sz w:val="26"/>
          <w:szCs w:val="26"/>
        </w:rPr>
        <w:t>February</w:t>
      </w:r>
      <w:r w:rsidR="008A3C0F">
        <w:rPr>
          <w:b/>
          <w:sz w:val="26"/>
          <w:szCs w:val="26"/>
        </w:rPr>
        <w:t xml:space="preserve"> 202</w:t>
      </w:r>
      <w:r>
        <w:rPr>
          <w:b/>
          <w:sz w:val="26"/>
          <w:szCs w:val="26"/>
        </w:rPr>
        <w:t>4</w:t>
      </w:r>
      <w:r w:rsidR="00B52A4B">
        <w:br w:type="page"/>
      </w:r>
    </w:p>
    <w:p w14:paraId="44509213" w14:textId="2FBD9D02" w:rsidR="00116B31" w:rsidRDefault="003258D4" w:rsidP="00771A7F">
      <w:pPr>
        <w:pStyle w:val="Heading1"/>
      </w:pPr>
      <w:bookmarkStart w:id="0" w:name="_Toc158883355"/>
      <w:r>
        <w:lastRenderedPageBreak/>
        <w:t>Abstract</w:t>
      </w:r>
      <w:bookmarkEnd w:id="0"/>
    </w:p>
    <w:p w14:paraId="77A01802" w14:textId="172AA722" w:rsidR="00A04050" w:rsidRDefault="00A04050" w:rsidP="00A04050">
      <w:r>
        <w:t xml:space="preserve">This research project maps out the intricated field of AI for legal assistance, whereby development and implementation of </w:t>
      </w:r>
      <w:r w:rsidR="0014203D">
        <w:t>the</w:t>
      </w:r>
      <w:r>
        <w:t xml:space="preserve"> latest generation of chatbot which </w:t>
      </w:r>
      <w:r w:rsidR="0014203D">
        <w:t>was</w:t>
      </w:r>
      <w:r>
        <w:t xml:space="preserve"> designed to deal with legal inquiries within the Sri Lankan jurisprudence.</w:t>
      </w:r>
    </w:p>
    <w:p w14:paraId="6296B0E1" w14:textId="32ED7557" w:rsidR="00A04050" w:rsidRDefault="00A04050" w:rsidP="00966E50">
      <w:pPr>
        <w:tabs>
          <w:tab w:val="left" w:pos="8364"/>
        </w:tabs>
      </w:pPr>
      <w:r>
        <w:t xml:space="preserve">The project, built on top of pre-trained intricate language models, aims at building a domain </w:t>
      </w:r>
      <w:r w:rsidR="0014203D">
        <w:t xml:space="preserve">specific </w:t>
      </w:r>
      <w:r>
        <w:t>dataset</w:t>
      </w:r>
      <w:r w:rsidR="0014203D">
        <w:t xml:space="preserve"> creation pipeline</w:t>
      </w:r>
      <w:r>
        <w:t xml:space="preserve"> and</w:t>
      </w:r>
      <w:r w:rsidR="0014203D">
        <w:t xml:space="preserve"> using that dataset to</w:t>
      </w:r>
      <w:r>
        <w:t xml:space="preserve"> train a customized chatbot which is suitable for answering legal questions largely. The implementation with advanced technologies like</w:t>
      </w:r>
      <w:r w:rsidR="0014203D">
        <w:t xml:space="preserve"> </w:t>
      </w:r>
      <w:r>
        <w:t xml:space="preserve">Llama-2-7b-chat-hf shows the power of NLP and demonstrates an effective legal knowledge retrieval method with support of technologies like </w:t>
      </w:r>
      <w:proofErr w:type="spellStart"/>
      <w:r>
        <w:t>PyMuPDF</w:t>
      </w:r>
      <w:proofErr w:type="spellEnd"/>
      <w:r>
        <w:t xml:space="preserve">, Transformers, and </w:t>
      </w:r>
      <w:proofErr w:type="spellStart"/>
      <w:r>
        <w:t>SpaCy</w:t>
      </w:r>
      <w:proofErr w:type="spellEnd"/>
      <w:r>
        <w:t xml:space="preserve">. This style of class compressor and </w:t>
      </w:r>
      <w:proofErr w:type="spellStart"/>
      <w:r>
        <w:t>LoRA</w:t>
      </w:r>
      <w:proofErr w:type="spellEnd"/>
      <w:r>
        <w:t xml:space="preserve"> adapter is a proof of eternity of efficiency and model accuracy. The chapter seal with analyses on the </w:t>
      </w:r>
      <w:r w:rsidR="009A44CF">
        <w:t>bot ‘</w:t>
      </w:r>
      <w:r>
        <w:t xml:space="preserve">s first tests, divergences </w:t>
      </w:r>
      <w:r w:rsidR="0014203D">
        <w:t>found,</w:t>
      </w:r>
      <w:r>
        <w:t xml:space="preserve"> and deficiency envisioned, finally, striving for </w:t>
      </w:r>
      <w:r w:rsidR="009A44CF">
        <w:t>an</w:t>
      </w:r>
      <w:r>
        <w:t xml:space="preserve"> ideal user interface bringing about the future complex kind of hosting. As a result, capable and dedicated to solving a broad range of legal enquiries in the </w:t>
      </w:r>
      <w:r w:rsidR="00966E50">
        <w:t xml:space="preserve">context of </w:t>
      </w:r>
      <w:r>
        <w:t xml:space="preserve">Sri Lankan </w:t>
      </w:r>
      <w:r w:rsidR="00966E50">
        <w:t>Law</w:t>
      </w:r>
      <w:r>
        <w:t>.</w:t>
      </w:r>
    </w:p>
    <w:p w14:paraId="287A2E20" w14:textId="6E30D635" w:rsidR="00771A7F" w:rsidRPr="00437E73" w:rsidRDefault="003258D4" w:rsidP="00A04050">
      <w:pPr>
        <w:rPr>
          <w:b/>
          <w:bCs/>
        </w:rPr>
      </w:pPr>
      <w:r w:rsidRPr="00437E73">
        <w:rPr>
          <w:b/>
          <w:bCs/>
        </w:rPr>
        <w:t>Subject Descriptors</w:t>
      </w:r>
      <w:r w:rsidR="00437E73" w:rsidRPr="00437E73">
        <w:rPr>
          <w:b/>
          <w:bCs/>
        </w:rPr>
        <w:t>:</w:t>
      </w:r>
    </w:p>
    <w:p w14:paraId="5E94A6CB" w14:textId="341AC118" w:rsidR="00A04050" w:rsidRPr="00A04050" w:rsidRDefault="00A04050" w:rsidP="00A04050">
      <w:pPr>
        <w:pStyle w:val="ListParagraph"/>
        <w:numPr>
          <w:ilvl w:val="0"/>
          <w:numId w:val="29"/>
        </w:numPr>
        <w:rPr>
          <w:color w:val="000000"/>
        </w:rPr>
      </w:pPr>
      <w:r w:rsidRPr="00A04050">
        <w:rPr>
          <w:color w:val="000000"/>
        </w:rPr>
        <w:t xml:space="preserve">Computing Methodologies → Artificial Intelligence → </w:t>
      </w:r>
      <w:r w:rsidRPr="00A04050">
        <w:rPr>
          <w:rFonts w:eastAsia="Times New Roman" w:cs="Times New Roman"/>
          <w:color w:val="000000"/>
          <w:kern w:val="0"/>
          <w:szCs w:val="24"/>
          <w:lang w:val="en-LK" w:eastAsia="en-GB"/>
          <w14:ligatures w14:val="none"/>
        </w:rPr>
        <w:t>Natural language processing</w:t>
      </w:r>
      <w:r w:rsidRPr="00A04050">
        <w:rPr>
          <w:color w:val="000000"/>
        </w:rPr>
        <w:t>→ Natural language processing</w:t>
      </w:r>
    </w:p>
    <w:p w14:paraId="07CF9251" w14:textId="78C19EE7" w:rsidR="00A04050" w:rsidRDefault="00A04050" w:rsidP="00A04050">
      <w:pPr>
        <w:pStyle w:val="NormalWeb"/>
        <w:numPr>
          <w:ilvl w:val="0"/>
          <w:numId w:val="29"/>
        </w:numPr>
        <w:spacing w:before="0" w:beforeAutospacing="0" w:after="0" w:afterAutospacing="0" w:line="480" w:lineRule="auto"/>
        <w:jc w:val="both"/>
        <w:textAlignment w:val="baseline"/>
        <w:rPr>
          <w:rFonts w:ascii="Arial" w:hAnsi="Arial" w:cs="Arial"/>
          <w:color w:val="000000"/>
        </w:rPr>
      </w:pPr>
      <w:r w:rsidRPr="00A04050">
        <w:rPr>
          <w:color w:val="000000"/>
        </w:rPr>
        <w:t>Applied computing</w:t>
      </w:r>
      <w:r>
        <w:rPr>
          <w:color w:val="000000"/>
        </w:rPr>
        <w:t xml:space="preserve"> → </w:t>
      </w:r>
      <w:r w:rsidRPr="00A04050">
        <w:rPr>
          <w:color w:val="000000"/>
        </w:rPr>
        <w:t>Law, social and behavioral sciences</w:t>
      </w:r>
      <w:r>
        <w:rPr>
          <w:color w:val="000000"/>
        </w:rPr>
        <w:t xml:space="preserve"> → </w:t>
      </w:r>
      <w:r w:rsidRPr="00A04050">
        <w:rPr>
          <w:color w:val="000000"/>
        </w:rPr>
        <w:t>Law</w:t>
      </w:r>
    </w:p>
    <w:p w14:paraId="11AB0B65" w14:textId="4A3014D3" w:rsidR="00437E73" w:rsidRPr="00A04050" w:rsidRDefault="00A04050" w:rsidP="00D668DD">
      <w:pPr>
        <w:pStyle w:val="NormalWeb"/>
        <w:numPr>
          <w:ilvl w:val="0"/>
          <w:numId w:val="29"/>
        </w:numPr>
        <w:spacing w:before="0" w:beforeAutospacing="0" w:after="0" w:afterAutospacing="0" w:line="480" w:lineRule="auto"/>
        <w:jc w:val="both"/>
        <w:textAlignment w:val="baseline"/>
        <w:rPr>
          <w:rFonts w:ascii="Arial" w:hAnsi="Arial" w:cs="Arial"/>
          <w:color w:val="000000"/>
        </w:rPr>
      </w:pPr>
      <w:r>
        <w:rPr>
          <w:color w:val="000000"/>
        </w:rPr>
        <w:t xml:space="preserve">Computing Methodologies → </w:t>
      </w:r>
      <w:r w:rsidRPr="00A04050">
        <w:rPr>
          <w:color w:val="000000"/>
        </w:rPr>
        <w:t>Machine learning</w:t>
      </w:r>
      <w:r>
        <w:rPr>
          <w:color w:val="000000"/>
        </w:rPr>
        <w:t xml:space="preserve"> → </w:t>
      </w:r>
      <w:r w:rsidRPr="00A04050">
        <w:rPr>
          <w:color w:val="000000"/>
        </w:rPr>
        <w:t>Learning paradigms</w:t>
      </w:r>
      <w:r>
        <w:rPr>
          <w:color w:val="000000"/>
        </w:rPr>
        <w:t xml:space="preserve">→ </w:t>
      </w:r>
      <w:r w:rsidRPr="00A04050">
        <w:rPr>
          <w:color w:val="000000"/>
        </w:rPr>
        <w:t>Supervised learning</w:t>
      </w:r>
    </w:p>
    <w:p w14:paraId="232A3C7B" w14:textId="3F4E53D1" w:rsidR="003258D4" w:rsidRDefault="003258D4" w:rsidP="00A04050">
      <w:r w:rsidRPr="00437E73">
        <w:rPr>
          <w:b/>
          <w:bCs/>
        </w:rPr>
        <w:t>Keywords</w:t>
      </w:r>
      <w:r w:rsidR="006F0835">
        <w:t xml:space="preserve">: </w:t>
      </w:r>
      <w:r w:rsidR="00A04050">
        <w:t>Chatbot Lawyer, Domain-specific Chatbot, Sri Lankan Legal Assistance, AI-driven Legal Research, Large Language Models, Legal Information Extraction, Dataset Creation, Transformers</w:t>
      </w:r>
    </w:p>
    <w:p w14:paraId="06E1CA7E" w14:textId="77777777" w:rsidR="00771A7F" w:rsidRDefault="00771A7F" w:rsidP="00771A7F"/>
    <w:p w14:paraId="67C46E4F" w14:textId="3C1BB82C" w:rsidR="003258D4" w:rsidRPr="00A04050" w:rsidRDefault="003258D4" w:rsidP="00A04050">
      <w:pPr>
        <w:spacing w:line="259" w:lineRule="auto"/>
        <w:jc w:val="left"/>
        <w:rPr>
          <w:b/>
          <w:bCs/>
        </w:rPr>
      </w:pPr>
      <w:r w:rsidRPr="00A04050">
        <w:rPr>
          <w:b/>
          <w:bCs/>
        </w:rPr>
        <w:br w:type="page"/>
      </w:r>
    </w:p>
    <w:bookmarkStart w:id="1" w:name="_Toc158883356" w:displacedByCustomXml="next"/>
    <w:sdt>
      <w:sdtPr>
        <w:rPr>
          <w:rFonts w:eastAsiaTheme="minorHAnsi" w:cstheme="minorBidi"/>
          <w:b w:val="0"/>
          <w:caps w:val="0"/>
          <w:color w:val="auto"/>
          <w:sz w:val="24"/>
          <w:szCs w:val="22"/>
        </w:rPr>
        <w:id w:val="882750588"/>
        <w:docPartObj>
          <w:docPartGallery w:val="Table of Contents"/>
          <w:docPartUnique/>
        </w:docPartObj>
      </w:sdtPr>
      <w:sdtEndPr>
        <w:rPr>
          <w:bCs/>
          <w:noProof/>
        </w:rPr>
      </w:sdtEndPr>
      <w:sdtContent>
        <w:p w14:paraId="361D0D1A" w14:textId="4FBDABFE" w:rsidR="00751E18" w:rsidRDefault="00751E18" w:rsidP="00751E18">
          <w:pPr>
            <w:pStyle w:val="Heading1"/>
          </w:pPr>
          <w:r>
            <w:t>Table of Contents</w:t>
          </w:r>
          <w:bookmarkEnd w:id="1"/>
        </w:p>
        <w:p w14:paraId="31FFC862" w14:textId="70D0901E" w:rsidR="00711240" w:rsidRDefault="00751E18">
          <w:pPr>
            <w:pStyle w:val="TOC1"/>
            <w:tabs>
              <w:tab w:val="right" w:leader="dot" w:pos="9016"/>
            </w:tabs>
            <w:rPr>
              <w:rFonts w:asciiTheme="minorHAnsi" w:eastAsiaTheme="minorEastAsia" w:hAnsiTheme="minorHAnsi"/>
              <w:noProof/>
              <w:szCs w:val="24"/>
              <w:lang w:val="en-LK" w:eastAsia="en-GB"/>
            </w:rPr>
          </w:pPr>
          <w:r>
            <w:fldChar w:fldCharType="begin"/>
          </w:r>
          <w:r>
            <w:instrText xml:space="preserve"> TOC \o "1-3" \h \z \u </w:instrText>
          </w:r>
          <w:r>
            <w:fldChar w:fldCharType="separate"/>
          </w:r>
          <w:hyperlink w:anchor="_Toc158883355" w:history="1">
            <w:r w:rsidR="00711240" w:rsidRPr="00B26177">
              <w:rPr>
                <w:rStyle w:val="Hyperlink"/>
                <w:noProof/>
              </w:rPr>
              <w:t>Abstract</w:t>
            </w:r>
            <w:r w:rsidR="00711240">
              <w:rPr>
                <w:noProof/>
                <w:webHidden/>
              </w:rPr>
              <w:tab/>
            </w:r>
            <w:r w:rsidR="00711240">
              <w:rPr>
                <w:noProof/>
                <w:webHidden/>
              </w:rPr>
              <w:fldChar w:fldCharType="begin"/>
            </w:r>
            <w:r w:rsidR="00711240">
              <w:rPr>
                <w:noProof/>
                <w:webHidden/>
              </w:rPr>
              <w:instrText xml:space="preserve"> PAGEREF _Toc158883355 \h </w:instrText>
            </w:r>
            <w:r w:rsidR="00711240">
              <w:rPr>
                <w:noProof/>
                <w:webHidden/>
              </w:rPr>
            </w:r>
            <w:r w:rsidR="00711240">
              <w:rPr>
                <w:noProof/>
                <w:webHidden/>
              </w:rPr>
              <w:fldChar w:fldCharType="separate"/>
            </w:r>
            <w:r w:rsidR="00A55A8E">
              <w:rPr>
                <w:noProof/>
                <w:webHidden/>
              </w:rPr>
              <w:t>2</w:t>
            </w:r>
            <w:r w:rsidR="00711240">
              <w:rPr>
                <w:noProof/>
                <w:webHidden/>
              </w:rPr>
              <w:fldChar w:fldCharType="end"/>
            </w:r>
          </w:hyperlink>
        </w:p>
        <w:p w14:paraId="3CB72800" w14:textId="5C7FCC84"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56" w:history="1">
            <w:r w:rsidR="00711240" w:rsidRPr="00B26177">
              <w:rPr>
                <w:rStyle w:val="Hyperlink"/>
                <w:noProof/>
              </w:rPr>
              <w:t>Table of Contents</w:t>
            </w:r>
            <w:r w:rsidR="00711240">
              <w:rPr>
                <w:noProof/>
                <w:webHidden/>
              </w:rPr>
              <w:tab/>
            </w:r>
            <w:r w:rsidR="00711240">
              <w:rPr>
                <w:noProof/>
                <w:webHidden/>
              </w:rPr>
              <w:fldChar w:fldCharType="begin"/>
            </w:r>
            <w:r w:rsidR="00711240">
              <w:rPr>
                <w:noProof/>
                <w:webHidden/>
              </w:rPr>
              <w:instrText xml:space="preserve"> PAGEREF _Toc158883356 \h </w:instrText>
            </w:r>
            <w:r w:rsidR="00711240">
              <w:rPr>
                <w:noProof/>
                <w:webHidden/>
              </w:rPr>
            </w:r>
            <w:r w:rsidR="00711240">
              <w:rPr>
                <w:noProof/>
                <w:webHidden/>
              </w:rPr>
              <w:fldChar w:fldCharType="separate"/>
            </w:r>
            <w:r w:rsidR="00A55A8E">
              <w:rPr>
                <w:noProof/>
                <w:webHidden/>
              </w:rPr>
              <w:t>3</w:t>
            </w:r>
            <w:r w:rsidR="00711240">
              <w:rPr>
                <w:noProof/>
                <w:webHidden/>
              </w:rPr>
              <w:fldChar w:fldCharType="end"/>
            </w:r>
          </w:hyperlink>
        </w:p>
        <w:p w14:paraId="59865E04" w14:textId="7B2F8E4E"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57" w:history="1">
            <w:r w:rsidR="00711240" w:rsidRPr="00B26177">
              <w:rPr>
                <w:rStyle w:val="Hyperlink"/>
                <w:noProof/>
              </w:rPr>
              <w:t>List of Figures</w:t>
            </w:r>
            <w:r w:rsidR="00711240">
              <w:rPr>
                <w:noProof/>
                <w:webHidden/>
              </w:rPr>
              <w:tab/>
            </w:r>
            <w:r w:rsidR="00711240">
              <w:rPr>
                <w:noProof/>
                <w:webHidden/>
              </w:rPr>
              <w:fldChar w:fldCharType="begin"/>
            </w:r>
            <w:r w:rsidR="00711240">
              <w:rPr>
                <w:noProof/>
                <w:webHidden/>
              </w:rPr>
              <w:instrText xml:space="preserve"> PAGEREF _Toc158883357 \h </w:instrText>
            </w:r>
            <w:r w:rsidR="00711240">
              <w:rPr>
                <w:noProof/>
                <w:webHidden/>
              </w:rPr>
            </w:r>
            <w:r w:rsidR="00711240">
              <w:rPr>
                <w:noProof/>
                <w:webHidden/>
              </w:rPr>
              <w:fldChar w:fldCharType="separate"/>
            </w:r>
            <w:r w:rsidR="00A55A8E">
              <w:rPr>
                <w:noProof/>
                <w:webHidden/>
              </w:rPr>
              <w:t>7</w:t>
            </w:r>
            <w:r w:rsidR="00711240">
              <w:rPr>
                <w:noProof/>
                <w:webHidden/>
              </w:rPr>
              <w:fldChar w:fldCharType="end"/>
            </w:r>
          </w:hyperlink>
        </w:p>
        <w:p w14:paraId="12D1AD60" w14:textId="60C26C32"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58" w:history="1">
            <w:r w:rsidR="00711240" w:rsidRPr="00B26177">
              <w:rPr>
                <w:rStyle w:val="Hyperlink"/>
                <w:noProof/>
              </w:rPr>
              <w:t>List of Tables</w:t>
            </w:r>
            <w:r w:rsidR="00711240">
              <w:rPr>
                <w:noProof/>
                <w:webHidden/>
              </w:rPr>
              <w:tab/>
            </w:r>
            <w:r w:rsidR="00711240">
              <w:rPr>
                <w:noProof/>
                <w:webHidden/>
              </w:rPr>
              <w:fldChar w:fldCharType="begin"/>
            </w:r>
            <w:r w:rsidR="00711240">
              <w:rPr>
                <w:noProof/>
                <w:webHidden/>
              </w:rPr>
              <w:instrText xml:space="preserve"> PAGEREF _Toc158883358 \h </w:instrText>
            </w:r>
            <w:r w:rsidR="00711240">
              <w:rPr>
                <w:noProof/>
                <w:webHidden/>
              </w:rPr>
            </w:r>
            <w:r w:rsidR="00711240">
              <w:rPr>
                <w:noProof/>
                <w:webHidden/>
              </w:rPr>
              <w:fldChar w:fldCharType="separate"/>
            </w:r>
            <w:r w:rsidR="00A55A8E">
              <w:rPr>
                <w:noProof/>
                <w:webHidden/>
              </w:rPr>
              <w:t>7</w:t>
            </w:r>
            <w:r w:rsidR="00711240">
              <w:rPr>
                <w:noProof/>
                <w:webHidden/>
              </w:rPr>
              <w:fldChar w:fldCharType="end"/>
            </w:r>
          </w:hyperlink>
        </w:p>
        <w:p w14:paraId="10F50143" w14:textId="0E39CCA6"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59" w:history="1">
            <w:r w:rsidR="00711240" w:rsidRPr="00B26177">
              <w:rPr>
                <w:rStyle w:val="Hyperlink"/>
                <w:noProof/>
              </w:rPr>
              <w:t>List of ACRONYMS</w:t>
            </w:r>
            <w:r w:rsidR="00711240">
              <w:rPr>
                <w:noProof/>
                <w:webHidden/>
              </w:rPr>
              <w:tab/>
            </w:r>
            <w:r w:rsidR="00711240">
              <w:rPr>
                <w:noProof/>
                <w:webHidden/>
              </w:rPr>
              <w:fldChar w:fldCharType="begin"/>
            </w:r>
            <w:r w:rsidR="00711240">
              <w:rPr>
                <w:noProof/>
                <w:webHidden/>
              </w:rPr>
              <w:instrText xml:space="preserve"> PAGEREF _Toc158883359 \h </w:instrText>
            </w:r>
            <w:r w:rsidR="00711240">
              <w:rPr>
                <w:noProof/>
                <w:webHidden/>
              </w:rPr>
            </w:r>
            <w:r w:rsidR="00711240">
              <w:rPr>
                <w:noProof/>
                <w:webHidden/>
              </w:rPr>
              <w:fldChar w:fldCharType="separate"/>
            </w:r>
            <w:r w:rsidR="00A55A8E">
              <w:rPr>
                <w:noProof/>
                <w:webHidden/>
              </w:rPr>
              <w:t>8</w:t>
            </w:r>
            <w:r w:rsidR="00711240">
              <w:rPr>
                <w:noProof/>
                <w:webHidden/>
              </w:rPr>
              <w:fldChar w:fldCharType="end"/>
            </w:r>
          </w:hyperlink>
        </w:p>
        <w:p w14:paraId="223E2276" w14:textId="17CE2FC0"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60" w:history="1">
            <w:r w:rsidR="00711240" w:rsidRPr="00B26177">
              <w:rPr>
                <w:rStyle w:val="Hyperlink"/>
                <w:bCs/>
                <w:noProof/>
              </w:rPr>
              <w:t>CHAPTER 01 – Introduction</w:t>
            </w:r>
            <w:r w:rsidR="00711240">
              <w:rPr>
                <w:noProof/>
                <w:webHidden/>
              </w:rPr>
              <w:tab/>
            </w:r>
            <w:r w:rsidR="00711240">
              <w:rPr>
                <w:noProof/>
                <w:webHidden/>
              </w:rPr>
              <w:fldChar w:fldCharType="begin"/>
            </w:r>
            <w:r w:rsidR="00711240">
              <w:rPr>
                <w:noProof/>
                <w:webHidden/>
              </w:rPr>
              <w:instrText xml:space="preserve"> PAGEREF _Toc158883360 \h </w:instrText>
            </w:r>
            <w:r w:rsidR="00711240">
              <w:rPr>
                <w:noProof/>
                <w:webHidden/>
              </w:rPr>
            </w:r>
            <w:r w:rsidR="00711240">
              <w:rPr>
                <w:noProof/>
                <w:webHidden/>
              </w:rPr>
              <w:fldChar w:fldCharType="separate"/>
            </w:r>
            <w:r w:rsidR="00A55A8E">
              <w:rPr>
                <w:noProof/>
                <w:webHidden/>
              </w:rPr>
              <w:t>9</w:t>
            </w:r>
            <w:r w:rsidR="00711240">
              <w:rPr>
                <w:noProof/>
                <w:webHidden/>
              </w:rPr>
              <w:fldChar w:fldCharType="end"/>
            </w:r>
          </w:hyperlink>
        </w:p>
        <w:p w14:paraId="44BCC868" w14:textId="1FC5CFCD"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61" w:history="1">
            <w:r w:rsidR="00711240" w:rsidRPr="00B26177">
              <w:rPr>
                <w:rStyle w:val="Hyperlink"/>
                <w:noProof/>
              </w:rPr>
              <w:t>1.1</w:t>
            </w:r>
            <w:r w:rsidR="00711240">
              <w:rPr>
                <w:rFonts w:asciiTheme="minorHAnsi" w:eastAsiaTheme="minorEastAsia" w:hAnsiTheme="minorHAnsi"/>
                <w:noProof/>
                <w:szCs w:val="24"/>
                <w:lang w:val="en-LK" w:eastAsia="en-GB"/>
              </w:rPr>
              <w:tab/>
            </w:r>
            <w:r w:rsidR="00711240" w:rsidRPr="00B26177">
              <w:rPr>
                <w:rStyle w:val="Hyperlink"/>
                <w:noProof/>
              </w:rPr>
              <w:t>Chapter Overview</w:t>
            </w:r>
            <w:r w:rsidR="00711240">
              <w:rPr>
                <w:noProof/>
                <w:webHidden/>
              </w:rPr>
              <w:tab/>
            </w:r>
            <w:r w:rsidR="00711240">
              <w:rPr>
                <w:noProof/>
                <w:webHidden/>
              </w:rPr>
              <w:fldChar w:fldCharType="begin"/>
            </w:r>
            <w:r w:rsidR="00711240">
              <w:rPr>
                <w:noProof/>
                <w:webHidden/>
              </w:rPr>
              <w:instrText xml:space="preserve"> PAGEREF _Toc158883361 \h </w:instrText>
            </w:r>
            <w:r w:rsidR="00711240">
              <w:rPr>
                <w:noProof/>
                <w:webHidden/>
              </w:rPr>
            </w:r>
            <w:r w:rsidR="00711240">
              <w:rPr>
                <w:noProof/>
                <w:webHidden/>
              </w:rPr>
              <w:fldChar w:fldCharType="separate"/>
            </w:r>
            <w:r w:rsidR="00A55A8E">
              <w:rPr>
                <w:noProof/>
                <w:webHidden/>
              </w:rPr>
              <w:t>9</w:t>
            </w:r>
            <w:r w:rsidR="00711240">
              <w:rPr>
                <w:noProof/>
                <w:webHidden/>
              </w:rPr>
              <w:fldChar w:fldCharType="end"/>
            </w:r>
          </w:hyperlink>
        </w:p>
        <w:p w14:paraId="196118D2" w14:textId="58F30256"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62" w:history="1">
            <w:r w:rsidR="00711240" w:rsidRPr="00B26177">
              <w:rPr>
                <w:rStyle w:val="Hyperlink"/>
                <w:noProof/>
              </w:rPr>
              <w:t>1.2</w:t>
            </w:r>
            <w:r w:rsidR="00711240">
              <w:rPr>
                <w:rFonts w:asciiTheme="minorHAnsi" w:eastAsiaTheme="minorEastAsia" w:hAnsiTheme="minorHAnsi"/>
                <w:noProof/>
                <w:szCs w:val="24"/>
                <w:lang w:val="en-LK" w:eastAsia="en-GB"/>
              </w:rPr>
              <w:tab/>
            </w:r>
            <w:r w:rsidR="00711240" w:rsidRPr="00B26177">
              <w:rPr>
                <w:rStyle w:val="Hyperlink"/>
                <w:noProof/>
              </w:rPr>
              <w:t>Problem Domain</w:t>
            </w:r>
            <w:r w:rsidR="00711240">
              <w:rPr>
                <w:noProof/>
                <w:webHidden/>
              </w:rPr>
              <w:tab/>
            </w:r>
            <w:r w:rsidR="00711240">
              <w:rPr>
                <w:noProof/>
                <w:webHidden/>
              </w:rPr>
              <w:fldChar w:fldCharType="begin"/>
            </w:r>
            <w:r w:rsidR="00711240">
              <w:rPr>
                <w:noProof/>
                <w:webHidden/>
              </w:rPr>
              <w:instrText xml:space="preserve"> PAGEREF _Toc158883362 \h </w:instrText>
            </w:r>
            <w:r w:rsidR="00711240">
              <w:rPr>
                <w:noProof/>
                <w:webHidden/>
              </w:rPr>
            </w:r>
            <w:r w:rsidR="00711240">
              <w:rPr>
                <w:noProof/>
                <w:webHidden/>
              </w:rPr>
              <w:fldChar w:fldCharType="separate"/>
            </w:r>
            <w:r w:rsidR="00A55A8E">
              <w:rPr>
                <w:noProof/>
                <w:webHidden/>
              </w:rPr>
              <w:t>9</w:t>
            </w:r>
            <w:r w:rsidR="00711240">
              <w:rPr>
                <w:noProof/>
                <w:webHidden/>
              </w:rPr>
              <w:fldChar w:fldCharType="end"/>
            </w:r>
          </w:hyperlink>
        </w:p>
        <w:p w14:paraId="3D01FE5D" w14:textId="048754BF" w:rsidR="00711240" w:rsidRDefault="00000000">
          <w:pPr>
            <w:pStyle w:val="TOC3"/>
            <w:tabs>
              <w:tab w:val="left" w:pos="1440"/>
              <w:tab w:val="right" w:leader="dot" w:pos="9016"/>
            </w:tabs>
            <w:rPr>
              <w:rFonts w:asciiTheme="minorHAnsi" w:eastAsiaTheme="minorEastAsia" w:hAnsiTheme="minorHAnsi"/>
              <w:noProof/>
              <w:szCs w:val="24"/>
              <w:lang w:val="en-LK" w:eastAsia="en-GB"/>
            </w:rPr>
          </w:pPr>
          <w:hyperlink w:anchor="_Toc158883363" w:history="1">
            <w:r w:rsidR="00711240" w:rsidRPr="00B26177">
              <w:rPr>
                <w:rStyle w:val="Hyperlink"/>
                <w:noProof/>
              </w:rPr>
              <w:t>1.2.1</w:t>
            </w:r>
            <w:r w:rsidR="00711240">
              <w:rPr>
                <w:rFonts w:asciiTheme="minorHAnsi" w:eastAsiaTheme="minorEastAsia" w:hAnsiTheme="minorHAnsi"/>
                <w:noProof/>
                <w:szCs w:val="24"/>
                <w:lang w:val="en-LK" w:eastAsia="en-GB"/>
              </w:rPr>
              <w:tab/>
            </w:r>
            <w:r w:rsidR="00711240" w:rsidRPr="00B26177">
              <w:rPr>
                <w:rStyle w:val="Hyperlink"/>
                <w:noProof/>
              </w:rPr>
              <w:t>Current State of Legal Services in Sri Lanka</w:t>
            </w:r>
            <w:r w:rsidR="00711240">
              <w:rPr>
                <w:noProof/>
                <w:webHidden/>
              </w:rPr>
              <w:tab/>
            </w:r>
            <w:r w:rsidR="00711240">
              <w:rPr>
                <w:noProof/>
                <w:webHidden/>
              </w:rPr>
              <w:fldChar w:fldCharType="begin"/>
            </w:r>
            <w:r w:rsidR="00711240">
              <w:rPr>
                <w:noProof/>
                <w:webHidden/>
              </w:rPr>
              <w:instrText xml:space="preserve"> PAGEREF _Toc158883363 \h </w:instrText>
            </w:r>
            <w:r w:rsidR="00711240">
              <w:rPr>
                <w:noProof/>
                <w:webHidden/>
              </w:rPr>
            </w:r>
            <w:r w:rsidR="00711240">
              <w:rPr>
                <w:noProof/>
                <w:webHidden/>
              </w:rPr>
              <w:fldChar w:fldCharType="separate"/>
            </w:r>
            <w:r w:rsidR="00A55A8E">
              <w:rPr>
                <w:noProof/>
                <w:webHidden/>
              </w:rPr>
              <w:t>9</w:t>
            </w:r>
            <w:r w:rsidR="00711240">
              <w:rPr>
                <w:noProof/>
                <w:webHidden/>
              </w:rPr>
              <w:fldChar w:fldCharType="end"/>
            </w:r>
          </w:hyperlink>
        </w:p>
        <w:p w14:paraId="108819F8" w14:textId="3CBEC3AF" w:rsidR="00711240" w:rsidRDefault="00000000">
          <w:pPr>
            <w:pStyle w:val="TOC3"/>
            <w:tabs>
              <w:tab w:val="left" w:pos="1440"/>
              <w:tab w:val="right" w:leader="dot" w:pos="9016"/>
            </w:tabs>
            <w:rPr>
              <w:rFonts w:asciiTheme="minorHAnsi" w:eastAsiaTheme="minorEastAsia" w:hAnsiTheme="minorHAnsi"/>
              <w:noProof/>
              <w:szCs w:val="24"/>
              <w:lang w:val="en-LK" w:eastAsia="en-GB"/>
            </w:rPr>
          </w:pPr>
          <w:hyperlink w:anchor="_Toc158883364" w:history="1">
            <w:r w:rsidR="00711240" w:rsidRPr="00B26177">
              <w:rPr>
                <w:rStyle w:val="Hyperlink"/>
                <w:noProof/>
              </w:rPr>
              <w:t>1.2.2</w:t>
            </w:r>
            <w:r w:rsidR="00711240">
              <w:rPr>
                <w:rFonts w:asciiTheme="minorHAnsi" w:eastAsiaTheme="minorEastAsia" w:hAnsiTheme="minorHAnsi"/>
                <w:noProof/>
                <w:szCs w:val="24"/>
                <w:lang w:val="en-LK" w:eastAsia="en-GB"/>
              </w:rPr>
              <w:tab/>
            </w:r>
            <w:r w:rsidR="00711240" w:rsidRPr="00B26177">
              <w:rPr>
                <w:rStyle w:val="Hyperlink"/>
                <w:noProof/>
              </w:rPr>
              <w:t>The Need for an LLM-Enhanced Chatbot Lawyer</w:t>
            </w:r>
            <w:r w:rsidR="00711240">
              <w:rPr>
                <w:noProof/>
                <w:webHidden/>
              </w:rPr>
              <w:tab/>
            </w:r>
            <w:r w:rsidR="00711240">
              <w:rPr>
                <w:noProof/>
                <w:webHidden/>
              </w:rPr>
              <w:fldChar w:fldCharType="begin"/>
            </w:r>
            <w:r w:rsidR="00711240">
              <w:rPr>
                <w:noProof/>
                <w:webHidden/>
              </w:rPr>
              <w:instrText xml:space="preserve"> PAGEREF _Toc158883364 \h </w:instrText>
            </w:r>
            <w:r w:rsidR="00711240">
              <w:rPr>
                <w:noProof/>
                <w:webHidden/>
              </w:rPr>
            </w:r>
            <w:r w:rsidR="00711240">
              <w:rPr>
                <w:noProof/>
                <w:webHidden/>
              </w:rPr>
              <w:fldChar w:fldCharType="separate"/>
            </w:r>
            <w:r w:rsidR="00A55A8E">
              <w:rPr>
                <w:noProof/>
                <w:webHidden/>
              </w:rPr>
              <w:t>9</w:t>
            </w:r>
            <w:r w:rsidR="00711240">
              <w:rPr>
                <w:noProof/>
                <w:webHidden/>
              </w:rPr>
              <w:fldChar w:fldCharType="end"/>
            </w:r>
          </w:hyperlink>
        </w:p>
        <w:p w14:paraId="5058ECF3" w14:textId="4A1273DA" w:rsidR="00711240" w:rsidRDefault="00000000">
          <w:pPr>
            <w:pStyle w:val="TOC3"/>
            <w:tabs>
              <w:tab w:val="left" w:pos="1440"/>
              <w:tab w:val="right" w:leader="dot" w:pos="9016"/>
            </w:tabs>
            <w:rPr>
              <w:rFonts w:asciiTheme="minorHAnsi" w:eastAsiaTheme="minorEastAsia" w:hAnsiTheme="minorHAnsi"/>
              <w:noProof/>
              <w:szCs w:val="24"/>
              <w:lang w:val="en-LK" w:eastAsia="en-GB"/>
            </w:rPr>
          </w:pPr>
          <w:hyperlink w:anchor="_Toc158883365" w:history="1">
            <w:r w:rsidR="00711240" w:rsidRPr="00B26177">
              <w:rPr>
                <w:rStyle w:val="Hyperlink"/>
                <w:noProof/>
              </w:rPr>
              <w:t>1.2.3</w:t>
            </w:r>
            <w:r w:rsidR="00711240">
              <w:rPr>
                <w:rFonts w:asciiTheme="minorHAnsi" w:eastAsiaTheme="minorEastAsia" w:hAnsiTheme="minorHAnsi"/>
                <w:noProof/>
                <w:szCs w:val="24"/>
                <w:lang w:val="en-LK" w:eastAsia="en-GB"/>
              </w:rPr>
              <w:tab/>
            </w:r>
            <w:r w:rsidR="00711240" w:rsidRPr="00B26177">
              <w:rPr>
                <w:rStyle w:val="Hyperlink"/>
                <w:noProof/>
              </w:rPr>
              <w:t>Role of Technology in Legal Services</w:t>
            </w:r>
            <w:r w:rsidR="00711240">
              <w:rPr>
                <w:noProof/>
                <w:webHidden/>
              </w:rPr>
              <w:tab/>
            </w:r>
            <w:r w:rsidR="00711240">
              <w:rPr>
                <w:noProof/>
                <w:webHidden/>
              </w:rPr>
              <w:fldChar w:fldCharType="begin"/>
            </w:r>
            <w:r w:rsidR="00711240">
              <w:rPr>
                <w:noProof/>
                <w:webHidden/>
              </w:rPr>
              <w:instrText xml:space="preserve"> PAGEREF _Toc158883365 \h </w:instrText>
            </w:r>
            <w:r w:rsidR="00711240">
              <w:rPr>
                <w:noProof/>
                <w:webHidden/>
              </w:rPr>
            </w:r>
            <w:r w:rsidR="00711240">
              <w:rPr>
                <w:noProof/>
                <w:webHidden/>
              </w:rPr>
              <w:fldChar w:fldCharType="separate"/>
            </w:r>
            <w:r w:rsidR="00A55A8E">
              <w:rPr>
                <w:noProof/>
                <w:webHidden/>
              </w:rPr>
              <w:t>10</w:t>
            </w:r>
            <w:r w:rsidR="00711240">
              <w:rPr>
                <w:noProof/>
                <w:webHidden/>
              </w:rPr>
              <w:fldChar w:fldCharType="end"/>
            </w:r>
          </w:hyperlink>
        </w:p>
        <w:p w14:paraId="7E870668" w14:textId="51094352"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66" w:history="1">
            <w:r w:rsidR="00711240" w:rsidRPr="00B26177">
              <w:rPr>
                <w:rStyle w:val="Hyperlink"/>
                <w:noProof/>
              </w:rPr>
              <w:t>1.3</w:t>
            </w:r>
            <w:r w:rsidR="00711240">
              <w:rPr>
                <w:rFonts w:asciiTheme="minorHAnsi" w:eastAsiaTheme="minorEastAsia" w:hAnsiTheme="minorHAnsi"/>
                <w:noProof/>
                <w:szCs w:val="24"/>
                <w:lang w:val="en-LK" w:eastAsia="en-GB"/>
              </w:rPr>
              <w:tab/>
            </w:r>
            <w:r w:rsidR="00711240" w:rsidRPr="00B26177">
              <w:rPr>
                <w:rStyle w:val="Hyperlink"/>
                <w:noProof/>
              </w:rPr>
              <w:t>Problem Definition</w:t>
            </w:r>
            <w:r w:rsidR="00711240">
              <w:rPr>
                <w:noProof/>
                <w:webHidden/>
              </w:rPr>
              <w:tab/>
            </w:r>
            <w:r w:rsidR="00711240">
              <w:rPr>
                <w:noProof/>
                <w:webHidden/>
              </w:rPr>
              <w:fldChar w:fldCharType="begin"/>
            </w:r>
            <w:r w:rsidR="00711240">
              <w:rPr>
                <w:noProof/>
                <w:webHidden/>
              </w:rPr>
              <w:instrText xml:space="preserve"> PAGEREF _Toc158883366 \h </w:instrText>
            </w:r>
            <w:r w:rsidR="00711240">
              <w:rPr>
                <w:noProof/>
                <w:webHidden/>
              </w:rPr>
            </w:r>
            <w:r w:rsidR="00711240">
              <w:rPr>
                <w:noProof/>
                <w:webHidden/>
              </w:rPr>
              <w:fldChar w:fldCharType="separate"/>
            </w:r>
            <w:r w:rsidR="00A55A8E">
              <w:rPr>
                <w:noProof/>
                <w:webHidden/>
              </w:rPr>
              <w:t>10</w:t>
            </w:r>
            <w:r w:rsidR="00711240">
              <w:rPr>
                <w:noProof/>
                <w:webHidden/>
              </w:rPr>
              <w:fldChar w:fldCharType="end"/>
            </w:r>
          </w:hyperlink>
        </w:p>
        <w:p w14:paraId="1D0DC5B6" w14:textId="22188575" w:rsidR="00711240" w:rsidRDefault="00000000">
          <w:pPr>
            <w:pStyle w:val="TOC3"/>
            <w:tabs>
              <w:tab w:val="left" w:pos="1440"/>
              <w:tab w:val="right" w:leader="dot" w:pos="9016"/>
            </w:tabs>
            <w:rPr>
              <w:rFonts w:asciiTheme="minorHAnsi" w:eastAsiaTheme="minorEastAsia" w:hAnsiTheme="minorHAnsi"/>
              <w:noProof/>
              <w:szCs w:val="24"/>
              <w:lang w:val="en-LK" w:eastAsia="en-GB"/>
            </w:rPr>
          </w:pPr>
          <w:hyperlink w:anchor="_Toc158883367" w:history="1">
            <w:r w:rsidR="00711240" w:rsidRPr="00B26177">
              <w:rPr>
                <w:rStyle w:val="Hyperlink"/>
                <w:noProof/>
              </w:rPr>
              <w:t>1.3.1</w:t>
            </w:r>
            <w:r w:rsidR="00711240">
              <w:rPr>
                <w:rFonts w:asciiTheme="minorHAnsi" w:eastAsiaTheme="minorEastAsia" w:hAnsiTheme="minorHAnsi"/>
                <w:noProof/>
                <w:szCs w:val="24"/>
                <w:lang w:val="en-LK" w:eastAsia="en-GB"/>
              </w:rPr>
              <w:tab/>
            </w:r>
            <w:r w:rsidR="00711240" w:rsidRPr="00B26177">
              <w:rPr>
                <w:rStyle w:val="Hyperlink"/>
                <w:noProof/>
              </w:rPr>
              <w:t>Problem Statement</w:t>
            </w:r>
            <w:r w:rsidR="00711240">
              <w:rPr>
                <w:noProof/>
                <w:webHidden/>
              </w:rPr>
              <w:tab/>
            </w:r>
            <w:r w:rsidR="00711240">
              <w:rPr>
                <w:noProof/>
                <w:webHidden/>
              </w:rPr>
              <w:fldChar w:fldCharType="begin"/>
            </w:r>
            <w:r w:rsidR="00711240">
              <w:rPr>
                <w:noProof/>
                <w:webHidden/>
              </w:rPr>
              <w:instrText xml:space="preserve"> PAGEREF _Toc158883367 \h </w:instrText>
            </w:r>
            <w:r w:rsidR="00711240">
              <w:rPr>
                <w:noProof/>
                <w:webHidden/>
              </w:rPr>
            </w:r>
            <w:r w:rsidR="00711240">
              <w:rPr>
                <w:noProof/>
                <w:webHidden/>
              </w:rPr>
              <w:fldChar w:fldCharType="separate"/>
            </w:r>
            <w:r w:rsidR="00A55A8E">
              <w:rPr>
                <w:noProof/>
                <w:webHidden/>
              </w:rPr>
              <w:t>10</w:t>
            </w:r>
            <w:r w:rsidR="00711240">
              <w:rPr>
                <w:noProof/>
                <w:webHidden/>
              </w:rPr>
              <w:fldChar w:fldCharType="end"/>
            </w:r>
          </w:hyperlink>
        </w:p>
        <w:p w14:paraId="3466893F" w14:textId="0CBD46B8"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68" w:history="1">
            <w:r w:rsidR="00711240" w:rsidRPr="00B26177">
              <w:rPr>
                <w:rStyle w:val="Hyperlink"/>
                <w:noProof/>
              </w:rPr>
              <w:t>1.4</w:t>
            </w:r>
            <w:r w:rsidR="00711240">
              <w:rPr>
                <w:rFonts w:asciiTheme="minorHAnsi" w:eastAsiaTheme="minorEastAsia" w:hAnsiTheme="minorHAnsi"/>
                <w:noProof/>
                <w:szCs w:val="24"/>
                <w:lang w:val="en-LK" w:eastAsia="en-GB"/>
              </w:rPr>
              <w:tab/>
            </w:r>
            <w:r w:rsidR="00711240" w:rsidRPr="00B26177">
              <w:rPr>
                <w:rStyle w:val="Hyperlink"/>
                <w:noProof/>
              </w:rPr>
              <w:t>Aims and Objectives</w:t>
            </w:r>
            <w:r w:rsidR="00711240">
              <w:rPr>
                <w:noProof/>
                <w:webHidden/>
              </w:rPr>
              <w:tab/>
            </w:r>
            <w:r w:rsidR="00711240">
              <w:rPr>
                <w:noProof/>
                <w:webHidden/>
              </w:rPr>
              <w:fldChar w:fldCharType="begin"/>
            </w:r>
            <w:r w:rsidR="00711240">
              <w:rPr>
                <w:noProof/>
                <w:webHidden/>
              </w:rPr>
              <w:instrText xml:space="preserve"> PAGEREF _Toc158883368 \h </w:instrText>
            </w:r>
            <w:r w:rsidR="00711240">
              <w:rPr>
                <w:noProof/>
                <w:webHidden/>
              </w:rPr>
            </w:r>
            <w:r w:rsidR="00711240">
              <w:rPr>
                <w:noProof/>
                <w:webHidden/>
              </w:rPr>
              <w:fldChar w:fldCharType="separate"/>
            </w:r>
            <w:r w:rsidR="00A55A8E">
              <w:rPr>
                <w:noProof/>
                <w:webHidden/>
              </w:rPr>
              <w:t>11</w:t>
            </w:r>
            <w:r w:rsidR="00711240">
              <w:rPr>
                <w:noProof/>
                <w:webHidden/>
              </w:rPr>
              <w:fldChar w:fldCharType="end"/>
            </w:r>
          </w:hyperlink>
        </w:p>
        <w:p w14:paraId="5CABFD38" w14:textId="6D931AFD"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69" w:history="1">
            <w:r w:rsidR="00711240" w:rsidRPr="00B26177">
              <w:rPr>
                <w:rStyle w:val="Hyperlink"/>
                <w:noProof/>
              </w:rPr>
              <w:t>1.4.1</w:t>
            </w:r>
            <w:r w:rsidR="00711240">
              <w:rPr>
                <w:rFonts w:asciiTheme="minorHAnsi" w:eastAsiaTheme="minorEastAsia" w:hAnsiTheme="minorHAnsi"/>
                <w:noProof/>
                <w:szCs w:val="24"/>
                <w:lang w:val="en-LK" w:eastAsia="en-GB"/>
              </w:rPr>
              <w:tab/>
            </w:r>
            <w:r w:rsidR="00711240" w:rsidRPr="00B26177">
              <w:rPr>
                <w:rStyle w:val="Hyperlink"/>
                <w:noProof/>
              </w:rPr>
              <w:t>Research Questions</w:t>
            </w:r>
            <w:r w:rsidR="00711240">
              <w:rPr>
                <w:noProof/>
                <w:webHidden/>
              </w:rPr>
              <w:tab/>
            </w:r>
            <w:r w:rsidR="00711240">
              <w:rPr>
                <w:noProof/>
                <w:webHidden/>
              </w:rPr>
              <w:fldChar w:fldCharType="begin"/>
            </w:r>
            <w:r w:rsidR="00711240">
              <w:rPr>
                <w:noProof/>
                <w:webHidden/>
              </w:rPr>
              <w:instrText xml:space="preserve"> PAGEREF _Toc158883369 \h </w:instrText>
            </w:r>
            <w:r w:rsidR="00711240">
              <w:rPr>
                <w:noProof/>
                <w:webHidden/>
              </w:rPr>
            </w:r>
            <w:r w:rsidR="00711240">
              <w:rPr>
                <w:noProof/>
                <w:webHidden/>
              </w:rPr>
              <w:fldChar w:fldCharType="separate"/>
            </w:r>
            <w:r w:rsidR="00A55A8E">
              <w:rPr>
                <w:noProof/>
                <w:webHidden/>
              </w:rPr>
              <w:t>11</w:t>
            </w:r>
            <w:r w:rsidR="00711240">
              <w:rPr>
                <w:noProof/>
                <w:webHidden/>
              </w:rPr>
              <w:fldChar w:fldCharType="end"/>
            </w:r>
          </w:hyperlink>
        </w:p>
        <w:p w14:paraId="4D1E242F" w14:textId="123D2A76"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0" w:history="1">
            <w:r w:rsidR="00711240" w:rsidRPr="00B26177">
              <w:rPr>
                <w:rStyle w:val="Hyperlink"/>
                <w:noProof/>
              </w:rPr>
              <w:t>1.4.2</w:t>
            </w:r>
            <w:r w:rsidR="00711240">
              <w:rPr>
                <w:rFonts w:asciiTheme="minorHAnsi" w:eastAsiaTheme="minorEastAsia" w:hAnsiTheme="minorHAnsi"/>
                <w:noProof/>
                <w:szCs w:val="24"/>
                <w:lang w:val="en-LK" w:eastAsia="en-GB"/>
              </w:rPr>
              <w:tab/>
            </w:r>
            <w:r w:rsidR="00711240" w:rsidRPr="00B26177">
              <w:rPr>
                <w:rStyle w:val="Hyperlink"/>
                <w:noProof/>
              </w:rPr>
              <w:t>Aims</w:t>
            </w:r>
            <w:r w:rsidR="00711240">
              <w:rPr>
                <w:noProof/>
                <w:webHidden/>
              </w:rPr>
              <w:tab/>
            </w:r>
            <w:r w:rsidR="00711240">
              <w:rPr>
                <w:noProof/>
                <w:webHidden/>
              </w:rPr>
              <w:fldChar w:fldCharType="begin"/>
            </w:r>
            <w:r w:rsidR="00711240">
              <w:rPr>
                <w:noProof/>
                <w:webHidden/>
              </w:rPr>
              <w:instrText xml:space="preserve"> PAGEREF _Toc158883370 \h </w:instrText>
            </w:r>
            <w:r w:rsidR="00711240">
              <w:rPr>
                <w:noProof/>
                <w:webHidden/>
              </w:rPr>
            </w:r>
            <w:r w:rsidR="00711240">
              <w:rPr>
                <w:noProof/>
                <w:webHidden/>
              </w:rPr>
              <w:fldChar w:fldCharType="separate"/>
            </w:r>
            <w:r w:rsidR="00A55A8E">
              <w:rPr>
                <w:noProof/>
                <w:webHidden/>
              </w:rPr>
              <w:t>11</w:t>
            </w:r>
            <w:r w:rsidR="00711240">
              <w:rPr>
                <w:noProof/>
                <w:webHidden/>
              </w:rPr>
              <w:fldChar w:fldCharType="end"/>
            </w:r>
          </w:hyperlink>
        </w:p>
        <w:p w14:paraId="185F0CEC" w14:textId="474D3A6D"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1" w:history="1">
            <w:r w:rsidR="00711240" w:rsidRPr="00B26177">
              <w:rPr>
                <w:rStyle w:val="Hyperlink"/>
                <w:noProof/>
              </w:rPr>
              <w:t>1.4.3</w:t>
            </w:r>
            <w:r w:rsidR="00711240">
              <w:rPr>
                <w:rFonts w:asciiTheme="minorHAnsi" w:eastAsiaTheme="minorEastAsia" w:hAnsiTheme="minorHAnsi"/>
                <w:noProof/>
                <w:szCs w:val="24"/>
                <w:lang w:val="en-LK" w:eastAsia="en-GB"/>
              </w:rPr>
              <w:tab/>
            </w:r>
            <w:r w:rsidR="00711240" w:rsidRPr="00B26177">
              <w:rPr>
                <w:rStyle w:val="Hyperlink"/>
                <w:noProof/>
              </w:rPr>
              <w:t>Research Objectives</w:t>
            </w:r>
            <w:r w:rsidR="00711240">
              <w:rPr>
                <w:noProof/>
                <w:webHidden/>
              </w:rPr>
              <w:tab/>
            </w:r>
            <w:r w:rsidR="00711240">
              <w:rPr>
                <w:noProof/>
                <w:webHidden/>
              </w:rPr>
              <w:fldChar w:fldCharType="begin"/>
            </w:r>
            <w:r w:rsidR="00711240">
              <w:rPr>
                <w:noProof/>
                <w:webHidden/>
              </w:rPr>
              <w:instrText xml:space="preserve"> PAGEREF _Toc158883371 \h </w:instrText>
            </w:r>
            <w:r w:rsidR="00711240">
              <w:rPr>
                <w:noProof/>
                <w:webHidden/>
              </w:rPr>
            </w:r>
            <w:r w:rsidR="00711240">
              <w:rPr>
                <w:noProof/>
                <w:webHidden/>
              </w:rPr>
              <w:fldChar w:fldCharType="separate"/>
            </w:r>
            <w:r w:rsidR="00A55A8E">
              <w:rPr>
                <w:noProof/>
                <w:webHidden/>
              </w:rPr>
              <w:t>11</w:t>
            </w:r>
            <w:r w:rsidR="00711240">
              <w:rPr>
                <w:noProof/>
                <w:webHidden/>
              </w:rPr>
              <w:fldChar w:fldCharType="end"/>
            </w:r>
          </w:hyperlink>
        </w:p>
        <w:p w14:paraId="117F7827" w14:textId="0EEF99D2"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72" w:history="1">
            <w:r w:rsidR="00711240" w:rsidRPr="00B26177">
              <w:rPr>
                <w:rStyle w:val="Hyperlink"/>
                <w:noProof/>
              </w:rPr>
              <w:t>1.5</w:t>
            </w:r>
            <w:r w:rsidR="00711240">
              <w:rPr>
                <w:rFonts w:asciiTheme="minorHAnsi" w:eastAsiaTheme="minorEastAsia" w:hAnsiTheme="minorHAnsi"/>
                <w:noProof/>
                <w:szCs w:val="24"/>
                <w:lang w:val="en-LK" w:eastAsia="en-GB"/>
              </w:rPr>
              <w:tab/>
            </w:r>
            <w:r w:rsidR="00711240" w:rsidRPr="00B26177">
              <w:rPr>
                <w:rStyle w:val="Hyperlink"/>
                <w:noProof/>
              </w:rPr>
              <w:t>Novelty of the Research</w:t>
            </w:r>
            <w:r w:rsidR="00711240">
              <w:rPr>
                <w:noProof/>
                <w:webHidden/>
              </w:rPr>
              <w:tab/>
            </w:r>
            <w:r w:rsidR="00711240">
              <w:rPr>
                <w:noProof/>
                <w:webHidden/>
              </w:rPr>
              <w:fldChar w:fldCharType="begin"/>
            </w:r>
            <w:r w:rsidR="00711240">
              <w:rPr>
                <w:noProof/>
                <w:webHidden/>
              </w:rPr>
              <w:instrText xml:space="preserve"> PAGEREF _Toc158883372 \h </w:instrText>
            </w:r>
            <w:r w:rsidR="00711240">
              <w:rPr>
                <w:noProof/>
                <w:webHidden/>
              </w:rPr>
            </w:r>
            <w:r w:rsidR="00711240">
              <w:rPr>
                <w:noProof/>
                <w:webHidden/>
              </w:rPr>
              <w:fldChar w:fldCharType="separate"/>
            </w:r>
            <w:r w:rsidR="00A55A8E">
              <w:rPr>
                <w:noProof/>
                <w:webHidden/>
              </w:rPr>
              <w:t>14</w:t>
            </w:r>
            <w:r w:rsidR="00711240">
              <w:rPr>
                <w:noProof/>
                <w:webHidden/>
              </w:rPr>
              <w:fldChar w:fldCharType="end"/>
            </w:r>
          </w:hyperlink>
        </w:p>
        <w:p w14:paraId="62312F68" w14:textId="4DD9EECE"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3" w:history="1">
            <w:r w:rsidR="00711240" w:rsidRPr="00B26177">
              <w:rPr>
                <w:rStyle w:val="Hyperlink"/>
                <w:noProof/>
              </w:rPr>
              <w:t>1.5.1</w:t>
            </w:r>
            <w:r w:rsidR="00711240">
              <w:rPr>
                <w:rFonts w:asciiTheme="minorHAnsi" w:eastAsiaTheme="minorEastAsia" w:hAnsiTheme="minorHAnsi"/>
                <w:noProof/>
                <w:szCs w:val="24"/>
                <w:lang w:val="en-LK" w:eastAsia="en-GB"/>
              </w:rPr>
              <w:tab/>
            </w:r>
            <w:r w:rsidR="00711240" w:rsidRPr="00B26177">
              <w:rPr>
                <w:rStyle w:val="Hyperlink"/>
                <w:noProof/>
              </w:rPr>
              <w:t>Problem Novelty</w:t>
            </w:r>
            <w:r w:rsidR="00711240">
              <w:rPr>
                <w:noProof/>
                <w:webHidden/>
              </w:rPr>
              <w:tab/>
            </w:r>
            <w:r w:rsidR="00711240">
              <w:rPr>
                <w:noProof/>
                <w:webHidden/>
              </w:rPr>
              <w:fldChar w:fldCharType="begin"/>
            </w:r>
            <w:r w:rsidR="00711240">
              <w:rPr>
                <w:noProof/>
                <w:webHidden/>
              </w:rPr>
              <w:instrText xml:space="preserve"> PAGEREF _Toc158883373 \h </w:instrText>
            </w:r>
            <w:r w:rsidR="00711240">
              <w:rPr>
                <w:noProof/>
                <w:webHidden/>
              </w:rPr>
            </w:r>
            <w:r w:rsidR="00711240">
              <w:rPr>
                <w:noProof/>
                <w:webHidden/>
              </w:rPr>
              <w:fldChar w:fldCharType="separate"/>
            </w:r>
            <w:r w:rsidR="00A55A8E">
              <w:rPr>
                <w:noProof/>
                <w:webHidden/>
              </w:rPr>
              <w:t>14</w:t>
            </w:r>
            <w:r w:rsidR="00711240">
              <w:rPr>
                <w:noProof/>
                <w:webHidden/>
              </w:rPr>
              <w:fldChar w:fldCharType="end"/>
            </w:r>
          </w:hyperlink>
        </w:p>
        <w:p w14:paraId="13F48E50" w14:textId="0FB722AD"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4" w:history="1">
            <w:r w:rsidR="00711240" w:rsidRPr="00B26177">
              <w:rPr>
                <w:rStyle w:val="Hyperlink"/>
                <w:noProof/>
              </w:rPr>
              <w:t>1.5.2</w:t>
            </w:r>
            <w:r w:rsidR="00711240">
              <w:rPr>
                <w:rFonts w:asciiTheme="minorHAnsi" w:eastAsiaTheme="minorEastAsia" w:hAnsiTheme="minorHAnsi"/>
                <w:noProof/>
                <w:szCs w:val="24"/>
                <w:lang w:val="en-LK" w:eastAsia="en-GB"/>
              </w:rPr>
              <w:tab/>
            </w:r>
            <w:r w:rsidR="00711240" w:rsidRPr="00B26177">
              <w:rPr>
                <w:rStyle w:val="Hyperlink"/>
                <w:noProof/>
              </w:rPr>
              <w:t>Solution Novelty</w:t>
            </w:r>
            <w:r w:rsidR="00711240">
              <w:rPr>
                <w:noProof/>
                <w:webHidden/>
              </w:rPr>
              <w:tab/>
            </w:r>
            <w:r w:rsidR="00711240">
              <w:rPr>
                <w:noProof/>
                <w:webHidden/>
              </w:rPr>
              <w:fldChar w:fldCharType="begin"/>
            </w:r>
            <w:r w:rsidR="00711240">
              <w:rPr>
                <w:noProof/>
                <w:webHidden/>
              </w:rPr>
              <w:instrText xml:space="preserve"> PAGEREF _Toc158883374 \h </w:instrText>
            </w:r>
            <w:r w:rsidR="00711240">
              <w:rPr>
                <w:noProof/>
                <w:webHidden/>
              </w:rPr>
            </w:r>
            <w:r w:rsidR="00711240">
              <w:rPr>
                <w:noProof/>
                <w:webHidden/>
              </w:rPr>
              <w:fldChar w:fldCharType="separate"/>
            </w:r>
            <w:r w:rsidR="00A55A8E">
              <w:rPr>
                <w:noProof/>
                <w:webHidden/>
              </w:rPr>
              <w:t>14</w:t>
            </w:r>
            <w:r w:rsidR="00711240">
              <w:rPr>
                <w:noProof/>
                <w:webHidden/>
              </w:rPr>
              <w:fldChar w:fldCharType="end"/>
            </w:r>
          </w:hyperlink>
        </w:p>
        <w:p w14:paraId="28044B43" w14:textId="1DB688F7"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75" w:history="1">
            <w:r w:rsidR="00711240" w:rsidRPr="00B26177">
              <w:rPr>
                <w:rStyle w:val="Hyperlink"/>
                <w:noProof/>
              </w:rPr>
              <w:t>1.6</w:t>
            </w:r>
            <w:r w:rsidR="00711240">
              <w:rPr>
                <w:rFonts w:asciiTheme="minorHAnsi" w:eastAsiaTheme="minorEastAsia" w:hAnsiTheme="minorHAnsi"/>
                <w:noProof/>
                <w:szCs w:val="24"/>
                <w:lang w:val="en-LK" w:eastAsia="en-GB"/>
              </w:rPr>
              <w:tab/>
            </w:r>
            <w:r w:rsidR="00711240" w:rsidRPr="00B26177">
              <w:rPr>
                <w:rStyle w:val="Hyperlink"/>
                <w:noProof/>
              </w:rPr>
              <w:t>Research Gap</w:t>
            </w:r>
            <w:r w:rsidR="00711240">
              <w:rPr>
                <w:noProof/>
                <w:webHidden/>
              </w:rPr>
              <w:tab/>
            </w:r>
            <w:r w:rsidR="00711240">
              <w:rPr>
                <w:noProof/>
                <w:webHidden/>
              </w:rPr>
              <w:fldChar w:fldCharType="begin"/>
            </w:r>
            <w:r w:rsidR="00711240">
              <w:rPr>
                <w:noProof/>
                <w:webHidden/>
              </w:rPr>
              <w:instrText xml:space="preserve"> PAGEREF _Toc158883375 \h </w:instrText>
            </w:r>
            <w:r w:rsidR="00711240">
              <w:rPr>
                <w:noProof/>
                <w:webHidden/>
              </w:rPr>
            </w:r>
            <w:r w:rsidR="00711240">
              <w:rPr>
                <w:noProof/>
                <w:webHidden/>
              </w:rPr>
              <w:fldChar w:fldCharType="separate"/>
            </w:r>
            <w:r w:rsidR="00A55A8E">
              <w:rPr>
                <w:noProof/>
                <w:webHidden/>
              </w:rPr>
              <w:t>14</w:t>
            </w:r>
            <w:r w:rsidR="00711240">
              <w:rPr>
                <w:noProof/>
                <w:webHidden/>
              </w:rPr>
              <w:fldChar w:fldCharType="end"/>
            </w:r>
          </w:hyperlink>
        </w:p>
        <w:p w14:paraId="47C805A8" w14:textId="6BD34840"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76" w:history="1">
            <w:r w:rsidR="00711240" w:rsidRPr="00B26177">
              <w:rPr>
                <w:rStyle w:val="Hyperlink"/>
                <w:noProof/>
              </w:rPr>
              <w:t>1.7</w:t>
            </w:r>
            <w:r w:rsidR="00711240">
              <w:rPr>
                <w:rFonts w:asciiTheme="minorHAnsi" w:eastAsiaTheme="minorEastAsia" w:hAnsiTheme="minorHAnsi"/>
                <w:noProof/>
                <w:szCs w:val="24"/>
                <w:lang w:val="en-LK" w:eastAsia="en-GB"/>
              </w:rPr>
              <w:tab/>
            </w:r>
            <w:r w:rsidR="00711240" w:rsidRPr="00B26177">
              <w:rPr>
                <w:rStyle w:val="Hyperlink"/>
                <w:noProof/>
              </w:rPr>
              <w:t>Contribution to the Body of Knowledge</w:t>
            </w:r>
            <w:r w:rsidR="00711240">
              <w:rPr>
                <w:noProof/>
                <w:webHidden/>
              </w:rPr>
              <w:tab/>
            </w:r>
            <w:r w:rsidR="00711240">
              <w:rPr>
                <w:noProof/>
                <w:webHidden/>
              </w:rPr>
              <w:fldChar w:fldCharType="begin"/>
            </w:r>
            <w:r w:rsidR="00711240">
              <w:rPr>
                <w:noProof/>
                <w:webHidden/>
              </w:rPr>
              <w:instrText xml:space="preserve"> PAGEREF _Toc158883376 \h </w:instrText>
            </w:r>
            <w:r w:rsidR="00711240">
              <w:rPr>
                <w:noProof/>
                <w:webHidden/>
              </w:rPr>
            </w:r>
            <w:r w:rsidR="00711240">
              <w:rPr>
                <w:noProof/>
                <w:webHidden/>
              </w:rPr>
              <w:fldChar w:fldCharType="separate"/>
            </w:r>
            <w:r w:rsidR="00A55A8E">
              <w:rPr>
                <w:noProof/>
                <w:webHidden/>
              </w:rPr>
              <w:t>15</w:t>
            </w:r>
            <w:r w:rsidR="00711240">
              <w:rPr>
                <w:noProof/>
                <w:webHidden/>
              </w:rPr>
              <w:fldChar w:fldCharType="end"/>
            </w:r>
          </w:hyperlink>
        </w:p>
        <w:p w14:paraId="5F8DE056" w14:textId="29559C10"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7" w:history="1">
            <w:r w:rsidR="00711240" w:rsidRPr="00B26177">
              <w:rPr>
                <w:rStyle w:val="Hyperlink"/>
                <w:noProof/>
              </w:rPr>
              <w:t>1.7.1</w:t>
            </w:r>
            <w:r w:rsidR="00711240">
              <w:rPr>
                <w:rFonts w:asciiTheme="minorHAnsi" w:eastAsiaTheme="minorEastAsia" w:hAnsiTheme="minorHAnsi"/>
                <w:noProof/>
                <w:szCs w:val="24"/>
                <w:lang w:val="en-LK" w:eastAsia="en-GB"/>
              </w:rPr>
              <w:tab/>
            </w:r>
            <w:r w:rsidR="00711240" w:rsidRPr="00B26177">
              <w:rPr>
                <w:rStyle w:val="Hyperlink"/>
                <w:noProof/>
              </w:rPr>
              <w:t>Contribution to the Problem Domain</w:t>
            </w:r>
            <w:r w:rsidR="00711240">
              <w:rPr>
                <w:noProof/>
                <w:webHidden/>
              </w:rPr>
              <w:tab/>
            </w:r>
            <w:r w:rsidR="00711240">
              <w:rPr>
                <w:noProof/>
                <w:webHidden/>
              </w:rPr>
              <w:fldChar w:fldCharType="begin"/>
            </w:r>
            <w:r w:rsidR="00711240">
              <w:rPr>
                <w:noProof/>
                <w:webHidden/>
              </w:rPr>
              <w:instrText xml:space="preserve"> PAGEREF _Toc158883377 \h </w:instrText>
            </w:r>
            <w:r w:rsidR="00711240">
              <w:rPr>
                <w:noProof/>
                <w:webHidden/>
              </w:rPr>
            </w:r>
            <w:r w:rsidR="00711240">
              <w:rPr>
                <w:noProof/>
                <w:webHidden/>
              </w:rPr>
              <w:fldChar w:fldCharType="separate"/>
            </w:r>
            <w:r w:rsidR="00A55A8E">
              <w:rPr>
                <w:noProof/>
                <w:webHidden/>
              </w:rPr>
              <w:t>15</w:t>
            </w:r>
            <w:r w:rsidR="00711240">
              <w:rPr>
                <w:noProof/>
                <w:webHidden/>
              </w:rPr>
              <w:fldChar w:fldCharType="end"/>
            </w:r>
          </w:hyperlink>
        </w:p>
        <w:p w14:paraId="60E42911" w14:textId="3C5C7AA5" w:rsidR="00711240" w:rsidRDefault="00000000">
          <w:pPr>
            <w:pStyle w:val="TOC2"/>
            <w:tabs>
              <w:tab w:val="left" w:pos="1200"/>
              <w:tab w:val="right" w:leader="dot" w:pos="9016"/>
            </w:tabs>
            <w:rPr>
              <w:rFonts w:asciiTheme="minorHAnsi" w:eastAsiaTheme="minorEastAsia" w:hAnsiTheme="minorHAnsi"/>
              <w:noProof/>
              <w:szCs w:val="24"/>
              <w:lang w:val="en-LK" w:eastAsia="en-GB"/>
            </w:rPr>
          </w:pPr>
          <w:hyperlink w:anchor="_Toc158883378" w:history="1">
            <w:r w:rsidR="00711240" w:rsidRPr="00B26177">
              <w:rPr>
                <w:rStyle w:val="Hyperlink"/>
                <w:noProof/>
              </w:rPr>
              <w:t>1.7.2</w:t>
            </w:r>
            <w:r w:rsidR="00711240">
              <w:rPr>
                <w:rFonts w:asciiTheme="minorHAnsi" w:eastAsiaTheme="minorEastAsia" w:hAnsiTheme="minorHAnsi"/>
                <w:noProof/>
                <w:szCs w:val="24"/>
                <w:lang w:val="en-LK" w:eastAsia="en-GB"/>
              </w:rPr>
              <w:tab/>
            </w:r>
            <w:r w:rsidR="00711240" w:rsidRPr="00B26177">
              <w:rPr>
                <w:rStyle w:val="Hyperlink"/>
                <w:noProof/>
              </w:rPr>
              <w:t>Contribution to Research Domain</w:t>
            </w:r>
            <w:r w:rsidR="00711240">
              <w:rPr>
                <w:noProof/>
                <w:webHidden/>
              </w:rPr>
              <w:tab/>
            </w:r>
            <w:r w:rsidR="00711240">
              <w:rPr>
                <w:noProof/>
                <w:webHidden/>
              </w:rPr>
              <w:fldChar w:fldCharType="begin"/>
            </w:r>
            <w:r w:rsidR="00711240">
              <w:rPr>
                <w:noProof/>
                <w:webHidden/>
              </w:rPr>
              <w:instrText xml:space="preserve"> PAGEREF _Toc158883378 \h </w:instrText>
            </w:r>
            <w:r w:rsidR="00711240">
              <w:rPr>
                <w:noProof/>
                <w:webHidden/>
              </w:rPr>
            </w:r>
            <w:r w:rsidR="00711240">
              <w:rPr>
                <w:noProof/>
                <w:webHidden/>
              </w:rPr>
              <w:fldChar w:fldCharType="separate"/>
            </w:r>
            <w:r w:rsidR="00A55A8E">
              <w:rPr>
                <w:noProof/>
                <w:webHidden/>
              </w:rPr>
              <w:t>16</w:t>
            </w:r>
            <w:r w:rsidR="00711240">
              <w:rPr>
                <w:noProof/>
                <w:webHidden/>
              </w:rPr>
              <w:fldChar w:fldCharType="end"/>
            </w:r>
          </w:hyperlink>
        </w:p>
        <w:p w14:paraId="2C086B9C" w14:textId="3E1FC682"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79" w:history="1">
            <w:r w:rsidR="00711240" w:rsidRPr="00B26177">
              <w:rPr>
                <w:rStyle w:val="Hyperlink"/>
                <w:noProof/>
              </w:rPr>
              <w:t>1.8</w:t>
            </w:r>
            <w:r w:rsidR="00711240">
              <w:rPr>
                <w:rFonts w:asciiTheme="minorHAnsi" w:eastAsiaTheme="minorEastAsia" w:hAnsiTheme="minorHAnsi"/>
                <w:noProof/>
                <w:szCs w:val="24"/>
                <w:lang w:val="en-LK" w:eastAsia="en-GB"/>
              </w:rPr>
              <w:tab/>
            </w:r>
            <w:r w:rsidR="00711240" w:rsidRPr="00B26177">
              <w:rPr>
                <w:rStyle w:val="Hyperlink"/>
                <w:noProof/>
              </w:rPr>
              <w:t>Research Challenge</w:t>
            </w:r>
            <w:r w:rsidR="00711240">
              <w:rPr>
                <w:noProof/>
                <w:webHidden/>
              </w:rPr>
              <w:tab/>
            </w:r>
            <w:r w:rsidR="00711240">
              <w:rPr>
                <w:noProof/>
                <w:webHidden/>
              </w:rPr>
              <w:fldChar w:fldCharType="begin"/>
            </w:r>
            <w:r w:rsidR="00711240">
              <w:rPr>
                <w:noProof/>
                <w:webHidden/>
              </w:rPr>
              <w:instrText xml:space="preserve"> PAGEREF _Toc158883379 \h </w:instrText>
            </w:r>
            <w:r w:rsidR="00711240">
              <w:rPr>
                <w:noProof/>
                <w:webHidden/>
              </w:rPr>
            </w:r>
            <w:r w:rsidR="00711240">
              <w:rPr>
                <w:noProof/>
                <w:webHidden/>
              </w:rPr>
              <w:fldChar w:fldCharType="separate"/>
            </w:r>
            <w:r w:rsidR="00A55A8E">
              <w:rPr>
                <w:noProof/>
                <w:webHidden/>
              </w:rPr>
              <w:t>16</w:t>
            </w:r>
            <w:r w:rsidR="00711240">
              <w:rPr>
                <w:noProof/>
                <w:webHidden/>
              </w:rPr>
              <w:fldChar w:fldCharType="end"/>
            </w:r>
          </w:hyperlink>
        </w:p>
        <w:p w14:paraId="5A1511DE" w14:textId="36C96927"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380" w:history="1">
            <w:r w:rsidR="00711240" w:rsidRPr="00B26177">
              <w:rPr>
                <w:rStyle w:val="Hyperlink"/>
                <w:noProof/>
              </w:rPr>
              <w:t>1.9</w:t>
            </w:r>
            <w:r w:rsidR="00711240">
              <w:rPr>
                <w:rFonts w:asciiTheme="minorHAnsi" w:eastAsiaTheme="minorEastAsia" w:hAnsiTheme="minorHAnsi"/>
                <w:noProof/>
                <w:szCs w:val="24"/>
                <w:lang w:val="en-LK" w:eastAsia="en-GB"/>
              </w:rPr>
              <w:tab/>
            </w:r>
            <w:r w:rsidR="00711240" w:rsidRPr="00B26177">
              <w:rPr>
                <w:rStyle w:val="Hyperlink"/>
                <w:noProof/>
              </w:rPr>
              <w:t>Chapter Summary</w:t>
            </w:r>
            <w:r w:rsidR="00711240">
              <w:rPr>
                <w:noProof/>
                <w:webHidden/>
              </w:rPr>
              <w:tab/>
            </w:r>
            <w:r w:rsidR="00711240">
              <w:rPr>
                <w:noProof/>
                <w:webHidden/>
              </w:rPr>
              <w:fldChar w:fldCharType="begin"/>
            </w:r>
            <w:r w:rsidR="00711240">
              <w:rPr>
                <w:noProof/>
                <w:webHidden/>
              </w:rPr>
              <w:instrText xml:space="preserve"> PAGEREF _Toc158883380 \h </w:instrText>
            </w:r>
            <w:r w:rsidR="00711240">
              <w:rPr>
                <w:noProof/>
                <w:webHidden/>
              </w:rPr>
            </w:r>
            <w:r w:rsidR="00711240">
              <w:rPr>
                <w:noProof/>
                <w:webHidden/>
              </w:rPr>
              <w:fldChar w:fldCharType="separate"/>
            </w:r>
            <w:r w:rsidR="00A55A8E">
              <w:rPr>
                <w:noProof/>
                <w:webHidden/>
              </w:rPr>
              <w:t>17</w:t>
            </w:r>
            <w:r w:rsidR="00711240">
              <w:rPr>
                <w:noProof/>
                <w:webHidden/>
              </w:rPr>
              <w:fldChar w:fldCharType="end"/>
            </w:r>
          </w:hyperlink>
        </w:p>
        <w:p w14:paraId="755B5573" w14:textId="4414A319"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381" w:history="1">
            <w:r w:rsidR="00711240" w:rsidRPr="00B26177">
              <w:rPr>
                <w:rStyle w:val="Hyperlink"/>
                <w:noProof/>
              </w:rPr>
              <w:t>Chapter 02 - System Requirements Specification</w:t>
            </w:r>
            <w:r w:rsidR="00711240">
              <w:rPr>
                <w:noProof/>
                <w:webHidden/>
              </w:rPr>
              <w:tab/>
            </w:r>
            <w:r w:rsidR="00711240">
              <w:rPr>
                <w:noProof/>
                <w:webHidden/>
              </w:rPr>
              <w:fldChar w:fldCharType="begin"/>
            </w:r>
            <w:r w:rsidR="00711240">
              <w:rPr>
                <w:noProof/>
                <w:webHidden/>
              </w:rPr>
              <w:instrText xml:space="preserve"> PAGEREF _Toc158883381 \h </w:instrText>
            </w:r>
            <w:r w:rsidR="00711240">
              <w:rPr>
                <w:noProof/>
                <w:webHidden/>
              </w:rPr>
            </w:r>
            <w:r w:rsidR="00711240">
              <w:rPr>
                <w:noProof/>
                <w:webHidden/>
              </w:rPr>
              <w:fldChar w:fldCharType="separate"/>
            </w:r>
            <w:r w:rsidR="00A55A8E">
              <w:rPr>
                <w:noProof/>
                <w:webHidden/>
              </w:rPr>
              <w:t>18</w:t>
            </w:r>
            <w:r w:rsidR="00711240">
              <w:rPr>
                <w:noProof/>
                <w:webHidden/>
              </w:rPr>
              <w:fldChar w:fldCharType="end"/>
            </w:r>
          </w:hyperlink>
        </w:p>
        <w:p w14:paraId="4BEA1AE2" w14:textId="34947F6F"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82" w:history="1">
            <w:r w:rsidR="00711240" w:rsidRPr="00B26177">
              <w:rPr>
                <w:rStyle w:val="Hyperlink"/>
                <w:noProof/>
              </w:rPr>
              <w:t>2.1. Chapter Overview</w:t>
            </w:r>
            <w:r w:rsidR="00711240">
              <w:rPr>
                <w:noProof/>
                <w:webHidden/>
              </w:rPr>
              <w:tab/>
            </w:r>
            <w:r w:rsidR="00711240">
              <w:rPr>
                <w:noProof/>
                <w:webHidden/>
              </w:rPr>
              <w:fldChar w:fldCharType="begin"/>
            </w:r>
            <w:r w:rsidR="00711240">
              <w:rPr>
                <w:noProof/>
                <w:webHidden/>
              </w:rPr>
              <w:instrText xml:space="preserve"> PAGEREF _Toc158883382 \h </w:instrText>
            </w:r>
            <w:r w:rsidR="00711240">
              <w:rPr>
                <w:noProof/>
                <w:webHidden/>
              </w:rPr>
            </w:r>
            <w:r w:rsidR="00711240">
              <w:rPr>
                <w:noProof/>
                <w:webHidden/>
              </w:rPr>
              <w:fldChar w:fldCharType="separate"/>
            </w:r>
            <w:r w:rsidR="00A55A8E">
              <w:rPr>
                <w:noProof/>
                <w:webHidden/>
              </w:rPr>
              <w:t>18</w:t>
            </w:r>
            <w:r w:rsidR="00711240">
              <w:rPr>
                <w:noProof/>
                <w:webHidden/>
              </w:rPr>
              <w:fldChar w:fldCharType="end"/>
            </w:r>
          </w:hyperlink>
        </w:p>
        <w:p w14:paraId="6F161E8D" w14:textId="7DC5DFDF"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83" w:history="1">
            <w:r w:rsidR="00711240" w:rsidRPr="00B26177">
              <w:rPr>
                <w:rStyle w:val="Hyperlink"/>
                <w:noProof/>
              </w:rPr>
              <w:t>2.2. Rich Picture Diagram</w:t>
            </w:r>
            <w:r w:rsidR="00711240">
              <w:rPr>
                <w:noProof/>
                <w:webHidden/>
              </w:rPr>
              <w:tab/>
            </w:r>
            <w:r w:rsidR="00711240">
              <w:rPr>
                <w:noProof/>
                <w:webHidden/>
              </w:rPr>
              <w:fldChar w:fldCharType="begin"/>
            </w:r>
            <w:r w:rsidR="00711240">
              <w:rPr>
                <w:noProof/>
                <w:webHidden/>
              </w:rPr>
              <w:instrText xml:space="preserve"> PAGEREF _Toc158883383 \h </w:instrText>
            </w:r>
            <w:r w:rsidR="00711240">
              <w:rPr>
                <w:noProof/>
                <w:webHidden/>
              </w:rPr>
            </w:r>
            <w:r w:rsidR="00711240">
              <w:rPr>
                <w:noProof/>
                <w:webHidden/>
              </w:rPr>
              <w:fldChar w:fldCharType="separate"/>
            </w:r>
            <w:r w:rsidR="00A55A8E">
              <w:rPr>
                <w:noProof/>
                <w:webHidden/>
              </w:rPr>
              <w:t>18</w:t>
            </w:r>
            <w:r w:rsidR="00711240">
              <w:rPr>
                <w:noProof/>
                <w:webHidden/>
              </w:rPr>
              <w:fldChar w:fldCharType="end"/>
            </w:r>
          </w:hyperlink>
        </w:p>
        <w:p w14:paraId="3E9EE7E1" w14:textId="1312C557"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84" w:history="1">
            <w:r w:rsidR="00711240" w:rsidRPr="00B26177">
              <w:rPr>
                <w:rStyle w:val="Hyperlink"/>
                <w:noProof/>
              </w:rPr>
              <w:t>2.3. Stakeholder Analysis</w:t>
            </w:r>
            <w:r w:rsidR="00711240">
              <w:rPr>
                <w:noProof/>
                <w:webHidden/>
              </w:rPr>
              <w:tab/>
            </w:r>
            <w:r w:rsidR="00711240">
              <w:rPr>
                <w:noProof/>
                <w:webHidden/>
              </w:rPr>
              <w:fldChar w:fldCharType="begin"/>
            </w:r>
            <w:r w:rsidR="00711240">
              <w:rPr>
                <w:noProof/>
                <w:webHidden/>
              </w:rPr>
              <w:instrText xml:space="preserve"> PAGEREF _Toc158883384 \h </w:instrText>
            </w:r>
            <w:r w:rsidR="00711240">
              <w:rPr>
                <w:noProof/>
                <w:webHidden/>
              </w:rPr>
            </w:r>
            <w:r w:rsidR="00711240">
              <w:rPr>
                <w:noProof/>
                <w:webHidden/>
              </w:rPr>
              <w:fldChar w:fldCharType="separate"/>
            </w:r>
            <w:r w:rsidR="00A55A8E">
              <w:rPr>
                <w:noProof/>
                <w:webHidden/>
              </w:rPr>
              <w:t>19</w:t>
            </w:r>
            <w:r w:rsidR="00711240">
              <w:rPr>
                <w:noProof/>
                <w:webHidden/>
              </w:rPr>
              <w:fldChar w:fldCharType="end"/>
            </w:r>
          </w:hyperlink>
        </w:p>
        <w:p w14:paraId="713288B7" w14:textId="17689900"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85" w:history="1">
            <w:r w:rsidR="00711240" w:rsidRPr="00B26177">
              <w:rPr>
                <w:rStyle w:val="Hyperlink"/>
                <w:noProof/>
              </w:rPr>
              <w:t>2.3.1. Stakeholder Onion Model</w:t>
            </w:r>
            <w:r w:rsidR="00711240">
              <w:rPr>
                <w:noProof/>
                <w:webHidden/>
              </w:rPr>
              <w:tab/>
            </w:r>
            <w:r w:rsidR="00711240">
              <w:rPr>
                <w:noProof/>
                <w:webHidden/>
              </w:rPr>
              <w:fldChar w:fldCharType="begin"/>
            </w:r>
            <w:r w:rsidR="00711240">
              <w:rPr>
                <w:noProof/>
                <w:webHidden/>
              </w:rPr>
              <w:instrText xml:space="preserve"> PAGEREF _Toc158883385 \h </w:instrText>
            </w:r>
            <w:r w:rsidR="00711240">
              <w:rPr>
                <w:noProof/>
                <w:webHidden/>
              </w:rPr>
            </w:r>
            <w:r w:rsidR="00711240">
              <w:rPr>
                <w:noProof/>
                <w:webHidden/>
              </w:rPr>
              <w:fldChar w:fldCharType="separate"/>
            </w:r>
            <w:r w:rsidR="00A55A8E">
              <w:rPr>
                <w:noProof/>
                <w:webHidden/>
              </w:rPr>
              <w:t>19</w:t>
            </w:r>
            <w:r w:rsidR="00711240">
              <w:rPr>
                <w:noProof/>
                <w:webHidden/>
              </w:rPr>
              <w:fldChar w:fldCharType="end"/>
            </w:r>
          </w:hyperlink>
        </w:p>
        <w:p w14:paraId="3AB3B67D" w14:textId="131859D9"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86" w:history="1">
            <w:r w:rsidR="00711240" w:rsidRPr="00B26177">
              <w:rPr>
                <w:rStyle w:val="Hyperlink"/>
                <w:noProof/>
              </w:rPr>
              <w:t>2.3.2. Stakeholder Viewpoints</w:t>
            </w:r>
            <w:r w:rsidR="00711240">
              <w:rPr>
                <w:noProof/>
                <w:webHidden/>
              </w:rPr>
              <w:tab/>
            </w:r>
            <w:r w:rsidR="00711240">
              <w:rPr>
                <w:noProof/>
                <w:webHidden/>
              </w:rPr>
              <w:fldChar w:fldCharType="begin"/>
            </w:r>
            <w:r w:rsidR="00711240">
              <w:rPr>
                <w:noProof/>
                <w:webHidden/>
              </w:rPr>
              <w:instrText xml:space="preserve"> PAGEREF _Toc158883386 \h </w:instrText>
            </w:r>
            <w:r w:rsidR="00711240">
              <w:rPr>
                <w:noProof/>
                <w:webHidden/>
              </w:rPr>
            </w:r>
            <w:r w:rsidR="00711240">
              <w:rPr>
                <w:noProof/>
                <w:webHidden/>
              </w:rPr>
              <w:fldChar w:fldCharType="separate"/>
            </w:r>
            <w:r w:rsidR="00A55A8E">
              <w:rPr>
                <w:noProof/>
                <w:webHidden/>
              </w:rPr>
              <w:t>20</w:t>
            </w:r>
            <w:r w:rsidR="00711240">
              <w:rPr>
                <w:noProof/>
                <w:webHidden/>
              </w:rPr>
              <w:fldChar w:fldCharType="end"/>
            </w:r>
          </w:hyperlink>
        </w:p>
        <w:p w14:paraId="1B6CA35E" w14:textId="10EDB2C3"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87" w:history="1">
            <w:r w:rsidR="00711240" w:rsidRPr="00B26177">
              <w:rPr>
                <w:rStyle w:val="Hyperlink"/>
                <w:noProof/>
              </w:rPr>
              <w:t>2.4. Selection of Requirements Elicitation Methodologies</w:t>
            </w:r>
            <w:r w:rsidR="00711240">
              <w:rPr>
                <w:noProof/>
                <w:webHidden/>
              </w:rPr>
              <w:tab/>
            </w:r>
            <w:r w:rsidR="00711240">
              <w:rPr>
                <w:noProof/>
                <w:webHidden/>
              </w:rPr>
              <w:fldChar w:fldCharType="begin"/>
            </w:r>
            <w:r w:rsidR="00711240">
              <w:rPr>
                <w:noProof/>
                <w:webHidden/>
              </w:rPr>
              <w:instrText xml:space="preserve"> PAGEREF _Toc158883387 \h </w:instrText>
            </w:r>
            <w:r w:rsidR="00711240">
              <w:rPr>
                <w:noProof/>
                <w:webHidden/>
              </w:rPr>
            </w:r>
            <w:r w:rsidR="00711240">
              <w:rPr>
                <w:noProof/>
                <w:webHidden/>
              </w:rPr>
              <w:fldChar w:fldCharType="separate"/>
            </w:r>
            <w:r w:rsidR="00A55A8E">
              <w:rPr>
                <w:noProof/>
                <w:webHidden/>
              </w:rPr>
              <w:t>21</w:t>
            </w:r>
            <w:r w:rsidR="00711240">
              <w:rPr>
                <w:noProof/>
                <w:webHidden/>
              </w:rPr>
              <w:fldChar w:fldCharType="end"/>
            </w:r>
          </w:hyperlink>
        </w:p>
        <w:p w14:paraId="31C40B57" w14:textId="46891D0E"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88" w:history="1">
            <w:r w:rsidR="00711240" w:rsidRPr="00B26177">
              <w:rPr>
                <w:rStyle w:val="Hyperlink"/>
                <w:noProof/>
              </w:rPr>
              <w:t>2.5. Discussion of Findings</w:t>
            </w:r>
            <w:r w:rsidR="00711240">
              <w:rPr>
                <w:noProof/>
                <w:webHidden/>
              </w:rPr>
              <w:tab/>
            </w:r>
            <w:r w:rsidR="00711240">
              <w:rPr>
                <w:noProof/>
                <w:webHidden/>
              </w:rPr>
              <w:fldChar w:fldCharType="begin"/>
            </w:r>
            <w:r w:rsidR="00711240">
              <w:rPr>
                <w:noProof/>
                <w:webHidden/>
              </w:rPr>
              <w:instrText xml:space="preserve"> PAGEREF _Toc158883388 \h </w:instrText>
            </w:r>
            <w:r w:rsidR="00711240">
              <w:rPr>
                <w:noProof/>
                <w:webHidden/>
              </w:rPr>
            </w:r>
            <w:r w:rsidR="00711240">
              <w:rPr>
                <w:noProof/>
                <w:webHidden/>
              </w:rPr>
              <w:fldChar w:fldCharType="separate"/>
            </w:r>
            <w:r w:rsidR="00A55A8E">
              <w:rPr>
                <w:noProof/>
                <w:webHidden/>
              </w:rPr>
              <w:t>21</w:t>
            </w:r>
            <w:r w:rsidR="00711240">
              <w:rPr>
                <w:noProof/>
                <w:webHidden/>
              </w:rPr>
              <w:fldChar w:fldCharType="end"/>
            </w:r>
          </w:hyperlink>
        </w:p>
        <w:p w14:paraId="48F3D94E" w14:textId="68195391"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89" w:history="1">
            <w:r w:rsidR="00711240" w:rsidRPr="00B26177">
              <w:rPr>
                <w:rStyle w:val="Hyperlink"/>
                <w:noProof/>
              </w:rPr>
              <w:t>2.5.1. Literature Review</w:t>
            </w:r>
            <w:r w:rsidR="00711240">
              <w:rPr>
                <w:noProof/>
                <w:webHidden/>
              </w:rPr>
              <w:tab/>
            </w:r>
            <w:r w:rsidR="00711240">
              <w:rPr>
                <w:noProof/>
                <w:webHidden/>
              </w:rPr>
              <w:fldChar w:fldCharType="begin"/>
            </w:r>
            <w:r w:rsidR="00711240">
              <w:rPr>
                <w:noProof/>
                <w:webHidden/>
              </w:rPr>
              <w:instrText xml:space="preserve"> PAGEREF _Toc158883389 \h </w:instrText>
            </w:r>
            <w:r w:rsidR="00711240">
              <w:rPr>
                <w:noProof/>
                <w:webHidden/>
              </w:rPr>
            </w:r>
            <w:r w:rsidR="00711240">
              <w:rPr>
                <w:noProof/>
                <w:webHidden/>
              </w:rPr>
              <w:fldChar w:fldCharType="separate"/>
            </w:r>
            <w:r w:rsidR="00A55A8E">
              <w:rPr>
                <w:noProof/>
                <w:webHidden/>
              </w:rPr>
              <w:t>21</w:t>
            </w:r>
            <w:r w:rsidR="00711240">
              <w:rPr>
                <w:noProof/>
                <w:webHidden/>
              </w:rPr>
              <w:fldChar w:fldCharType="end"/>
            </w:r>
          </w:hyperlink>
        </w:p>
        <w:p w14:paraId="4DE450DD" w14:textId="77D97A32"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0" w:history="1">
            <w:r w:rsidR="00711240" w:rsidRPr="00B26177">
              <w:rPr>
                <w:rStyle w:val="Hyperlink"/>
                <w:noProof/>
              </w:rPr>
              <w:t>2.5.2. Structured Interviews</w:t>
            </w:r>
            <w:r w:rsidR="00711240">
              <w:rPr>
                <w:noProof/>
                <w:webHidden/>
              </w:rPr>
              <w:tab/>
            </w:r>
            <w:r w:rsidR="00711240">
              <w:rPr>
                <w:noProof/>
                <w:webHidden/>
              </w:rPr>
              <w:fldChar w:fldCharType="begin"/>
            </w:r>
            <w:r w:rsidR="00711240">
              <w:rPr>
                <w:noProof/>
                <w:webHidden/>
              </w:rPr>
              <w:instrText xml:space="preserve"> PAGEREF _Toc158883390 \h </w:instrText>
            </w:r>
            <w:r w:rsidR="00711240">
              <w:rPr>
                <w:noProof/>
                <w:webHidden/>
              </w:rPr>
            </w:r>
            <w:r w:rsidR="00711240">
              <w:rPr>
                <w:noProof/>
                <w:webHidden/>
              </w:rPr>
              <w:fldChar w:fldCharType="separate"/>
            </w:r>
            <w:r w:rsidR="00A55A8E">
              <w:rPr>
                <w:noProof/>
                <w:webHidden/>
              </w:rPr>
              <w:t>23</w:t>
            </w:r>
            <w:r w:rsidR="00711240">
              <w:rPr>
                <w:noProof/>
                <w:webHidden/>
              </w:rPr>
              <w:fldChar w:fldCharType="end"/>
            </w:r>
          </w:hyperlink>
        </w:p>
        <w:p w14:paraId="4AFF0BB8" w14:textId="27C37DF9"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1" w:history="1">
            <w:r w:rsidR="00711240" w:rsidRPr="00B26177">
              <w:rPr>
                <w:rStyle w:val="Hyperlink"/>
                <w:noProof/>
              </w:rPr>
              <w:t>2.5.3. Prototyping</w:t>
            </w:r>
            <w:r w:rsidR="00711240">
              <w:rPr>
                <w:noProof/>
                <w:webHidden/>
              </w:rPr>
              <w:tab/>
            </w:r>
            <w:r w:rsidR="00711240">
              <w:rPr>
                <w:noProof/>
                <w:webHidden/>
              </w:rPr>
              <w:fldChar w:fldCharType="begin"/>
            </w:r>
            <w:r w:rsidR="00711240">
              <w:rPr>
                <w:noProof/>
                <w:webHidden/>
              </w:rPr>
              <w:instrText xml:space="preserve"> PAGEREF _Toc158883391 \h </w:instrText>
            </w:r>
            <w:r w:rsidR="00711240">
              <w:rPr>
                <w:noProof/>
                <w:webHidden/>
              </w:rPr>
            </w:r>
            <w:r w:rsidR="00711240">
              <w:rPr>
                <w:noProof/>
                <w:webHidden/>
              </w:rPr>
              <w:fldChar w:fldCharType="separate"/>
            </w:r>
            <w:r w:rsidR="00A55A8E">
              <w:rPr>
                <w:noProof/>
                <w:webHidden/>
              </w:rPr>
              <w:t>26</w:t>
            </w:r>
            <w:r w:rsidR="00711240">
              <w:rPr>
                <w:noProof/>
                <w:webHidden/>
              </w:rPr>
              <w:fldChar w:fldCharType="end"/>
            </w:r>
          </w:hyperlink>
        </w:p>
        <w:p w14:paraId="35717F17" w14:textId="3B7C317E"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2" w:history="1">
            <w:r w:rsidR="00711240" w:rsidRPr="00B26177">
              <w:rPr>
                <w:rStyle w:val="Hyperlink"/>
                <w:noProof/>
              </w:rPr>
              <w:t xml:space="preserve">2.5.4. </w:t>
            </w:r>
            <w:r w:rsidR="00711240" w:rsidRPr="00B26177">
              <w:rPr>
                <w:rStyle w:val="Hyperlink"/>
                <w:bCs/>
                <w:noProof/>
              </w:rPr>
              <w:t>Use Case Analysis</w:t>
            </w:r>
            <w:r w:rsidR="00711240">
              <w:rPr>
                <w:noProof/>
                <w:webHidden/>
              </w:rPr>
              <w:tab/>
            </w:r>
            <w:r w:rsidR="00711240">
              <w:rPr>
                <w:noProof/>
                <w:webHidden/>
              </w:rPr>
              <w:fldChar w:fldCharType="begin"/>
            </w:r>
            <w:r w:rsidR="00711240">
              <w:rPr>
                <w:noProof/>
                <w:webHidden/>
              </w:rPr>
              <w:instrText xml:space="preserve"> PAGEREF _Toc158883392 \h </w:instrText>
            </w:r>
            <w:r w:rsidR="00711240">
              <w:rPr>
                <w:noProof/>
                <w:webHidden/>
              </w:rPr>
            </w:r>
            <w:r w:rsidR="00711240">
              <w:rPr>
                <w:noProof/>
                <w:webHidden/>
              </w:rPr>
              <w:fldChar w:fldCharType="separate"/>
            </w:r>
            <w:r w:rsidR="00A55A8E">
              <w:rPr>
                <w:noProof/>
                <w:webHidden/>
              </w:rPr>
              <w:t>27</w:t>
            </w:r>
            <w:r w:rsidR="00711240">
              <w:rPr>
                <w:noProof/>
                <w:webHidden/>
              </w:rPr>
              <w:fldChar w:fldCharType="end"/>
            </w:r>
          </w:hyperlink>
        </w:p>
        <w:p w14:paraId="5E2568C0" w14:textId="1CD81AD5"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3" w:history="1">
            <w:r w:rsidR="00711240" w:rsidRPr="00B26177">
              <w:rPr>
                <w:rStyle w:val="Hyperlink"/>
                <w:noProof/>
              </w:rPr>
              <w:t>2.5.5. Summary of Findings</w:t>
            </w:r>
            <w:r w:rsidR="00711240">
              <w:rPr>
                <w:noProof/>
                <w:webHidden/>
              </w:rPr>
              <w:tab/>
            </w:r>
            <w:r w:rsidR="00711240">
              <w:rPr>
                <w:noProof/>
                <w:webHidden/>
              </w:rPr>
              <w:fldChar w:fldCharType="begin"/>
            </w:r>
            <w:r w:rsidR="00711240">
              <w:rPr>
                <w:noProof/>
                <w:webHidden/>
              </w:rPr>
              <w:instrText xml:space="preserve"> PAGEREF _Toc158883393 \h </w:instrText>
            </w:r>
            <w:r w:rsidR="00711240">
              <w:rPr>
                <w:noProof/>
                <w:webHidden/>
              </w:rPr>
            </w:r>
            <w:r w:rsidR="00711240">
              <w:rPr>
                <w:noProof/>
                <w:webHidden/>
              </w:rPr>
              <w:fldChar w:fldCharType="separate"/>
            </w:r>
            <w:r w:rsidR="00A55A8E">
              <w:rPr>
                <w:noProof/>
                <w:webHidden/>
              </w:rPr>
              <w:t>27</w:t>
            </w:r>
            <w:r w:rsidR="00711240">
              <w:rPr>
                <w:noProof/>
                <w:webHidden/>
              </w:rPr>
              <w:fldChar w:fldCharType="end"/>
            </w:r>
          </w:hyperlink>
        </w:p>
        <w:p w14:paraId="5C306DF5" w14:textId="34A945B5"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94" w:history="1">
            <w:r w:rsidR="00711240" w:rsidRPr="00B26177">
              <w:rPr>
                <w:rStyle w:val="Hyperlink"/>
                <w:noProof/>
              </w:rPr>
              <w:t>2.6. Context Diagram</w:t>
            </w:r>
            <w:r w:rsidR="00711240">
              <w:rPr>
                <w:noProof/>
                <w:webHidden/>
              </w:rPr>
              <w:tab/>
            </w:r>
            <w:r w:rsidR="00711240">
              <w:rPr>
                <w:noProof/>
                <w:webHidden/>
              </w:rPr>
              <w:fldChar w:fldCharType="begin"/>
            </w:r>
            <w:r w:rsidR="00711240">
              <w:rPr>
                <w:noProof/>
                <w:webHidden/>
              </w:rPr>
              <w:instrText xml:space="preserve"> PAGEREF _Toc158883394 \h </w:instrText>
            </w:r>
            <w:r w:rsidR="00711240">
              <w:rPr>
                <w:noProof/>
                <w:webHidden/>
              </w:rPr>
            </w:r>
            <w:r w:rsidR="00711240">
              <w:rPr>
                <w:noProof/>
                <w:webHidden/>
              </w:rPr>
              <w:fldChar w:fldCharType="separate"/>
            </w:r>
            <w:r w:rsidR="00A55A8E">
              <w:rPr>
                <w:noProof/>
                <w:webHidden/>
              </w:rPr>
              <w:t>28</w:t>
            </w:r>
            <w:r w:rsidR="00711240">
              <w:rPr>
                <w:noProof/>
                <w:webHidden/>
              </w:rPr>
              <w:fldChar w:fldCharType="end"/>
            </w:r>
          </w:hyperlink>
        </w:p>
        <w:p w14:paraId="48F73289" w14:textId="3479EF41"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95" w:history="1">
            <w:r w:rsidR="00711240" w:rsidRPr="00B26177">
              <w:rPr>
                <w:rStyle w:val="Hyperlink"/>
                <w:noProof/>
              </w:rPr>
              <w:t>2.7. Use Case Diagram</w:t>
            </w:r>
            <w:r w:rsidR="00711240">
              <w:rPr>
                <w:noProof/>
                <w:webHidden/>
              </w:rPr>
              <w:tab/>
            </w:r>
            <w:r w:rsidR="00711240">
              <w:rPr>
                <w:noProof/>
                <w:webHidden/>
              </w:rPr>
              <w:fldChar w:fldCharType="begin"/>
            </w:r>
            <w:r w:rsidR="00711240">
              <w:rPr>
                <w:noProof/>
                <w:webHidden/>
              </w:rPr>
              <w:instrText xml:space="preserve"> PAGEREF _Toc158883395 \h </w:instrText>
            </w:r>
            <w:r w:rsidR="00711240">
              <w:rPr>
                <w:noProof/>
                <w:webHidden/>
              </w:rPr>
            </w:r>
            <w:r w:rsidR="00711240">
              <w:rPr>
                <w:noProof/>
                <w:webHidden/>
              </w:rPr>
              <w:fldChar w:fldCharType="separate"/>
            </w:r>
            <w:r w:rsidR="00A55A8E">
              <w:rPr>
                <w:noProof/>
                <w:webHidden/>
              </w:rPr>
              <w:t>29</w:t>
            </w:r>
            <w:r w:rsidR="00711240">
              <w:rPr>
                <w:noProof/>
                <w:webHidden/>
              </w:rPr>
              <w:fldChar w:fldCharType="end"/>
            </w:r>
          </w:hyperlink>
        </w:p>
        <w:p w14:paraId="4E5A8623" w14:textId="530462D1"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96" w:history="1">
            <w:r w:rsidR="00711240" w:rsidRPr="00B26177">
              <w:rPr>
                <w:rStyle w:val="Hyperlink"/>
                <w:noProof/>
              </w:rPr>
              <w:t>2.8. Use Case Descriptions</w:t>
            </w:r>
            <w:r w:rsidR="00711240">
              <w:rPr>
                <w:noProof/>
                <w:webHidden/>
              </w:rPr>
              <w:tab/>
            </w:r>
            <w:r w:rsidR="00711240">
              <w:rPr>
                <w:noProof/>
                <w:webHidden/>
              </w:rPr>
              <w:fldChar w:fldCharType="begin"/>
            </w:r>
            <w:r w:rsidR="00711240">
              <w:rPr>
                <w:noProof/>
                <w:webHidden/>
              </w:rPr>
              <w:instrText xml:space="preserve"> PAGEREF _Toc158883396 \h </w:instrText>
            </w:r>
            <w:r w:rsidR="00711240">
              <w:rPr>
                <w:noProof/>
                <w:webHidden/>
              </w:rPr>
            </w:r>
            <w:r w:rsidR="00711240">
              <w:rPr>
                <w:noProof/>
                <w:webHidden/>
              </w:rPr>
              <w:fldChar w:fldCharType="separate"/>
            </w:r>
            <w:r w:rsidR="00A55A8E">
              <w:rPr>
                <w:noProof/>
                <w:webHidden/>
              </w:rPr>
              <w:t>29</w:t>
            </w:r>
            <w:r w:rsidR="00711240">
              <w:rPr>
                <w:noProof/>
                <w:webHidden/>
              </w:rPr>
              <w:fldChar w:fldCharType="end"/>
            </w:r>
          </w:hyperlink>
        </w:p>
        <w:p w14:paraId="01D8DACA" w14:textId="1384E94E"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397" w:history="1">
            <w:r w:rsidR="00711240" w:rsidRPr="00B26177">
              <w:rPr>
                <w:rStyle w:val="Hyperlink"/>
                <w:noProof/>
              </w:rPr>
              <w:t>2.9. Requirements</w:t>
            </w:r>
            <w:r w:rsidR="00711240">
              <w:rPr>
                <w:noProof/>
                <w:webHidden/>
              </w:rPr>
              <w:tab/>
            </w:r>
            <w:r w:rsidR="00711240">
              <w:rPr>
                <w:noProof/>
                <w:webHidden/>
              </w:rPr>
              <w:fldChar w:fldCharType="begin"/>
            </w:r>
            <w:r w:rsidR="00711240">
              <w:rPr>
                <w:noProof/>
                <w:webHidden/>
              </w:rPr>
              <w:instrText xml:space="preserve"> PAGEREF _Toc158883397 \h </w:instrText>
            </w:r>
            <w:r w:rsidR="00711240">
              <w:rPr>
                <w:noProof/>
                <w:webHidden/>
              </w:rPr>
            </w:r>
            <w:r w:rsidR="00711240">
              <w:rPr>
                <w:noProof/>
                <w:webHidden/>
              </w:rPr>
              <w:fldChar w:fldCharType="separate"/>
            </w:r>
            <w:r w:rsidR="00A55A8E">
              <w:rPr>
                <w:noProof/>
                <w:webHidden/>
              </w:rPr>
              <w:t>30</w:t>
            </w:r>
            <w:r w:rsidR="00711240">
              <w:rPr>
                <w:noProof/>
                <w:webHidden/>
              </w:rPr>
              <w:fldChar w:fldCharType="end"/>
            </w:r>
          </w:hyperlink>
        </w:p>
        <w:p w14:paraId="774E2456" w14:textId="5F6CBEF4"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8" w:history="1">
            <w:r w:rsidR="00711240" w:rsidRPr="00B26177">
              <w:rPr>
                <w:rStyle w:val="Hyperlink"/>
                <w:noProof/>
              </w:rPr>
              <w:t>2.9.1. Functional Requirements</w:t>
            </w:r>
            <w:r w:rsidR="00711240">
              <w:rPr>
                <w:noProof/>
                <w:webHidden/>
              </w:rPr>
              <w:tab/>
            </w:r>
            <w:r w:rsidR="00711240">
              <w:rPr>
                <w:noProof/>
                <w:webHidden/>
              </w:rPr>
              <w:fldChar w:fldCharType="begin"/>
            </w:r>
            <w:r w:rsidR="00711240">
              <w:rPr>
                <w:noProof/>
                <w:webHidden/>
              </w:rPr>
              <w:instrText xml:space="preserve"> PAGEREF _Toc158883398 \h </w:instrText>
            </w:r>
            <w:r w:rsidR="00711240">
              <w:rPr>
                <w:noProof/>
                <w:webHidden/>
              </w:rPr>
            </w:r>
            <w:r w:rsidR="00711240">
              <w:rPr>
                <w:noProof/>
                <w:webHidden/>
              </w:rPr>
              <w:fldChar w:fldCharType="separate"/>
            </w:r>
            <w:r w:rsidR="00A55A8E">
              <w:rPr>
                <w:noProof/>
                <w:webHidden/>
              </w:rPr>
              <w:t>31</w:t>
            </w:r>
            <w:r w:rsidR="00711240">
              <w:rPr>
                <w:noProof/>
                <w:webHidden/>
              </w:rPr>
              <w:fldChar w:fldCharType="end"/>
            </w:r>
          </w:hyperlink>
        </w:p>
        <w:p w14:paraId="0BD4F6DA" w14:textId="498FA3AE"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399" w:history="1">
            <w:r w:rsidR="00711240" w:rsidRPr="00B26177">
              <w:rPr>
                <w:rStyle w:val="Hyperlink"/>
                <w:noProof/>
              </w:rPr>
              <w:t>2.9.2. Non-Functional Requirements</w:t>
            </w:r>
            <w:r w:rsidR="00711240">
              <w:rPr>
                <w:noProof/>
                <w:webHidden/>
              </w:rPr>
              <w:tab/>
            </w:r>
            <w:r w:rsidR="00711240">
              <w:rPr>
                <w:noProof/>
                <w:webHidden/>
              </w:rPr>
              <w:fldChar w:fldCharType="begin"/>
            </w:r>
            <w:r w:rsidR="00711240">
              <w:rPr>
                <w:noProof/>
                <w:webHidden/>
              </w:rPr>
              <w:instrText xml:space="preserve"> PAGEREF _Toc158883399 \h </w:instrText>
            </w:r>
            <w:r w:rsidR="00711240">
              <w:rPr>
                <w:noProof/>
                <w:webHidden/>
              </w:rPr>
            </w:r>
            <w:r w:rsidR="00711240">
              <w:rPr>
                <w:noProof/>
                <w:webHidden/>
              </w:rPr>
              <w:fldChar w:fldCharType="separate"/>
            </w:r>
            <w:r w:rsidR="00A55A8E">
              <w:rPr>
                <w:noProof/>
                <w:webHidden/>
              </w:rPr>
              <w:t>31</w:t>
            </w:r>
            <w:r w:rsidR="00711240">
              <w:rPr>
                <w:noProof/>
                <w:webHidden/>
              </w:rPr>
              <w:fldChar w:fldCharType="end"/>
            </w:r>
          </w:hyperlink>
        </w:p>
        <w:p w14:paraId="040EBA21" w14:textId="2C2539E0"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00" w:history="1">
            <w:r w:rsidR="00711240" w:rsidRPr="00B26177">
              <w:rPr>
                <w:rStyle w:val="Hyperlink"/>
                <w:noProof/>
              </w:rPr>
              <w:t>2.10. Chapter Summary</w:t>
            </w:r>
            <w:r w:rsidR="00711240">
              <w:rPr>
                <w:noProof/>
                <w:webHidden/>
              </w:rPr>
              <w:tab/>
            </w:r>
            <w:r w:rsidR="00711240">
              <w:rPr>
                <w:noProof/>
                <w:webHidden/>
              </w:rPr>
              <w:fldChar w:fldCharType="begin"/>
            </w:r>
            <w:r w:rsidR="00711240">
              <w:rPr>
                <w:noProof/>
                <w:webHidden/>
              </w:rPr>
              <w:instrText xml:space="preserve"> PAGEREF _Toc158883400 \h </w:instrText>
            </w:r>
            <w:r w:rsidR="00711240">
              <w:rPr>
                <w:noProof/>
                <w:webHidden/>
              </w:rPr>
            </w:r>
            <w:r w:rsidR="00711240">
              <w:rPr>
                <w:noProof/>
                <w:webHidden/>
              </w:rPr>
              <w:fldChar w:fldCharType="separate"/>
            </w:r>
            <w:r w:rsidR="00A55A8E">
              <w:rPr>
                <w:noProof/>
                <w:webHidden/>
              </w:rPr>
              <w:t>32</w:t>
            </w:r>
            <w:r w:rsidR="00711240">
              <w:rPr>
                <w:noProof/>
                <w:webHidden/>
              </w:rPr>
              <w:fldChar w:fldCharType="end"/>
            </w:r>
          </w:hyperlink>
        </w:p>
        <w:p w14:paraId="4407288E" w14:textId="080C07B6"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401" w:history="1">
            <w:r w:rsidR="00711240" w:rsidRPr="00B26177">
              <w:rPr>
                <w:rStyle w:val="Hyperlink"/>
                <w:noProof/>
              </w:rPr>
              <w:t>Chapter 03 – Design</w:t>
            </w:r>
            <w:r w:rsidR="00711240">
              <w:rPr>
                <w:noProof/>
                <w:webHidden/>
              </w:rPr>
              <w:tab/>
            </w:r>
            <w:r w:rsidR="00711240">
              <w:rPr>
                <w:noProof/>
                <w:webHidden/>
              </w:rPr>
              <w:fldChar w:fldCharType="begin"/>
            </w:r>
            <w:r w:rsidR="00711240">
              <w:rPr>
                <w:noProof/>
                <w:webHidden/>
              </w:rPr>
              <w:instrText xml:space="preserve"> PAGEREF _Toc158883401 \h </w:instrText>
            </w:r>
            <w:r w:rsidR="00711240">
              <w:rPr>
                <w:noProof/>
                <w:webHidden/>
              </w:rPr>
            </w:r>
            <w:r w:rsidR="00711240">
              <w:rPr>
                <w:noProof/>
                <w:webHidden/>
              </w:rPr>
              <w:fldChar w:fldCharType="separate"/>
            </w:r>
            <w:r w:rsidR="00A55A8E">
              <w:rPr>
                <w:noProof/>
                <w:webHidden/>
              </w:rPr>
              <w:t>34</w:t>
            </w:r>
            <w:r w:rsidR="00711240">
              <w:rPr>
                <w:noProof/>
                <w:webHidden/>
              </w:rPr>
              <w:fldChar w:fldCharType="end"/>
            </w:r>
          </w:hyperlink>
        </w:p>
        <w:p w14:paraId="61AB9BA3" w14:textId="530D8EF5"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02" w:history="1">
            <w:r w:rsidR="00711240" w:rsidRPr="00B26177">
              <w:rPr>
                <w:rStyle w:val="Hyperlink"/>
                <w:noProof/>
              </w:rPr>
              <w:t>3.1. Chapter Overview</w:t>
            </w:r>
            <w:r w:rsidR="00711240">
              <w:rPr>
                <w:noProof/>
                <w:webHidden/>
              </w:rPr>
              <w:tab/>
            </w:r>
            <w:r w:rsidR="00711240">
              <w:rPr>
                <w:noProof/>
                <w:webHidden/>
              </w:rPr>
              <w:fldChar w:fldCharType="begin"/>
            </w:r>
            <w:r w:rsidR="00711240">
              <w:rPr>
                <w:noProof/>
                <w:webHidden/>
              </w:rPr>
              <w:instrText xml:space="preserve"> PAGEREF _Toc158883402 \h </w:instrText>
            </w:r>
            <w:r w:rsidR="00711240">
              <w:rPr>
                <w:noProof/>
                <w:webHidden/>
              </w:rPr>
            </w:r>
            <w:r w:rsidR="00711240">
              <w:rPr>
                <w:noProof/>
                <w:webHidden/>
              </w:rPr>
              <w:fldChar w:fldCharType="separate"/>
            </w:r>
            <w:r w:rsidR="00A55A8E">
              <w:rPr>
                <w:noProof/>
                <w:webHidden/>
              </w:rPr>
              <w:t>34</w:t>
            </w:r>
            <w:r w:rsidR="00711240">
              <w:rPr>
                <w:noProof/>
                <w:webHidden/>
              </w:rPr>
              <w:fldChar w:fldCharType="end"/>
            </w:r>
          </w:hyperlink>
        </w:p>
        <w:p w14:paraId="0F7EA412" w14:textId="05198F54"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03" w:history="1">
            <w:r w:rsidR="00711240" w:rsidRPr="00B26177">
              <w:rPr>
                <w:rStyle w:val="Hyperlink"/>
                <w:noProof/>
              </w:rPr>
              <w:t>3.2. Design Goals</w:t>
            </w:r>
            <w:r w:rsidR="00711240">
              <w:rPr>
                <w:noProof/>
                <w:webHidden/>
              </w:rPr>
              <w:tab/>
            </w:r>
            <w:r w:rsidR="00711240">
              <w:rPr>
                <w:noProof/>
                <w:webHidden/>
              </w:rPr>
              <w:fldChar w:fldCharType="begin"/>
            </w:r>
            <w:r w:rsidR="00711240">
              <w:rPr>
                <w:noProof/>
                <w:webHidden/>
              </w:rPr>
              <w:instrText xml:space="preserve"> PAGEREF _Toc158883403 \h </w:instrText>
            </w:r>
            <w:r w:rsidR="00711240">
              <w:rPr>
                <w:noProof/>
                <w:webHidden/>
              </w:rPr>
            </w:r>
            <w:r w:rsidR="00711240">
              <w:rPr>
                <w:noProof/>
                <w:webHidden/>
              </w:rPr>
              <w:fldChar w:fldCharType="separate"/>
            </w:r>
            <w:r w:rsidR="00A55A8E">
              <w:rPr>
                <w:noProof/>
                <w:webHidden/>
              </w:rPr>
              <w:t>34</w:t>
            </w:r>
            <w:r w:rsidR="00711240">
              <w:rPr>
                <w:noProof/>
                <w:webHidden/>
              </w:rPr>
              <w:fldChar w:fldCharType="end"/>
            </w:r>
          </w:hyperlink>
        </w:p>
        <w:p w14:paraId="0868F094" w14:textId="45722738"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04" w:history="1">
            <w:r w:rsidR="00711240" w:rsidRPr="00B26177">
              <w:rPr>
                <w:rStyle w:val="Hyperlink"/>
                <w:noProof/>
              </w:rPr>
              <w:t>3.3. High Level Design / System Architecture Design</w:t>
            </w:r>
            <w:r w:rsidR="00711240">
              <w:rPr>
                <w:noProof/>
                <w:webHidden/>
              </w:rPr>
              <w:tab/>
            </w:r>
            <w:r w:rsidR="00711240">
              <w:rPr>
                <w:noProof/>
                <w:webHidden/>
              </w:rPr>
              <w:fldChar w:fldCharType="begin"/>
            </w:r>
            <w:r w:rsidR="00711240">
              <w:rPr>
                <w:noProof/>
                <w:webHidden/>
              </w:rPr>
              <w:instrText xml:space="preserve"> PAGEREF _Toc158883404 \h </w:instrText>
            </w:r>
            <w:r w:rsidR="00711240">
              <w:rPr>
                <w:noProof/>
                <w:webHidden/>
              </w:rPr>
            </w:r>
            <w:r w:rsidR="00711240">
              <w:rPr>
                <w:noProof/>
                <w:webHidden/>
              </w:rPr>
              <w:fldChar w:fldCharType="separate"/>
            </w:r>
            <w:r w:rsidR="00A55A8E">
              <w:rPr>
                <w:noProof/>
                <w:webHidden/>
              </w:rPr>
              <w:t>35</w:t>
            </w:r>
            <w:r w:rsidR="00711240">
              <w:rPr>
                <w:noProof/>
                <w:webHidden/>
              </w:rPr>
              <w:fldChar w:fldCharType="end"/>
            </w:r>
          </w:hyperlink>
        </w:p>
        <w:p w14:paraId="3CE20D6C" w14:textId="01BB271C"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05" w:history="1">
            <w:r w:rsidR="00711240" w:rsidRPr="00B26177">
              <w:rPr>
                <w:rStyle w:val="Hyperlink"/>
                <w:noProof/>
              </w:rPr>
              <w:t>3.3.1. Architecture Diagram</w:t>
            </w:r>
            <w:r w:rsidR="00711240">
              <w:rPr>
                <w:noProof/>
                <w:webHidden/>
              </w:rPr>
              <w:tab/>
            </w:r>
            <w:r w:rsidR="00711240">
              <w:rPr>
                <w:noProof/>
                <w:webHidden/>
              </w:rPr>
              <w:fldChar w:fldCharType="begin"/>
            </w:r>
            <w:r w:rsidR="00711240">
              <w:rPr>
                <w:noProof/>
                <w:webHidden/>
              </w:rPr>
              <w:instrText xml:space="preserve"> PAGEREF _Toc158883405 \h </w:instrText>
            </w:r>
            <w:r w:rsidR="00711240">
              <w:rPr>
                <w:noProof/>
                <w:webHidden/>
              </w:rPr>
            </w:r>
            <w:r w:rsidR="00711240">
              <w:rPr>
                <w:noProof/>
                <w:webHidden/>
              </w:rPr>
              <w:fldChar w:fldCharType="separate"/>
            </w:r>
            <w:r w:rsidR="00A55A8E">
              <w:rPr>
                <w:noProof/>
                <w:webHidden/>
              </w:rPr>
              <w:t>36</w:t>
            </w:r>
            <w:r w:rsidR="00711240">
              <w:rPr>
                <w:noProof/>
                <w:webHidden/>
              </w:rPr>
              <w:fldChar w:fldCharType="end"/>
            </w:r>
          </w:hyperlink>
        </w:p>
        <w:p w14:paraId="4729AFCA" w14:textId="12348B4B"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06" w:history="1">
            <w:r w:rsidR="00711240" w:rsidRPr="00B26177">
              <w:rPr>
                <w:rStyle w:val="Hyperlink"/>
                <w:noProof/>
              </w:rPr>
              <w:t>3.3.2. Discussion of Tiers</w:t>
            </w:r>
            <w:r w:rsidR="00711240">
              <w:rPr>
                <w:noProof/>
                <w:webHidden/>
              </w:rPr>
              <w:tab/>
            </w:r>
            <w:r w:rsidR="00711240">
              <w:rPr>
                <w:noProof/>
                <w:webHidden/>
              </w:rPr>
              <w:fldChar w:fldCharType="begin"/>
            </w:r>
            <w:r w:rsidR="00711240">
              <w:rPr>
                <w:noProof/>
                <w:webHidden/>
              </w:rPr>
              <w:instrText xml:space="preserve"> PAGEREF _Toc158883406 \h </w:instrText>
            </w:r>
            <w:r w:rsidR="00711240">
              <w:rPr>
                <w:noProof/>
                <w:webHidden/>
              </w:rPr>
            </w:r>
            <w:r w:rsidR="00711240">
              <w:rPr>
                <w:noProof/>
                <w:webHidden/>
              </w:rPr>
              <w:fldChar w:fldCharType="separate"/>
            </w:r>
            <w:r w:rsidR="00A55A8E">
              <w:rPr>
                <w:noProof/>
                <w:webHidden/>
              </w:rPr>
              <w:t>36</w:t>
            </w:r>
            <w:r w:rsidR="00711240">
              <w:rPr>
                <w:noProof/>
                <w:webHidden/>
              </w:rPr>
              <w:fldChar w:fldCharType="end"/>
            </w:r>
          </w:hyperlink>
        </w:p>
        <w:p w14:paraId="2549C422" w14:textId="4D34FA8D"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07" w:history="1">
            <w:r w:rsidR="00711240" w:rsidRPr="00B26177">
              <w:rPr>
                <w:rStyle w:val="Hyperlink"/>
                <w:noProof/>
              </w:rPr>
              <w:t>3.4. Low Level Design / System Design</w:t>
            </w:r>
            <w:r w:rsidR="00711240">
              <w:rPr>
                <w:noProof/>
                <w:webHidden/>
              </w:rPr>
              <w:tab/>
            </w:r>
            <w:r w:rsidR="00711240">
              <w:rPr>
                <w:noProof/>
                <w:webHidden/>
              </w:rPr>
              <w:fldChar w:fldCharType="begin"/>
            </w:r>
            <w:r w:rsidR="00711240">
              <w:rPr>
                <w:noProof/>
                <w:webHidden/>
              </w:rPr>
              <w:instrText xml:space="preserve"> PAGEREF _Toc158883407 \h </w:instrText>
            </w:r>
            <w:r w:rsidR="00711240">
              <w:rPr>
                <w:noProof/>
                <w:webHidden/>
              </w:rPr>
            </w:r>
            <w:r w:rsidR="00711240">
              <w:rPr>
                <w:noProof/>
                <w:webHidden/>
              </w:rPr>
              <w:fldChar w:fldCharType="separate"/>
            </w:r>
            <w:r w:rsidR="00A55A8E">
              <w:rPr>
                <w:noProof/>
                <w:webHidden/>
              </w:rPr>
              <w:t>38</w:t>
            </w:r>
            <w:r w:rsidR="00711240">
              <w:rPr>
                <w:noProof/>
                <w:webHidden/>
              </w:rPr>
              <w:fldChar w:fldCharType="end"/>
            </w:r>
          </w:hyperlink>
        </w:p>
        <w:p w14:paraId="19F60779" w14:textId="45E24542"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08" w:history="1">
            <w:r w:rsidR="00711240" w:rsidRPr="00B26177">
              <w:rPr>
                <w:rStyle w:val="Hyperlink"/>
                <w:noProof/>
              </w:rPr>
              <w:t>3.4.1. Design Paradigm</w:t>
            </w:r>
            <w:r w:rsidR="00711240">
              <w:rPr>
                <w:noProof/>
                <w:webHidden/>
              </w:rPr>
              <w:tab/>
            </w:r>
            <w:r w:rsidR="00711240">
              <w:rPr>
                <w:noProof/>
                <w:webHidden/>
              </w:rPr>
              <w:fldChar w:fldCharType="begin"/>
            </w:r>
            <w:r w:rsidR="00711240">
              <w:rPr>
                <w:noProof/>
                <w:webHidden/>
              </w:rPr>
              <w:instrText xml:space="preserve"> PAGEREF _Toc158883408 \h </w:instrText>
            </w:r>
            <w:r w:rsidR="00711240">
              <w:rPr>
                <w:noProof/>
                <w:webHidden/>
              </w:rPr>
            </w:r>
            <w:r w:rsidR="00711240">
              <w:rPr>
                <w:noProof/>
                <w:webHidden/>
              </w:rPr>
              <w:fldChar w:fldCharType="separate"/>
            </w:r>
            <w:r w:rsidR="00A55A8E">
              <w:rPr>
                <w:noProof/>
                <w:webHidden/>
              </w:rPr>
              <w:t>38</w:t>
            </w:r>
            <w:r w:rsidR="00711240">
              <w:rPr>
                <w:noProof/>
                <w:webHidden/>
              </w:rPr>
              <w:fldChar w:fldCharType="end"/>
            </w:r>
          </w:hyperlink>
        </w:p>
        <w:p w14:paraId="0E896C80" w14:textId="37586DA5"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09" w:history="1">
            <w:r w:rsidR="00711240" w:rsidRPr="00B26177">
              <w:rPr>
                <w:rStyle w:val="Hyperlink"/>
                <w:noProof/>
              </w:rPr>
              <w:t>3.5.1. Component Diagrams</w:t>
            </w:r>
            <w:r w:rsidR="00711240">
              <w:rPr>
                <w:noProof/>
                <w:webHidden/>
              </w:rPr>
              <w:tab/>
            </w:r>
            <w:r w:rsidR="00711240">
              <w:rPr>
                <w:noProof/>
                <w:webHidden/>
              </w:rPr>
              <w:fldChar w:fldCharType="begin"/>
            </w:r>
            <w:r w:rsidR="00711240">
              <w:rPr>
                <w:noProof/>
                <w:webHidden/>
              </w:rPr>
              <w:instrText xml:space="preserve"> PAGEREF _Toc158883409 \h </w:instrText>
            </w:r>
            <w:r w:rsidR="00711240">
              <w:rPr>
                <w:noProof/>
                <w:webHidden/>
              </w:rPr>
            </w:r>
            <w:r w:rsidR="00711240">
              <w:rPr>
                <w:noProof/>
                <w:webHidden/>
              </w:rPr>
              <w:fldChar w:fldCharType="separate"/>
            </w:r>
            <w:r w:rsidR="00A55A8E">
              <w:rPr>
                <w:noProof/>
                <w:webHidden/>
              </w:rPr>
              <w:t>38</w:t>
            </w:r>
            <w:r w:rsidR="00711240">
              <w:rPr>
                <w:noProof/>
                <w:webHidden/>
              </w:rPr>
              <w:fldChar w:fldCharType="end"/>
            </w:r>
          </w:hyperlink>
        </w:p>
        <w:p w14:paraId="49141F2D" w14:textId="1975FE42"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0" w:history="1">
            <w:r w:rsidR="00711240" w:rsidRPr="00B26177">
              <w:rPr>
                <w:rStyle w:val="Hyperlink"/>
                <w:noProof/>
              </w:rPr>
              <w:t>3.5.2. System Process Flow Chart</w:t>
            </w:r>
            <w:r w:rsidR="00711240">
              <w:rPr>
                <w:noProof/>
                <w:webHidden/>
              </w:rPr>
              <w:tab/>
            </w:r>
            <w:r w:rsidR="00711240">
              <w:rPr>
                <w:noProof/>
                <w:webHidden/>
              </w:rPr>
              <w:fldChar w:fldCharType="begin"/>
            </w:r>
            <w:r w:rsidR="00711240">
              <w:rPr>
                <w:noProof/>
                <w:webHidden/>
              </w:rPr>
              <w:instrText xml:space="preserve"> PAGEREF _Toc158883410 \h </w:instrText>
            </w:r>
            <w:r w:rsidR="00711240">
              <w:rPr>
                <w:noProof/>
                <w:webHidden/>
              </w:rPr>
            </w:r>
            <w:r w:rsidR="00711240">
              <w:rPr>
                <w:noProof/>
                <w:webHidden/>
              </w:rPr>
              <w:fldChar w:fldCharType="separate"/>
            </w:r>
            <w:r w:rsidR="00A55A8E">
              <w:rPr>
                <w:noProof/>
                <w:webHidden/>
              </w:rPr>
              <w:t>39</w:t>
            </w:r>
            <w:r w:rsidR="00711240">
              <w:rPr>
                <w:noProof/>
                <w:webHidden/>
              </w:rPr>
              <w:fldChar w:fldCharType="end"/>
            </w:r>
          </w:hyperlink>
        </w:p>
        <w:p w14:paraId="23FCCF6D" w14:textId="681B65FE"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1" w:history="1">
            <w:r w:rsidR="00711240" w:rsidRPr="00B26177">
              <w:rPr>
                <w:rStyle w:val="Hyperlink"/>
                <w:noProof/>
              </w:rPr>
              <w:t>3.5.3. User Interface Design (Low Fidelity Wireframe)</w:t>
            </w:r>
            <w:r w:rsidR="00711240">
              <w:rPr>
                <w:noProof/>
                <w:webHidden/>
              </w:rPr>
              <w:tab/>
            </w:r>
            <w:r w:rsidR="00711240">
              <w:rPr>
                <w:noProof/>
                <w:webHidden/>
              </w:rPr>
              <w:fldChar w:fldCharType="begin"/>
            </w:r>
            <w:r w:rsidR="00711240">
              <w:rPr>
                <w:noProof/>
                <w:webHidden/>
              </w:rPr>
              <w:instrText xml:space="preserve"> PAGEREF _Toc158883411 \h </w:instrText>
            </w:r>
            <w:r w:rsidR="00711240">
              <w:rPr>
                <w:noProof/>
                <w:webHidden/>
              </w:rPr>
            </w:r>
            <w:r w:rsidR="00711240">
              <w:rPr>
                <w:noProof/>
                <w:webHidden/>
              </w:rPr>
              <w:fldChar w:fldCharType="separate"/>
            </w:r>
            <w:r w:rsidR="00A55A8E">
              <w:rPr>
                <w:noProof/>
                <w:webHidden/>
              </w:rPr>
              <w:t>40</w:t>
            </w:r>
            <w:r w:rsidR="00711240">
              <w:rPr>
                <w:noProof/>
                <w:webHidden/>
              </w:rPr>
              <w:fldChar w:fldCharType="end"/>
            </w:r>
          </w:hyperlink>
        </w:p>
        <w:p w14:paraId="34AE466A" w14:textId="60E8F078"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12" w:history="1">
            <w:r w:rsidR="00711240" w:rsidRPr="00B26177">
              <w:rPr>
                <w:rStyle w:val="Hyperlink"/>
                <w:noProof/>
              </w:rPr>
              <w:t>3.6. Chapter Summary</w:t>
            </w:r>
            <w:r w:rsidR="00711240">
              <w:rPr>
                <w:noProof/>
                <w:webHidden/>
              </w:rPr>
              <w:tab/>
            </w:r>
            <w:r w:rsidR="00711240">
              <w:rPr>
                <w:noProof/>
                <w:webHidden/>
              </w:rPr>
              <w:fldChar w:fldCharType="begin"/>
            </w:r>
            <w:r w:rsidR="00711240">
              <w:rPr>
                <w:noProof/>
                <w:webHidden/>
              </w:rPr>
              <w:instrText xml:space="preserve"> PAGEREF _Toc158883412 \h </w:instrText>
            </w:r>
            <w:r w:rsidR="00711240">
              <w:rPr>
                <w:noProof/>
                <w:webHidden/>
              </w:rPr>
            </w:r>
            <w:r w:rsidR="00711240">
              <w:rPr>
                <w:noProof/>
                <w:webHidden/>
              </w:rPr>
              <w:fldChar w:fldCharType="separate"/>
            </w:r>
            <w:r w:rsidR="00A55A8E">
              <w:rPr>
                <w:noProof/>
                <w:webHidden/>
              </w:rPr>
              <w:t>40</w:t>
            </w:r>
            <w:r w:rsidR="00711240">
              <w:rPr>
                <w:noProof/>
                <w:webHidden/>
              </w:rPr>
              <w:fldChar w:fldCharType="end"/>
            </w:r>
          </w:hyperlink>
        </w:p>
        <w:p w14:paraId="1CD024BB" w14:textId="29E37AE9"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413" w:history="1">
            <w:r w:rsidR="00711240" w:rsidRPr="00B26177">
              <w:rPr>
                <w:rStyle w:val="Hyperlink"/>
                <w:noProof/>
              </w:rPr>
              <w:t>Chapter 04 – Initial Implementation</w:t>
            </w:r>
            <w:r w:rsidR="00711240">
              <w:rPr>
                <w:noProof/>
                <w:webHidden/>
              </w:rPr>
              <w:tab/>
            </w:r>
            <w:r w:rsidR="00711240">
              <w:rPr>
                <w:noProof/>
                <w:webHidden/>
              </w:rPr>
              <w:fldChar w:fldCharType="begin"/>
            </w:r>
            <w:r w:rsidR="00711240">
              <w:rPr>
                <w:noProof/>
                <w:webHidden/>
              </w:rPr>
              <w:instrText xml:space="preserve"> PAGEREF _Toc158883413 \h </w:instrText>
            </w:r>
            <w:r w:rsidR="00711240">
              <w:rPr>
                <w:noProof/>
                <w:webHidden/>
              </w:rPr>
            </w:r>
            <w:r w:rsidR="00711240">
              <w:rPr>
                <w:noProof/>
                <w:webHidden/>
              </w:rPr>
              <w:fldChar w:fldCharType="separate"/>
            </w:r>
            <w:r w:rsidR="00A55A8E">
              <w:rPr>
                <w:noProof/>
                <w:webHidden/>
              </w:rPr>
              <w:t>41</w:t>
            </w:r>
            <w:r w:rsidR="00711240">
              <w:rPr>
                <w:noProof/>
                <w:webHidden/>
              </w:rPr>
              <w:fldChar w:fldCharType="end"/>
            </w:r>
          </w:hyperlink>
        </w:p>
        <w:p w14:paraId="781DD3B3" w14:textId="6AFF7E95"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14" w:history="1">
            <w:r w:rsidR="00711240" w:rsidRPr="00B26177">
              <w:rPr>
                <w:rStyle w:val="Hyperlink"/>
                <w:noProof/>
              </w:rPr>
              <w:t>4.1. Chapter Overview</w:t>
            </w:r>
            <w:r w:rsidR="00711240">
              <w:rPr>
                <w:noProof/>
                <w:webHidden/>
              </w:rPr>
              <w:tab/>
            </w:r>
            <w:r w:rsidR="00711240">
              <w:rPr>
                <w:noProof/>
                <w:webHidden/>
              </w:rPr>
              <w:fldChar w:fldCharType="begin"/>
            </w:r>
            <w:r w:rsidR="00711240">
              <w:rPr>
                <w:noProof/>
                <w:webHidden/>
              </w:rPr>
              <w:instrText xml:space="preserve"> PAGEREF _Toc158883414 \h </w:instrText>
            </w:r>
            <w:r w:rsidR="00711240">
              <w:rPr>
                <w:noProof/>
                <w:webHidden/>
              </w:rPr>
            </w:r>
            <w:r w:rsidR="00711240">
              <w:rPr>
                <w:noProof/>
                <w:webHidden/>
              </w:rPr>
              <w:fldChar w:fldCharType="separate"/>
            </w:r>
            <w:r w:rsidR="00A55A8E">
              <w:rPr>
                <w:noProof/>
                <w:webHidden/>
              </w:rPr>
              <w:t>41</w:t>
            </w:r>
            <w:r w:rsidR="00711240">
              <w:rPr>
                <w:noProof/>
                <w:webHidden/>
              </w:rPr>
              <w:fldChar w:fldCharType="end"/>
            </w:r>
          </w:hyperlink>
        </w:p>
        <w:p w14:paraId="2B4F7BF4" w14:textId="56FEE38B"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15" w:history="1">
            <w:r w:rsidR="00711240" w:rsidRPr="00B26177">
              <w:rPr>
                <w:rStyle w:val="Hyperlink"/>
                <w:noProof/>
              </w:rPr>
              <w:t>4.2. Technology Selection</w:t>
            </w:r>
            <w:r w:rsidR="00711240">
              <w:rPr>
                <w:noProof/>
                <w:webHidden/>
              </w:rPr>
              <w:tab/>
            </w:r>
            <w:r w:rsidR="00711240">
              <w:rPr>
                <w:noProof/>
                <w:webHidden/>
              </w:rPr>
              <w:fldChar w:fldCharType="begin"/>
            </w:r>
            <w:r w:rsidR="00711240">
              <w:rPr>
                <w:noProof/>
                <w:webHidden/>
              </w:rPr>
              <w:instrText xml:space="preserve"> PAGEREF _Toc158883415 \h </w:instrText>
            </w:r>
            <w:r w:rsidR="00711240">
              <w:rPr>
                <w:noProof/>
                <w:webHidden/>
              </w:rPr>
            </w:r>
            <w:r w:rsidR="00711240">
              <w:rPr>
                <w:noProof/>
                <w:webHidden/>
              </w:rPr>
              <w:fldChar w:fldCharType="separate"/>
            </w:r>
            <w:r w:rsidR="00A55A8E">
              <w:rPr>
                <w:noProof/>
                <w:webHidden/>
              </w:rPr>
              <w:t>41</w:t>
            </w:r>
            <w:r w:rsidR="00711240">
              <w:rPr>
                <w:noProof/>
                <w:webHidden/>
              </w:rPr>
              <w:fldChar w:fldCharType="end"/>
            </w:r>
          </w:hyperlink>
        </w:p>
        <w:p w14:paraId="23531822" w14:textId="4FE0FA67"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6" w:history="1">
            <w:r w:rsidR="00711240" w:rsidRPr="00B26177">
              <w:rPr>
                <w:rStyle w:val="Hyperlink"/>
                <w:noProof/>
              </w:rPr>
              <w:t>4.2.1. Technology Stack</w:t>
            </w:r>
            <w:r w:rsidR="00711240">
              <w:rPr>
                <w:noProof/>
                <w:webHidden/>
              </w:rPr>
              <w:tab/>
            </w:r>
            <w:r w:rsidR="00711240">
              <w:rPr>
                <w:noProof/>
                <w:webHidden/>
              </w:rPr>
              <w:fldChar w:fldCharType="begin"/>
            </w:r>
            <w:r w:rsidR="00711240">
              <w:rPr>
                <w:noProof/>
                <w:webHidden/>
              </w:rPr>
              <w:instrText xml:space="preserve"> PAGEREF _Toc158883416 \h </w:instrText>
            </w:r>
            <w:r w:rsidR="00711240">
              <w:rPr>
                <w:noProof/>
                <w:webHidden/>
              </w:rPr>
            </w:r>
            <w:r w:rsidR="00711240">
              <w:rPr>
                <w:noProof/>
                <w:webHidden/>
              </w:rPr>
              <w:fldChar w:fldCharType="separate"/>
            </w:r>
            <w:r w:rsidR="00A55A8E">
              <w:rPr>
                <w:noProof/>
                <w:webHidden/>
              </w:rPr>
              <w:t>41</w:t>
            </w:r>
            <w:r w:rsidR="00711240">
              <w:rPr>
                <w:noProof/>
                <w:webHidden/>
              </w:rPr>
              <w:fldChar w:fldCharType="end"/>
            </w:r>
          </w:hyperlink>
        </w:p>
        <w:p w14:paraId="45D197AF" w14:textId="7FDF0853"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7" w:history="1">
            <w:r w:rsidR="00711240" w:rsidRPr="00B26177">
              <w:rPr>
                <w:rStyle w:val="Hyperlink"/>
                <w:noProof/>
              </w:rPr>
              <w:t>4.2.2. Data Set Selection</w:t>
            </w:r>
            <w:r w:rsidR="00711240">
              <w:rPr>
                <w:noProof/>
                <w:webHidden/>
              </w:rPr>
              <w:tab/>
            </w:r>
            <w:r w:rsidR="00711240">
              <w:rPr>
                <w:noProof/>
                <w:webHidden/>
              </w:rPr>
              <w:fldChar w:fldCharType="begin"/>
            </w:r>
            <w:r w:rsidR="00711240">
              <w:rPr>
                <w:noProof/>
                <w:webHidden/>
              </w:rPr>
              <w:instrText xml:space="preserve"> PAGEREF _Toc158883417 \h </w:instrText>
            </w:r>
            <w:r w:rsidR="00711240">
              <w:rPr>
                <w:noProof/>
                <w:webHidden/>
              </w:rPr>
            </w:r>
            <w:r w:rsidR="00711240">
              <w:rPr>
                <w:noProof/>
                <w:webHidden/>
              </w:rPr>
              <w:fldChar w:fldCharType="separate"/>
            </w:r>
            <w:r w:rsidR="00A55A8E">
              <w:rPr>
                <w:noProof/>
                <w:webHidden/>
              </w:rPr>
              <w:t>42</w:t>
            </w:r>
            <w:r w:rsidR="00711240">
              <w:rPr>
                <w:noProof/>
                <w:webHidden/>
              </w:rPr>
              <w:fldChar w:fldCharType="end"/>
            </w:r>
          </w:hyperlink>
        </w:p>
        <w:p w14:paraId="14B4EB6B" w14:textId="3DE6F04C"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8" w:history="1">
            <w:r w:rsidR="00711240" w:rsidRPr="00B26177">
              <w:rPr>
                <w:rStyle w:val="Hyperlink"/>
                <w:noProof/>
              </w:rPr>
              <w:t>4.2.3. Development Frameworks</w:t>
            </w:r>
            <w:r w:rsidR="00711240">
              <w:rPr>
                <w:noProof/>
                <w:webHidden/>
              </w:rPr>
              <w:tab/>
            </w:r>
            <w:r w:rsidR="00711240">
              <w:rPr>
                <w:noProof/>
                <w:webHidden/>
              </w:rPr>
              <w:fldChar w:fldCharType="begin"/>
            </w:r>
            <w:r w:rsidR="00711240">
              <w:rPr>
                <w:noProof/>
                <w:webHidden/>
              </w:rPr>
              <w:instrText xml:space="preserve"> PAGEREF _Toc158883418 \h </w:instrText>
            </w:r>
            <w:r w:rsidR="00711240">
              <w:rPr>
                <w:noProof/>
                <w:webHidden/>
              </w:rPr>
            </w:r>
            <w:r w:rsidR="00711240">
              <w:rPr>
                <w:noProof/>
                <w:webHidden/>
              </w:rPr>
              <w:fldChar w:fldCharType="separate"/>
            </w:r>
            <w:r w:rsidR="00A55A8E">
              <w:rPr>
                <w:noProof/>
                <w:webHidden/>
              </w:rPr>
              <w:t>42</w:t>
            </w:r>
            <w:r w:rsidR="00711240">
              <w:rPr>
                <w:noProof/>
                <w:webHidden/>
              </w:rPr>
              <w:fldChar w:fldCharType="end"/>
            </w:r>
          </w:hyperlink>
        </w:p>
        <w:p w14:paraId="7BB82F59" w14:textId="32C7E59E"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19" w:history="1">
            <w:r w:rsidR="00711240" w:rsidRPr="00B26177">
              <w:rPr>
                <w:rStyle w:val="Hyperlink"/>
                <w:noProof/>
              </w:rPr>
              <w:t>4.2.4. Programming Languages</w:t>
            </w:r>
            <w:r w:rsidR="00711240">
              <w:rPr>
                <w:noProof/>
                <w:webHidden/>
              </w:rPr>
              <w:tab/>
            </w:r>
            <w:r w:rsidR="00711240">
              <w:rPr>
                <w:noProof/>
                <w:webHidden/>
              </w:rPr>
              <w:fldChar w:fldCharType="begin"/>
            </w:r>
            <w:r w:rsidR="00711240">
              <w:rPr>
                <w:noProof/>
                <w:webHidden/>
              </w:rPr>
              <w:instrText xml:space="preserve"> PAGEREF _Toc158883419 \h </w:instrText>
            </w:r>
            <w:r w:rsidR="00711240">
              <w:rPr>
                <w:noProof/>
                <w:webHidden/>
              </w:rPr>
            </w:r>
            <w:r w:rsidR="00711240">
              <w:rPr>
                <w:noProof/>
                <w:webHidden/>
              </w:rPr>
              <w:fldChar w:fldCharType="separate"/>
            </w:r>
            <w:r w:rsidR="00A55A8E">
              <w:rPr>
                <w:noProof/>
                <w:webHidden/>
              </w:rPr>
              <w:t>42</w:t>
            </w:r>
            <w:r w:rsidR="00711240">
              <w:rPr>
                <w:noProof/>
                <w:webHidden/>
              </w:rPr>
              <w:fldChar w:fldCharType="end"/>
            </w:r>
          </w:hyperlink>
        </w:p>
        <w:p w14:paraId="63FD7479" w14:textId="30B3B5FB"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20" w:history="1">
            <w:r w:rsidR="00711240" w:rsidRPr="00B26177">
              <w:rPr>
                <w:rStyle w:val="Hyperlink"/>
                <w:noProof/>
              </w:rPr>
              <w:t>4.2.5. Libraries</w:t>
            </w:r>
            <w:r w:rsidR="00711240">
              <w:rPr>
                <w:noProof/>
                <w:webHidden/>
              </w:rPr>
              <w:tab/>
            </w:r>
            <w:r w:rsidR="00711240">
              <w:rPr>
                <w:noProof/>
                <w:webHidden/>
              </w:rPr>
              <w:fldChar w:fldCharType="begin"/>
            </w:r>
            <w:r w:rsidR="00711240">
              <w:rPr>
                <w:noProof/>
                <w:webHidden/>
              </w:rPr>
              <w:instrText xml:space="preserve"> PAGEREF _Toc158883420 \h </w:instrText>
            </w:r>
            <w:r w:rsidR="00711240">
              <w:rPr>
                <w:noProof/>
                <w:webHidden/>
              </w:rPr>
            </w:r>
            <w:r w:rsidR="00711240">
              <w:rPr>
                <w:noProof/>
                <w:webHidden/>
              </w:rPr>
              <w:fldChar w:fldCharType="separate"/>
            </w:r>
            <w:r w:rsidR="00A55A8E">
              <w:rPr>
                <w:noProof/>
                <w:webHidden/>
              </w:rPr>
              <w:t>42</w:t>
            </w:r>
            <w:r w:rsidR="00711240">
              <w:rPr>
                <w:noProof/>
                <w:webHidden/>
              </w:rPr>
              <w:fldChar w:fldCharType="end"/>
            </w:r>
          </w:hyperlink>
        </w:p>
        <w:p w14:paraId="0D6A2BA3" w14:textId="6D5FC004"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21" w:history="1">
            <w:r w:rsidR="00711240" w:rsidRPr="00B26177">
              <w:rPr>
                <w:rStyle w:val="Hyperlink"/>
                <w:noProof/>
              </w:rPr>
              <w:t>4.2.6. IDE</w:t>
            </w:r>
            <w:r w:rsidR="00711240">
              <w:rPr>
                <w:noProof/>
                <w:webHidden/>
              </w:rPr>
              <w:tab/>
            </w:r>
            <w:r w:rsidR="00711240">
              <w:rPr>
                <w:noProof/>
                <w:webHidden/>
              </w:rPr>
              <w:fldChar w:fldCharType="begin"/>
            </w:r>
            <w:r w:rsidR="00711240">
              <w:rPr>
                <w:noProof/>
                <w:webHidden/>
              </w:rPr>
              <w:instrText xml:space="preserve"> PAGEREF _Toc158883421 \h </w:instrText>
            </w:r>
            <w:r w:rsidR="00711240">
              <w:rPr>
                <w:noProof/>
                <w:webHidden/>
              </w:rPr>
            </w:r>
            <w:r w:rsidR="00711240">
              <w:rPr>
                <w:noProof/>
                <w:webHidden/>
              </w:rPr>
              <w:fldChar w:fldCharType="separate"/>
            </w:r>
            <w:r w:rsidR="00A55A8E">
              <w:rPr>
                <w:noProof/>
                <w:webHidden/>
              </w:rPr>
              <w:t>43</w:t>
            </w:r>
            <w:r w:rsidR="00711240">
              <w:rPr>
                <w:noProof/>
                <w:webHidden/>
              </w:rPr>
              <w:fldChar w:fldCharType="end"/>
            </w:r>
          </w:hyperlink>
        </w:p>
        <w:p w14:paraId="3D18D259" w14:textId="4161BA51"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22" w:history="1">
            <w:r w:rsidR="00711240" w:rsidRPr="00B26177">
              <w:rPr>
                <w:rStyle w:val="Hyperlink"/>
                <w:noProof/>
              </w:rPr>
              <w:t>4.2.7. Summary of Technology Selection</w:t>
            </w:r>
            <w:r w:rsidR="00711240">
              <w:rPr>
                <w:noProof/>
                <w:webHidden/>
              </w:rPr>
              <w:tab/>
            </w:r>
            <w:r w:rsidR="00711240">
              <w:rPr>
                <w:noProof/>
                <w:webHidden/>
              </w:rPr>
              <w:fldChar w:fldCharType="begin"/>
            </w:r>
            <w:r w:rsidR="00711240">
              <w:rPr>
                <w:noProof/>
                <w:webHidden/>
              </w:rPr>
              <w:instrText xml:space="preserve"> PAGEREF _Toc158883422 \h </w:instrText>
            </w:r>
            <w:r w:rsidR="00711240">
              <w:rPr>
                <w:noProof/>
                <w:webHidden/>
              </w:rPr>
            </w:r>
            <w:r w:rsidR="00711240">
              <w:rPr>
                <w:noProof/>
                <w:webHidden/>
              </w:rPr>
              <w:fldChar w:fldCharType="separate"/>
            </w:r>
            <w:r w:rsidR="00A55A8E">
              <w:rPr>
                <w:noProof/>
                <w:webHidden/>
              </w:rPr>
              <w:t>44</w:t>
            </w:r>
            <w:r w:rsidR="00711240">
              <w:rPr>
                <w:noProof/>
                <w:webHidden/>
              </w:rPr>
              <w:fldChar w:fldCharType="end"/>
            </w:r>
          </w:hyperlink>
        </w:p>
        <w:p w14:paraId="7C4A7AC4" w14:textId="6BD14958"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23" w:history="1">
            <w:r w:rsidR="00711240" w:rsidRPr="00B26177">
              <w:rPr>
                <w:rStyle w:val="Hyperlink"/>
                <w:noProof/>
              </w:rPr>
              <w:t>4.3. Implementation of the Core Functionality</w:t>
            </w:r>
            <w:r w:rsidR="00711240">
              <w:rPr>
                <w:noProof/>
                <w:webHidden/>
              </w:rPr>
              <w:tab/>
            </w:r>
            <w:r w:rsidR="00711240">
              <w:rPr>
                <w:noProof/>
                <w:webHidden/>
              </w:rPr>
              <w:fldChar w:fldCharType="begin"/>
            </w:r>
            <w:r w:rsidR="00711240">
              <w:rPr>
                <w:noProof/>
                <w:webHidden/>
              </w:rPr>
              <w:instrText xml:space="preserve"> PAGEREF _Toc158883423 \h </w:instrText>
            </w:r>
            <w:r w:rsidR="00711240">
              <w:rPr>
                <w:noProof/>
                <w:webHidden/>
              </w:rPr>
            </w:r>
            <w:r w:rsidR="00711240">
              <w:rPr>
                <w:noProof/>
                <w:webHidden/>
              </w:rPr>
              <w:fldChar w:fldCharType="separate"/>
            </w:r>
            <w:r w:rsidR="00A55A8E">
              <w:rPr>
                <w:noProof/>
                <w:webHidden/>
              </w:rPr>
              <w:t>44</w:t>
            </w:r>
            <w:r w:rsidR="00711240">
              <w:rPr>
                <w:noProof/>
                <w:webHidden/>
              </w:rPr>
              <w:fldChar w:fldCharType="end"/>
            </w:r>
          </w:hyperlink>
        </w:p>
        <w:p w14:paraId="5054BA9F" w14:textId="77EB4AC8"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24" w:history="1">
            <w:r w:rsidR="00711240" w:rsidRPr="00B26177">
              <w:rPr>
                <w:rStyle w:val="Hyperlink"/>
                <w:noProof/>
              </w:rPr>
              <w:t>Domain Specific Dataset Creation</w:t>
            </w:r>
            <w:r w:rsidR="00711240">
              <w:rPr>
                <w:noProof/>
                <w:webHidden/>
              </w:rPr>
              <w:tab/>
            </w:r>
            <w:r w:rsidR="00711240">
              <w:rPr>
                <w:noProof/>
                <w:webHidden/>
              </w:rPr>
              <w:fldChar w:fldCharType="begin"/>
            </w:r>
            <w:r w:rsidR="00711240">
              <w:rPr>
                <w:noProof/>
                <w:webHidden/>
              </w:rPr>
              <w:instrText xml:space="preserve"> PAGEREF _Toc158883424 \h </w:instrText>
            </w:r>
            <w:r w:rsidR="00711240">
              <w:rPr>
                <w:noProof/>
                <w:webHidden/>
              </w:rPr>
            </w:r>
            <w:r w:rsidR="00711240">
              <w:rPr>
                <w:noProof/>
                <w:webHidden/>
              </w:rPr>
              <w:fldChar w:fldCharType="separate"/>
            </w:r>
            <w:r w:rsidR="00A55A8E">
              <w:rPr>
                <w:noProof/>
                <w:webHidden/>
              </w:rPr>
              <w:t>44</w:t>
            </w:r>
            <w:r w:rsidR="00711240">
              <w:rPr>
                <w:noProof/>
                <w:webHidden/>
              </w:rPr>
              <w:fldChar w:fldCharType="end"/>
            </w:r>
          </w:hyperlink>
        </w:p>
        <w:p w14:paraId="5D88448B" w14:textId="6E85D541"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25" w:history="1">
            <w:r w:rsidR="00711240" w:rsidRPr="00B26177">
              <w:rPr>
                <w:rStyle w:val="Hyperlink"/>
                <w:noProof/>
              </w:rPr>
              <w:t>4.4. Chapter Summary</w:t>
            </w:r>
            <w:r w:rsidR="00711240">
              <w:rPr>
                <w:noProof/>
                <w:webHidden/>
              </w:rPr>
              <w:tab/>
            </w:r>
            <w:r w:rsidR="00711240">
              <w:rPr>
                <w:noProof/>
                <w:webHidden/>
              </w:rPr>
              <w:fldChar w:fldCharType="begin"/>
            </w:r>
            <w:r w:rsidR="00711240">
              <w:rPr>
                <w:noProof/>
                <w:webHidden/>
              </w:rPr>
              <w:instrText xml:space="preserve"> PAGEREF _Toc158883425 \h </w:instrText>
            </w:r>
            <w:r w:rsidR="00711240">
              <w:rPr>
                <w:noProof/>
                <w:webHidden/>
              </w:rPr>
            </w:r>
            <w:r w:rsidR="00711240">
              <w:rPr>
                <w:noProof/>
                <w:webHidden/>
              </w:rPr>
              <w:fldChar w:fldCharType="separate"/>
            </w:r>
            <w:r w:rsidR="00A55A8E">
              <w:rPr>
                <w:noProof/>
                <w:webHidden/>
              </w:rPr>
              <w:t>47</w:t>
            </w:r>
            <w:r w:rsidR="00711240">
              <w:rPr>
                <w:noProof/>
                <w:webHidden/>
              </w:rPr>
              <w:fldChar w:fldCharType="end"/>
            </w:r>
          </w:hyperlink>
        </w:p>
        <w:p w14:paraId="4FBA8015" w14:textId="513CBBD5"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426" w:history="1">
            <w:r w:rsidR="00711240" w:rsidRPr="00B26177">
              <w:rPr>
                <w:rStyle w:val="Hyperlink"/>
                <w:noProof/>
              </w:rPr>
              <w:t>Chapter 05 – Conclusion</w:t>
            </w:r>
            <w:r w:rsidR="00711240">
              <w:rPr>
                <w:noProof/>
                <w:webHidden/>
              </w:rPr>
              <w:tab/>
            </w:r>
            <w:r w:rsidR="00711240">
              <w:rPr>
                <w:noProof/>
                <w:webHidden/>
              </w:rPr>
              <w:fldChar w:fldCharType="begin"/>
            </w:r>
            <w:r w:rsidR="00711240">
              <w:rPr>
                <w:noProof/>
                <w:webHidden/>
              </w:rPr>
              <w:instrText xml:space="preserve"> PAGEREF _Toc158883426 \h </w:instrText>
            </w:r>
            <w:r w:rsidR="00711240">
              <w:rPr>
                <w:noProof/>
                <w:webHidden/>
              </w:rPr>
            </w:r>
            <w:r w:rsidR="00711240">
              <w:rPr>
                <w:noProof/>
                <w:webHidden/>
              </w:rPr>
              <w:fldChar w:fldCharType="separate"/>
            </w:r>
            <w:r w:rsidR="00A55A8E">
              <w:rPr>
                <w:noProof/>
                <w:webHidden/>
              </w:rPr>
              <w:t>48</w:t>
            </w:r>
            <w:r w:rsidR="00711240">
              <w:rPr>
                <w:noProof/>
                <w:webHidden/>
              </w:rPr>
              <w:fldChar w:fldCharType="end"/>
            </w:r>
          </w:hyperlink>
        </w:p>
        <w:p w14:paraId="40D07B92" w14:textId="441AF118" w:rsidR="00711240" w:rsidRDefault="00000000">
          <w:pPr>
            <w:pStyle w:val="TOC2"/>
            <w:tabs>
              <w:tab w:val="left" w:pos="960"/>
              <w:tab w:val="right" w:leader="dot" w:pos="9016"/>
            </w:tabs>
            <w:rPr>
              <w:rFonts w:asciiTheme="minorHAnsi" w:eastAsiaTheme="minorEastAsia" w:hAnsiTheme="minorHAnsi"/>
              <w:noProof/>
              <w:szCs w:val="24"/>
              <w:lang w:val="en-LK" w:eastAsia="en-GB"/>
            </w:rPr>
          </w:pPr>
          <w:hyperlink w:anchor="_Toc158883427" w:history="1">
            <w:r w:rsidR="00711240" w:rsidRPr="00B26177">
              <w:rPr>
                <w:rStyle w:val="Hyperlink"/>
                <w:noProof/>
              </w:rPr>
              <w:t>5.1.</w:t>
            </w:r>
            <w:r w:rsidR="00711240">
              <w:rPr>
                <w:rFonts w:asciiTheme="minorHAnsi" w:eastAsiaTheme="minorEastAsia" w:hAnsiTheme="minorHAnsi"/>
                <w:noProof/>
                <w:szCs w:val="24"/>
                <w:lang w:val="en-LK" w:eastAsia="en-GB"/>
              </w:rPr>
              <w:tab/>
            </w:r>
            <w:r w:rsidR="00711240" w:rsidRPr="00B26177">
              <w:rPr>
                <w:rStyle w:val="Hyperlink"/>
                <w:noProof/>
              </w:rPr>
              <w:t>Chapter Overview</w:t>
            </w:r>
            <w:r w:rsidR="00711240">
              <w:rPr>
                <w:noProof/>
                <w:webHidden/>
              </w:rPr>
              <w:tab/>
            </w:r>
            <w:r w:rsidR="00711240">
              <w:rPr>
                <w:noProof/>
                <w:webHidden/>
              </w:rPr>
              <w:fldChar w:fldCharType="begin"/>
            </w:r>
            <w:r w:rsidR="00711240">
              <w:rPr>
                <w:noProof/>
                <w:webHidden/>
              </w:rPr>
              <w:instrText xml:space="preserve"> PAGEREF _Toc158883427 \h </w:instrText>
            </w:r>
            <w:r w:rsidR="00711240">
              <w:rPr>
                <w:noProof/>
                <w:webHidden/>
              </w:rPr>
            </w:r>
            <w:r w:rsidR="00711240">
              <w:rPr>
                <w:noProof/>
                <w:webHidden/>
              </w:rPr>
              <w:fldChar w:fldCharType="separate"/>
            </w:r>
            <w:r w:rsidR="00A55A8E">
              <w:rPr>
                <w:noProof/>
                <w:webHidden/>
              </w:rPr>
              <w:t>48</w:t>
            </w:r>
            <w:r w:rsidR="00711240">
              <w:rPr>
                <w:noProof/>
                <w:webHidden/>
              </w:rPr>
              <w:fldChar w:fldCharType="end"/>
            </w:r>
          </w:hyperlink>
        </w:p>
        <w:p w14:paraId="192176FE" w14:textId="0AAC1EB0"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28" w:history="1">
            <w:r w:rsidR="00711240" w:rsidRPr="00B26177">
              <w:rPr>
                <w:rStyle w:val="Hyperlink"/>
                <w:noProof/>
              </w:rPr>
              <w:t>5.2. Deviations</w:t>
            </w:r>
            <w:r w:rsidR="00711240">
              <w:rPr>
                <w:noProof/>
                <w:webHidden/>
              </w:rPr>
              <w:tab/>
            </w:r>
            <w:r w:rsidR="00711240">
              <w:rPr>
                <w:noProof/>
                <w:webHidden/>
              </w:rPr>
              <w:fldChar w:fldCharType="begin"/>
            </w:r>
            <w:r w:rsidR="00711240">
              <w:rPr>
                <w:noProof/>
                <w:webHidden/>
              </w:rPr>
              <w:instrText xml:space="preserve"> PAGEREF _Toc158883428 \h </w:instrText>
            </w:r>
            <w:r w:rsidR="00711240">
              <w:rPr>
                <w:noProof/>
                <w:webHidden/>
              </w:rPr>
            </w:r>
            <w:r w:rsidR="00711240">
              <w:rPr>
                <w:noProof/>
                <w:webHidden/>
              </w:rPr>
              <w:fldChar w:fldCharType="separate"/>
            </w:r>
            <w:r w:rsidR="00A55A8E">
              <w:rPr>
                <w:noProof/>
                <w:webHidden/>
              </w:rPr>
              <w:t>48</w:t>
            </w:r>
            <w:r w:rsidR="00711240">
              <w:rPr>
                <w:noProof/>
                <w:webHidden/>
              </w:rPr>
              <w:fldChar w:fldCharType="end"/>
            </w:r>
          </w:hyperlink>
        </w:p>
        <w:p w14:paraId="33DEB7C7" w14:textId="1C21F565" w:rsidR="00711240" w:rsidRDefault="00000000">
          <w:pPr>
            <w:pStyle w:val="TOC3"/>
            <w:tabs>
              <w:tab w:val="right" w:leader="dot" w:pos="9016"/>
            </w:tabs>
            <w:rPr>
              <w:rFonts w:asciiTheme="minorHAnsi" w:eastAsiaTheme="minorEastAsia" w:hAnsiTheme="minorHAnsi"/>
              <w:noProof/>
              <w:szCs w:val="24"/>
              <w:lang w:val="en-LK" w:eastAsia="en-GB"/>
            </w:rPr>
          </w:pPr>
          <w:hyperlink w:anchor="_Toc158883429" w:history="1">
            <w:r w:rsidR="00711240" w:rsidRPr="00B26177">
              <w:rPr>
                <w:rStyle w:val="Hyperlink"/>
                <w:noProof/>
              </w:rPr>
              <w:t>5.2.1. Schedule Related Deviations</w:t>
            </w:r>
            <w:r w:rsidR="00711240">
              <w:rPr>
                <w:noProof/>
                <w:webHidden/>
              </w:rPr>
              <w:tab/>
            </w:r>
            <w:r w:rsidR="00711240">
              <w:rPr>
                <w:noProof/>
                <w:webHidden/>
              </w:rPr>
              <w:fldChar w:fldCharType="begin"/>
            </w:r>
            <w:r w:rsidR="00711240">
              <w:rPr>
                <w:noProof/>
                <w:webHidden/>
              </w:rPr>
              <w:instrText xml:space="preserve"> PAGEREF _Toc158883429 \h </w:instrText>
            </w:r>
            <w:r w:rsidR="00711240">
              <w:rPr>
                <w:noProof/>
                <w:webHidden/>
              </w:rPr>
            </w:r>
            <w:r w:rsidR="00711240">
              <w:rPr>
                <w:noProof/>
                <w:webHidden/>
              </w:rPr>
              <w:fldChar w:fldCharType="separate"/>
            </w:r>
            <w:r w:rsidR="00A55A8E">
              <w:rPr>
                <w:noProof/>
                <w:webHidden/>
              </w:rPr>
              <w:t>48</w:t>
            </w:r>
            <w:r w:rsidR="00711240">
              <w:rPr>
                <w:noProof/>
                <w:webHidden/>
              </w:rPr>
              <w:fldChar w:fldCharType="end"/>
            </w:r>
          </w:hyperlink>
        </w:p>
        <w:p w14:paraId="023D2E67" w14:textId="0CABD9B2"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30" w:history="1">
            <w:r w:rsidR="00711240" w:rsidRPr="00B26177">
              <w:rPr>
                <w:rStyle w:val="Hyperlink"/>
                <w:noProof/>
              </w:rPr>
              <w:t>5.3. Initial Test Results</w:t>
            </w:r>
            <w:r w:rsidR="00711240">
              <w:rPr>
                <w:noProof/>
                <w:webHidden/>
              </w:rPr>
              <w:tab/>
            </w:r>
            <w:r w:rsidR="00711240">
              <w:rPr>
                <w:noProof/>
                <w:webHidden/>
              </w:rPr>
              <w:fldChar w:fldCharType="begin"/>
            </w:r>
            <w:r w:rsidR="00711240">
              <w:rPr>
                <w:noProof/>
                <w:webHidden/>
              </w:rPr>
              <w:instrText xml:space="preserve"> PAGEREF _Toc158883430 \h </w:instrText>
            </w:r>
            <w:r w:rsidR="00711240">
              <w:rPr>
                <w:noProof/>
                <w:webHidden/>
              </w:rPr>
            </w:r>
            <w:r w:rsidR="00711240">
              <w:rPr>
                <w:noProof/>
                <w:webHidden/>
              </w:rPr>
              <w:fldChar w:fldCharType="separate"/>
            </w:r>
            <w:r w:rsidR="00A55A8E">
              <w:rPr>
                <w:noProof/>
                <w:webHidden/>
              </w:rPr>
              <w:t>48</w:t>
            </w:r>
            <w:r w:rsidR="00711240">
              <w:rPr>
                <w:noProof/>
                <w:webHidden/>
              </w:rPr>
              <w:fldChar w:fldCharType="end"/>
            </w:r>
          </w:hyperlink>
        </w:p>
        <w:p w14:paraId="0029E87C" w14:textId="0D23B0D4"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31" w:history="1">
            <w:r w:rsidR="00711240" w:rsidRPr="00B26177">
              <w:rPr>
                <w:rStyle w:val="Hyperlink"/>
                <w:noProof/>
              </w:rPr>
              <w:t>5.4. Required Improvements</w:t>
            </w:r>
            <w:r w:rsidR="00711240">
              <w:rPr>
                <w:noProof/>
                <w:webHidden/>
              </w:rPr>
              <w:tab/>
            </w:r>
            <w:r w:rsidR="00711240">
              <w:rPr>
                <w:noProof/>
                <w:webHidden/>
              </w:rPr>
              <w:fldChar w:fldCharType="begin"/>
            </w:r>
            <w:r w:rsidR="00711240">
              <w:rPr>
                <w:noProof/>
                <w:webHidden/>
              </w:rPr>
              <w:instrText xml:space="preserve"> PAGEREF _Toc158883431 \h </w:instrText>
            </w:r>
            <w:r w:rsidR="00711240">
              <w:rPr>
                <w:noProof/>
                <w:webHidden/>
              </w:rPr>
            </w:r>
            <w:r w:rsidR="00711240">
              <w:rPr>
                <w:noProof/>
                <w:webHidden/>
              </w:rPr>
              <w:fldChar w:fldCharType="separate"/>
            </w:r>
            <w:r w:rsidR="00A55A8E">
              <w:rPr>
                <w:noProof/>
                <w:webHidden/>
              </w:rPr>
              <w:t>50</w:t>
            </w:r>
            <w:r w:rsidR="00711240">
              <w:rPr>
                <w:noProof/>
                <w:webHidden/>
              </w:rPr>
              <w:fldChar w:fldCharType="end"/>
            </w:r>
          </w:hyperlink>
        </w:p>
        <w:p w14:paraId="62C87FF7" w14:textId="0C0FB257"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32" w:history="1">
            <w:r w:rsidR="00711240" w:rsidRPr="00B26177">
              <w:rPr>
                <w:rStyle w:val="Hyperlink"/>
                <w:noProof/>
              </w:rPr>
              <w:t>5.5. Demo of Prototype</w:t>
            </w:r>
            <w:r w:rsidR="00711240">
              <w:rPr>
                <w:noProof/>
                <w:webHidden/>
              </w:rPr>
              <w:tab/>
            </w:r>
            <w:r w:rsidR="00711240">
              <w:rPr>
                <w:noProof/>
                <w:webHidden/>
              </w:rPr>
              <w:fldChar w:fldCharType="begin"/>
            </w:r>
            <w:r w:rsidR="00711240">
              <w:rPr>
                <w:noProof/>
                <w:webHidden/>
              </w:rPr>
              <w:instrText xml:space="preserve"> PAGEREF _Toc158883432 \h </w:instrText>
            </w:r>
            <w:r w:rsidR="00711240">
              <w:rPr>
                <w:noProof/>
                <w:webHidden/>
              </w:rPr>
            </w:r>
            <w:r w:rsidR="00711240">
              <w:rPr>
                <w:noProof/>
                <w:webHidden/>
              </w:rPr>
              <w:fldChar w:fldCharType="separate"/>
            </w:r>
            <w:r w:rsidR="00A55A8E">
              <w:rPr>
                <w:noProof/>
                <w:webHidden/>
              </w:rPr>
              <w:t>50</w:t>
            </w:r>
            <w:r w:rsidR="00711240">
              <w:rPr>
                <w:noProof/>
                <w:webHidden/>
              </w:rPr>
              <w:fldChar w:fldCharType="end"/>
            </w:r>
          </w:hyperlink>
        </w:p>
        <w:p w14:paraId="40E209EE" w14:textId="2237422C"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33" w:history="1">
            <w:r w:rsidR="00711240" w:rsidRPr="00B26177">
              <w:rPr>
                <w:rStyle w:val="Hyperlink"/>
                <w:noProof/>
              </w:rPr>
              <w:t>5.6. Chapter Summary</w:t>
            </w:r>
            <w:r w:rsidR="00711240">
              <w:rPr>
                <w:noProof/>
                <w:webHidden/>
              </w:rPr>
              <w:tab/>
            </w:r>
            <w:r w:rsidR="00711240">
              <w:rPr>
                <w:noProof/>
                <w:webHidden/>
              </w:rPr>
              <w:fldChar w:fldCharType="begin"/>
            </w:r>
            <w:r w:rsidR="00711240">
              <w:rPr>
                <w:noProof/>
                <w:webHidden/>
              </w:rPr>
              <w:instrText xml:space="preserve"> PAGEREF _Toc158883433 \h </w:instrText>
            </w:r>
            <w:r w:rsidR="00711240">
              <w:rPr>
                <w:noProof/>
                <w:webHidden/>
              </w:rPr>
            </w:r>
            <w:r w:rsidR="00711240">
              <w:rPr>
                <w:noProof/>
                <w:webHidden/>
              </w:rPr>
              <w:fldChar w:fldCharType="separate"/>
            </w:r>
            <w:r w:rsidR="00A55A8E">
              <w:rPr>
                <w:noProof/>
                <w:webHidden/>
              </w:rPr>
              <w:t>50</w:t>
            </w:r>
            <w:r w:rsidR="00711240">
              <w:rPr>
                <w:noProof/>
                <w:webHidden/>
              </w:rPr>
              <w:fldChar w:fldCharType="end"/>
            </w:r>
          </w:hyperlink>
        </w:p>
        <w:p w14:paraId="3AA3CBEC" w14:textId="3A6FF737" w:rsidR="00711240" w:rsidRDefault="00000000">
          <w:pPr>
            <w:pStyle w:val="TOC2"/>
            <w:tabs>
              <w:tab w:val="right" w:leader="dot" w:pos="9016"/>
            </w:tabs>
            <w:rPr>
              <w:rFonts w:asciiTheme="minorHAnsi" w:eastAsiaTheme="minorEastAsia" w:hAnsiTheme="minorHAnsi"/>
              <w:noProof/>
              <w:szCs w:val="24"/>
              <w:lang w:val="en-LK" w:eastAsia="en-GB"/>
            </w:rPr>
          </w:pPr>
          <w:hyperlink w:anchor="_Toc158883434" w:history="1">
            <w:r w:rsidR="00711240" w:rsidRPr="00B26177">
              <w:rPr>
                <w:rStyle w:val="Hyperlink"/>
                <w:noProof/>
              </w:rPr>
              <w:t>REFERENCES</w:t>
            </w:r>
            <w:r w:rsidR="00711240">
              <w:rPr>
                <w:noProof/>
                <w:webHidden/>
              </w:rPr>
              <w:tab/>
            </w:r>
            <w:r w:rsidR="00711240">
              <w:rPr>
                <w:noProof/>
                <w:webHidden/>
              </w:rPr>
              <w:fldChar w:fldCharType="begin"/>
            </w:r>
            <w:r w:rsidR="00711240">
              <w:rPr>
                <w:noProof/>
                <w:webHidden/>
              </w:rPr>
              <w:instrText xml:space="preserve"> PAGEREF _Toc158883434 \h </w:instrText>
            </w:r>
            <w:r w:rsidR="00711240">
              <w:rPr>
                <w:noProof/>
                <w:webHidden/>
              </w:rPr>
            </w:r>
            <w:r w:rsidR="00711240">
              <w:rPr>
                <w:noProof/>
                <w:webHidden/>
              </w:rPr>
              <w:fldChar w:fldCharType="separate"/>
            </w:r>
            <w:r w:rsidR="00A55A8E">
              <w:rPr>
                <w:noProof/>
                <w:webHidden/>
              </w:rPr>
              <w:t>51</w:t>
            </w:r>
            <w:r w:rsidR="00711240">
              <w:rPr>
                <w:noProof/>
                <w:webHidden/>
              </w:rPr>
              <w:fldChar w:fldCharType="end"/>
            </w:r>
          </w:hyperlink>
        </w:p>
        <w:p w14:paraId="38D2FC1E" w14:textId="64E0125A" w:rsidR="00711240" w:rsidRDefault="00000000">
          <w:pPr>
            <w:pStyle w:val="TOC1"/>
            <w:tabs>
              <w:tab w:val="right" w:leader="dot" w:pos="9016"/>
            </w:tabs>
            <w:rPr>
              <w:rFonts w:asciiTheme="minorHAnsi" w:eastAsiaTheme="minorEastAsia" w:hAnsiTheme="minorHAnsi"/>
              <w:noProof/>
              <w:szCs w:val="24"/>
              <w:lang w:val="en-LK" w:eastAsia="en-GB"/>
            </w:rPr>
          </w:pPr>
          <w:hyperlink w:anchor="_Toc158883435" w:history="1">
            <w:r w:rsidR="00711240" w:rsidRPr="00B26177">
              <w:rPr>
                <w:rStyle w:val="Hyperlink"/>
                <w:noProof/>
              </w:rPr>
              <w:t>APPENDIX</w:t>
            </w:r>
            <w:r w:rsidR="00711240">
              <w:rPr>
                <w:noProof/>
                <w:webHidden/>
              </w:rPr>
              <w:tab/>
            </w:r>
            <w:r w:rsidR="00711240">
              <w:rPr>
                <w:noProof/>
                <w:webHidden/>
              </w:rPr>
              <w:fldChar w:fldCharType="begin"/>
            </w:r>
            <w:r w:rsidR="00711240">
              <w:rPr>
                <w:noProof/>
                <w:webHidden/>
              </w:rPr>
              <w:instrText xml:space="preserve"> PAGEREF _Toc158883435 \h </w:instrText>
            </w:r>
            <w:r w:rsidR="00711240">
              <w:rPr>
                <w:noProof/>
                <w:webHidden/>
              </w:rPr>
            </w:r>
            <w:r w:rsidR="00711240">
              <w:rPr>
                <w:noProof/>
                <w:webHidden/>
              </w:rPr>
              <w:fldChar w:fldCharType="separate"/>
            </w:r>
            <w:r w:rsidR="00A55A8E">
              <w:rPr>
                <w:noProof/>
                <w:webHidden/>
              </w:rPr>
              <w:t>53</w:t>
            </w:r>
            <w:r w:rsidR="00711240">
              <w:rPr>
                <w:noProof/>
                <w:webHidden/>
              </w:rPr>
              <w:fldChar w:fldCharType="end"/>
            </w:r>
          </w:hyperlink>
        </w:p>
        <w:p w14:paraId="138C663B" w14:textId="111EED82" w:rsidR="00751E18" w:rsidRDefault="00751E18">
          <w:r>
            <w:rPr>
              <w:b/>
              <w:bCs/>
              <w:noProof/>
            </w:rPr>
            <w:fldChar w:fldCharType="end"/>
          </w:r>
        </w:p>
      </w:sdtContent>
    </w:sdt>
    <w:p w14:paraId="1F7CC264" w14:textId="77777777" w:rsidR="003258D4" w:rsidRDefault="003258D4">
      <w:pPr>
        <w:spacing w:line="259" w:lineRule="auto"/>
        <w:jc w:val="left"/>
      </w:pPr>
      <w:r>
        <w:br w:type="page"/>
      </w:r>
    </w:p>
    <w:p w14:paraId="6E0FF9D2" w14:textId="1BD6EE32" w:rsidR="003258D4" w:rsidRDefault="003258D4" w:rsidP="00491514">
      <w:pPr>
        <w:pStyle w:val="Heading1"/>
      </w:pPr>
      <w:bookmarkStart w:id="2" w:name="_Toc158883357"/>
      <w:r>
        <w:lastRenderedPageBreak/>
        <w:t>List of Figures</w:t>
      </w:r>
      <w:bookmarkEnd w:id="2"/>
    </w:p>
    <w:p w14:paraId="7364CD18" w14:textId="56E977E8" w:rsidR="00B018D8" w:rsidRDefault="0001537D">
      <w:pPr>
        <w:pStyle w:val="TableofFigures"/>
        <w:tabs>
          <w:tab w:val="right" w:leader="dot" w:pos="9016"/>
        </w:tabs>
        <w:rPr>
          <w:rFonts w:asciiTheme="minorHAnsi" w:eastAsiaTheme="minorEastAsia" w:hAnsiTheme="minorHAnsi"/>
          <w:noProof/>
          <w:szCs w:val="24"/>
          <w:lang w:val="en-LK" w:eastAsia="en-GB"/>
        </w:rPr>
      </w:pPr>
      <w:r>
        <w:fldChar w:fldCharType="begin"/>
      </w:r>
      <w:r>
        <w:instrText xml:space="preserve"> TOC \h \z \c "Figure" </w:instrText>
      </w:r>
      <w:r>
        <w:fldChar w:fldCharType="separate"/>
      </w:r>
      <w:hyperlink w:anchor="_Toc158882713" w:history="1">
        <w:r w:rsidR="00B018D8" w:rsidRPr="00701CCE">
          <w:rPr>
            <w:rStyle w:val="Hyperlink"/>
            <w:noProof/>
          </w:rPr>
          <w:t>Figure 1 Rich Picture Diagram</w:t>
        </w:r>
        <w:r w:rsidR="00B018D8">
          <w:rPr>
            <w:noProof/>
            <w:webHidden/>
          </w:rPr>
          <w:tab/>
        </w:r>
        <w:r w:rsidR="00B018D8">
          <w:rPr>
            <w:noProof/>
            <w:webHidden/>
          </w:rPr>
          <w:fldChar w:fldCharType="begin"/>
        </w:r>
        <w:r w:rsidR="00B018D8">
          <w:rPr>
            <w:noProof/>
            <w:webHidden/>
          </w:rPr>
          <w:instrText xml:space="preserve"> PAGEREF _Toc158882713 \h </w:instrText>
        </w:r>
        <w:r w:rsidR="00B018D8">
          <w:rPr>
            <w:noProof/>
            <w:webHidden/>
          </w:rPr>
        </w:r>
        <w:r w:rsidR="00B018D8">
          <w:rPr>
            <w:noProof/>
            <w:webHidden/>
          </w:rPr>
          <w:fldChar w:fldCharType="separate"/>
        </w:r>
        <w:r w:rsidR="00A55A8E">
          <w:rPr>
            <w:noProof/>
            <w:webHidden/>
          </w:rPr>
          <w:t>18</w:t>
        </w:r>
        <w:r w:rsidR="00B018D8">
          <w:rPr>
            <w:noProof/>
            <w:webHidden/>
          </w:rPr>
          <w:fldChar w:fldCharType="end"/>
        </w:r>
      </w:hyperlink>
    </w:p>
    <w:p w14:paraId="7D1CFDC3" w14:textId="736AE45B"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4" w:history="1">
        <w:r w:rsidR="00B018D8" w:rsidRPr="00701CCE">
          <w:rPr>
            <w:rStyle w:val="Hyperlink"/>
            <w:noProof/>
          </w:rPr>
          <w:t>Figure 2 - Stakeholder Onion Model</w:t>
        </w:r>
        <w:r w:rsidR="00B018D8">
          <w:rPr>
            <w:noProof/>
            <w:webHidden/>
          </w:rPr>
          <w:tab/>
        </w:r>
        <w:r w:rsidR="00B018D8">
          <w:rPr>
            <w:noProof/>
            <w:webHidden/>
          </w:rPr>
          <w:fldChar w:fldCharType="begin"/>
        </w:r>
        <w:r w:rsidR="00B018D8">
          <w:rPr>
            <w:noProof/>
            <w:webHidden/>
          </w:rPr>
          <w:instrText xml:space="preserve"> PAGEREF _Toc158882714 \h </w:instrText>
        </w:r>
        <w:r w:rsidR="00B018D8">
          <w:rPr>
            <w:noProof/>
            <w:webHidden/>
          </w:rPr>
        </w:r>
        <w:r w:rsidR="00B018D8">
          <w:rPr>
            <w:noProof/>
            <w:webHidden/>
          </w:rPr>
          <w:fldChar w:fldCharType="separate"/>
        </w:r>
        <w:r w:rsidR="00A55A8E">
          <w:rPr>
            <w:noProof/>
            <w:webHidden/>
          </w:rPr>
          <w:t>19</w:t>
        </w:r>
        <w:r w:rsidR="00B018D8">
          <w:rPr>
            <w:noProof/>
            <w:webHidden/>
          </w:rPr>
          <w:fldChar w:fldCharType="end"/>
        </w:r>
      </w:hyperlink>
    </w:p>
    <w:p w14:paraId="5C401F32" w14:textId="0DE38F55"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5" w:history="1">
        <w:r w:rsidR="00B018D8" w:rsidRPr="00701CCE">
          <w:rPr>
            <w:rStyle w:val="Hyperlink"/>
            <w:noProof/>
          </w:rPr>
          <w:t>Figure 3 - Context Diagram</w:t>
        </w:r>
        <w:r w:rsidR="00B018D8">
          <w:rPr>
            <w:noProof/>
            <w:webHidden/>
          </w:rPr>
          <w:tab/>
        </w:r>
        <w:r w:rsidR="00B018D8">
          <w:rPr>
            <w:noProof/>
            <w:webHidden/>
          </w:rPr>
          <w:fldChar w:fldCharType="begin"/>
        </w:r>
        <w:r w:rsidR="00B018D8">
          <w:rPr>
            <w:noProof/>
            <w:webHidden/>
          </w:rPr>
          <w:instrText xml:space="preserve"> PAGEREF _Toc158882715 \h </w:instrText>
        </w:r>
        <w:r w:rsidR="00B018D8">
          <w:rPr>
            <w:noProof/>
            <w:webHidden/>
          </w:rPr>
        </w:r>
        <w:r w:rsidR="00B018D8">
          <w:rPr>
            <w:noProof/>
            <w:webHidden/>
          </w:rPr>
          <w:fldChar w:fldCharType="separate"/>
        </w:r>
        <w:r w:rsidR="00A55A8E">
          <w:rPr>
            <w:noProof/>
            <w:webHidden/>
          </w:rPr>
          <w:t>28</w:t>
        </w:r>
        <w:r w:rsidR="00B018D8">
          <w:rPr>
            <w:noProof/>
            <w:webHidden/>
          </w:rPr>
          <w:fldChar w:fldCharType="end"/>
        </w:r>
      </w:hyperlink>
    </w:p>
    <w:p w14:paraId="22F996A9" w14:textId="51A11DF7"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6" w:history="1">
        <w:r w:rsidR="00B018D8" w:rsidRPr="00701CCE">
          <w:rPr>
            <w:rStyle w:val="Hyperlink"/>
            <w:noProof/>
          </w:rPr>
          <w:t>Figure 4 - Use Case Diagram</w:t>
        </w:r>
        <w:r w:rsidR="00B018D8">
          <w:rPr>
            <w:noProof/>
            <w:webHidden/>
          </w:rPr>
          <w:tab/>
        </w:r>
        <w:r w:rsidR="00B018D8">
          <w:rPr>
            <w:noProof/>
            <w:webHidden/>
          </w:rPr>
          <w:fldChar w:fldCharType="begin"/>
        </w:r>
        <w:r w:rsidR="00B018D8">
          <w:rPr>
            <w:noProof/>
            <w:webHidden/>
          </w:rPr>
          <w:instrText xml:space="preserve"> PAGEREF _Toc158882716 \h </w:instrText>
        </w:r>
        <w:r w:rsidR="00B018D8">
          <w:rPr>
            <w:noProof/>
            <w:webHidden/>
          </w:rPr>
        </w:r>
        <w:r w:rsidR="00B018D8">
          <w:rPr>
            <w:noProof/>
            <w:webHidden/>
          </w:rPr>
          <w:fldChar w:fldCharType="separate"/>
        </w:r>
        <w:r w:rsidR="00A55A8E">
          <w:rPr>
            <w:noProof/>
            <w:webHidden/>
          </w:rPr>
          <w:t>29</w:t>
        </w:r>
        <w:r w:rsidR="00B018D8">
          <w:rPr>
            <w:noProof/>
            <w:webHidden/>
          </w:rPr>
          <w:fldChar w:fldCharType="end"/>
        </w:r>
      </w:hyperlink>
    </w:p>
    <w:p w14:paraId="5C158E89" w14:textId="10BFF7A9"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7" w:history="1">
        <w:r w:rsidR="00B018D8" w:rsidRPr="00701CCE">
          <w:rPr>
            <w:rStyle w:val="Hyperlink"/>
            <w:noProof/>
          </w:rPr>
          <w:t>Figure 5 - High Level Architecture Diagram</w:t>
        </w:r>
        <w:r w:rsidR="00B018D8">
          <w:rPr>
            <w:noProof/>
            <w:webHidden/>
          </w:rPr>
          <w:tab/>
        </w:r>
        <w:r w:rsidR="00B018D8">
          <w:rPr>
            <w:noProof/>
            <w:webHidden/>
          </w:rPr>
          <w:fldChar w:fldCharType="begin"/>
        </w:r>
        <w:r w:rsidR="00B018D8">
          <w:rPr>
            <w:noProof/>
            <w:webHidden/>
          </w:rPr>
          <w:instrText xml:space="preserve"> PAGEREF _Toc158882717 \h </w:instrText>
        </w:r>
        <w:r w:rsidR="00B018D8">
          <w:rPr>
            <w:noProof/>
            <w:webHidden/>
          </w:rPr>
        </w:r>
        <w:r w:rsidR="00B018D8">
          <w:rPr>
            <w:noProof/>
            <w:webHidden/>
          </w:rPr>
          <w:fldChar w:fldCharType="separate"/>
        </w:r>
        <w:r w:rsidR="00A55A8E">
          <w:rPr>
            <w:noProof/>
            <w:webHidden/>
          </w:rPr>
          <w:t>36</w:t>
        </w:r>
        <w:r w:rsidR="00B018D8">
          <w:rPr>
            <w:noProof/>
            <w:webHidden/>
          </w:rPr>
          <w:fldChar w:fldCharType="end"/>
        </w:r>
      </w:hyperlink>
    </w:p>
    <w:p w14:paraId="420A0000" w14:textId="48A83AA5"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8" w:history="1">
        <w:r w:rsidR="00B018D8" w:rsidRPr="00701CCE">
          <w:rPr>
            <w:rStyle w:val="Hyperlink"/>
            <w:noProof/>
          </w:rPr>
          <w:t>Figure 6 - Component Diagram</w:t>
        </w:r>
        <w:r w:rsidR="00B018D8">
          <w:rPr>
            <w:noProof/>
            <w:webHidden/>
          </w:rPr>
          <w:tab/>
        </w:r>
        <w:r w:rsidR="00B018D8">
          <w:rPr>
            <w:noProof/>
            <w:webHidden/>
          </w:rPr>
          <w:fldChar w:fldCharType="begin"/>
        </w:r>
        <w:r w:rsidR="00B018D8">
          <w:rPr>
            <w:noProof/>
            <w:webHidden/>
          </w:rPr>
          <w:instrText xml:space="preserve"> PAGEREF _Toc158882718 \h </w:instrText>
        </w:r>
        <w:r w:rsidR="00B018D8">
          <w:rPr>
            <w:noProof/>
            <w:webHidden/>
          </w:rPr>
        </w:r>
        <w:r w:rsidR="00B018D8">
          <w:rPr>
            <w:noProof/>
            <w:webHidden/>
          </w:rPr>
          <w:fldChar w:fldCharType="separate"/>
        </w:r>
        <w:r w:rsidR="00A55A8E">
          <w:rPr>
            <w:noProof/>
            <w:webHidden/>
          </w:rPr>
          <w:t>38</w:t>
        </w:r>
        <w:r w:rsidR="00B018D8">
          <w:rPr>
            <w:noProof/>
            <w:webHidden/>
          </w:rPr>
          <w:fldChar w:fldCharType="end"/>
        </w:r>
      </w:hyperlink>
    </w:p>
    <w:p w14:paraId="14AEDEDD" w14:textId="11BB6D9F"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19" w:history="1">
        <w:r w:rsidR="00B018D8" w:rsidRPr="00701CCE">
          <w:rPr>
            <w:rStyle w:val="Hyperlink"/>
            <w:noProof/>
          </w:rPr>
          <w:t>Figure 7 - Flow Chart</w:t>
        </w:r>
        <w:r w:rsidR="00B018D8">
          <w:rPr>
            <w:noProof/>
            <w:webHidden/>
          </w:rPr>
          <w:tab/>
        </w:r>
        <w:r w:rsidR="00B018D8">
          <w:rPr>
            <w:noProof/>
            <w:webHidden/>
          </w:rPr>
          <w:fldChar w:fldCharType="begin"/>
        </w:r>
        <w:r w:rsidR="00B018D8">
          <w:rPr>
            <w:noProof/>
            <w:webHidden/>
          </w:rPr>
          <w:instrText xml:space="preserve"> PAGEREF _Toc158882719 \h </w:instrText>
        </w:r>
        <w:r w:rsidR="00B018D8">
          <w:rPr>
            <w:noProof/>
            <w:webHidden/>
          </w:rPr>
        </w:r>
        <w:r w:rsidR="00B018D8">
          <w:rPr>
            <w:noProof/>
            <w:webHidden/>
          </w:rPr>
          <w:fldChar w:fldCharType="separate"/>
        </w:r>
        <w:r w:rsidR="00A55A8E">
          <w:rPr>
            <w:noProof/>
            <w:webHidden/>
          </w:rPr>
          <w:t>39</w:t>
        </w:r>
        <w:r w:rsidR="00B018D8">
          <w:rPr>
            <w:noProof/>
            <w:webHidden/>
          </w:rPr>
          <w:fldChar w:fldCharType="end"/>
        </w:r>
      </w:hyperlink>
    </w:p>
    <w:p w14:paraId="13A8761E" w14:textId="057BEE01"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20" w:history="1">
        <w:r w:rsidR="00B018D8" w:rsidRPr="00701CCE">
          <w:rPr>
            <w:rStyle w:val="Hyperlink"/>
            <w:noProof/>
          </w:rPr>
          <w:t>Figure 8 - Chatbot Wireframe</w:t>
        </w:r>
        <w:r w:rsidR="00B018D8">
          <w:rPr>
            <w:noProof/>
            <w:webHidden/>
          </w:rPr>
          <w:tab/>
        </w:r>
        <w:r w:rsidR="00B018D8">
          <w:rPr>
            <w:noProof/>
            <w:webHidden/>
          </w:rPr>
          <w:fldChar w:fldCharType="begin"/>
        </w:r>
        <w:r w:rsidR="00B018D8">
          <w:rPr>
            <w:noProof/>
            <w:webHidden/>
          </w:rPr>
          <w:instrText xml:space="preserve"> PAGEREF _Toc158882720 \h </w:instrText>
        </w:r>
        <w:r w:rsidR="00B018D8">
          <w:rPr>
            <w:noProof/>
            <w:webHidden/>
          </w:rPr>
        </w:r>
        <w:r w:rsidR="00B018D8">
          <w:rPr>
            <w:noProof/>
            <w:webHidden/>
          </w:rPr>
          <w:fldChar w:fldCharType="separate"/>
        </w:r>
        <w:r w:rsidR="00A55A8E">
          <w:rPr>
            <w:noProof/>
            <w:webHidden/>
          </w:rPr>
          <w:t>40</w:t>
        </w:r>
        <w:r w:rsidR="00B018D8">
          <w:rPr>
            <w:noProof/>
            <w:webHidden/>
          </w:rPr>
          <w:fldChar w:fldCharType="end"/>
        </w:r>
      </w:hyperlink>
    </w:p>
    <w:p w14:paraId="40C8085B" w14:textId="3582033F" w:rsidR="00B018D8" w:rsidRDefault="00000000">
      <w:pPr>
        <w:pStyle w:val="TableofFigures"/>
        <w:tabs>
          <w:tab w:val="right" w:leader="dot" w:pos="9016"/>
        </w:tabs>
        <w:rPr>
          <w:rFonts w:asciiTheme="minorHAnsi" w:eastAsiaTheme="minorEastAsia" w:hAnsiTheme="minorHAnsi"/>
          <w:noProof/>
          <w:szCs w:val="24"/>
          <w:lang w:val="en-LK" w:eastAsia="en-GB"/>
        </w:rPr>
      </w:pPr>
      <w:hyperlink w:anchor="_Toc158882721" w:history="1">
        <w:r w:rsidR="00B018D8" w:rsidRPr="00701CCE">
          <w:rPr>
            <w:rStyle w:val="Hyperlink"/>
            <w:noProof/>
          </w:rPr>
          <w:t>Figure 9 - Technology Stack</w:t>
        </w:r>
        <w:r w:rsidR="00B018D8">
          <w:rPr>
            <w:noProof/>
            <w:webHidden/>
          </w:rPr>
          <w:tab/>
        </w:r>
        <w:r w:rsidR="00B018D8">
          <w:rPr>
            <w:noProof/>
            <w:webHidden/>
          </w:rPr>
          <w:fldChar w:fldCharType="begin"/>
        </w:r>
        <w:r w:rsidR="00B018D8">
          <w:rPr>
            <w:noProof/>
            <w:webHidden/>
          </w:rPr>
          <w:instrText xml:space="preserve"> PAGEREF _Toc158882721 \h </w:instrText>
        </w:r>
        <w:r w:rsidR="00B018D8">
          <w:rPr>
            <w:noProof/>
            <w:webHidden/>
          </w:rPr>
        </w:r>
        <w:r w:rsidR="00B018D8">
          <w:rPr>
            <w:noProof/>
            <w:webHidden/>
          </w:rPr>
          <w:fldChar w:fldCharType="separate"/>
        </w:r>
        <w:r w:rsidR="00A55A8E">
          <w:rPr>
            <w:noProof/>
            <w:webHidden/>
          </w:rPr>
          <w:t>41</w:t>
        </w:r>
        <w:r w:rsidR="00B018D8">
          <w:rPr>
            <w:noProof/>
            <w:webHidden/>
          </w:rPr>
          <w:fldChar w:fldCharType="end"/>
        </w:r>
      </w:hyperlink>
    </w:p>
    <w:p w14:paraId="0A058315" w14:textId="54F57262" w:rsidR="00491514" w:rsidRDefault="0001537D" w:rsidP="00491514">
      <w:r>
        <w:fldChar w:fldCharType="end"/>
      </w:r>
    </w:p>
    <w:p w14:paraId="61E78636" w14:textId="268382CA" w:rsidR="003258D4" w:rsidRDefault="003258D4" w:rsidP="00491514">
      <w:pPr>
        <w:pStyle w:val="Heading1"/>
      </w:pPr>
      <w:bookmarkStart w:id="3" w:name="_Toc158883358"/>
      <w:r>
        <w:t>List of Tables</w:t>
      </w:r>
      <w:bookmarkEnd w:id="3"/>
    </w:p>
    <w:p w14:paraId="01A91058" w14:textId="79DA18A8" w:rsidR="00966E50" w:rsidRDefault="0001537D">
      <w:pPr>
        <w:pStyle w:val="TableofFigures"/>
        <w:tabs>
          <w:tab w:val="right" w:leader="dot" w:pos="9016"/>
        </w:tabs>
        <w:rPr>
          <w:rFonts w:asciiTheme="minorHAnsi" w:eastAsiaTheme="minorEastAsia" w:hAnsiTheme="minorHAnsi"/>
          <w:noProof/>
          <w:szCs w:val="24"/>
          <w:lang w:val="en-LK" w:eastAsia="en-GB"/>
        </w:rPr>
      </w:pPr>
      <w:r>
        <w:fldChar w:fldCharType="begin"/>
      </w:r>
      <w:r>
        <w:instrText xml:space="preserve"> TOC \h \z \c "Table" </w:instrText>
      </w:r>
      <w:r>
        <w:fldChar w:fldCharType="separate"/>
      </w:r>
      <w:hyperlink w:anchor="_Toc158882995" w:history="1">
        <w:r w:rsidR="00966E50" w:rsidRPr="00F620FD">
          <w:rPr>
            <w:rStyle w:val="Hyperlink"/>
            <w:noProof/>
          </w:rPr>
          <w:t>Table 1 - Research Objective</w:t>
        </w:r>
        <w:r w:rsidR="00966E50">
          <w:rPr>
            <w:noProof/>
            <w:webHidden/>
          </w:rPr>
          <w:tab/>
        </w:r>
        <w:r w:rsidR="00966E50">
          <w:rPr>
            <w:noProof/>
            <w:webHidden/>
          </w:rPr>
          <w:fldChar w:fldCharType="begin"/>
        </w:r>
        <w:r w:rsidR="00966E50">
          <w:rPr>
            <w:noProof/>
            <w:webHidden/>
          </w:rPr>
          <w:instrText xml:space="preserve"> PAGEREF _Toc158882995 \h </w:instrText>
        </w:r>
        <w:r w:rsidR="00966E50">
          <w:rPr>
            <w:noProof/>
            <w:webHidden/>
          </w:rPr>
        </w:r>
        <w:r w:rsidR="00966E50">
          <w:rPr>
            <w:noProof/>
            <w:webHidden/>
          </w:rPr>
          <w:fldChar w:fldCharType="separate"/>
        </w:r>
        <w:r w:rsidR="00A55A8E">
          <w:rPr>
            <w:noProof/>
            <w:webHidden/>
          </w:rPr>
          <w:t>13</w:t>
        </w:r>
        <w:r w:rsidR="00966E50">
          <w:rPr>
            <w:noProof/>
            <w:webHidden/>
          </w:rPr>
          <w:fldChar w:fldCharType="end"/>
        </w:r>
      </w:hyperlink>
    </w:p>
    <w:p w14:paraId="4DE4BEAF" w14:textId="3BDEB1CD"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2996" w:history="1">
        <w:r w:rsidR="00966E50" w:rsidRPr="00F620FD">
          <w:rPr>
            <w:rStyle w:val="Hyperlink"/>
            <w:noProof/>
          </w:rPr>
          <w:t>Table 2 - Stakeholder Analysis</w:t>
        </w:r>
        <w:r w:rsidR="00966E50">
          <w:rPr>
            <w:noProof/>
            <w:webHidden/>
          </w:rPr>
          <w:tab/>
        </w:r>
        <w:r w:rsidR="00966E50">
          <w:rPr>
            <w:noProof/>
            <w:webHidden/>
          </w:rPr>
          <w:fldChar w:fldCharType="begin"/>
        </w:r>
        <w:r w:rsidR="00966E50">
          <w:rPr>
            <w:noProof/>
            <w:webHidden/>
          </w:rPr>
          <w:instrText xml:space="preserve"> PAGEREF _Toc158882996 \h </w:instrText>
        </w:r>
        <w:r w:rsidR="00966E50">
          <w:rPr>
            <w:noProof/>
            <w:webHidden/>
          </w:rPr>
        </w:r>
        <w:r w:rsidR="00966E50">
          <w:rPr>
            <w:noProof/>
            <w:webHidden/>
          </w:rPr>
          <w:fldChar w:fldCharType="separate"/>
        </w:r>
        <w:r w:rsidR="00A55A8E">
          <w:rPr>
            <w:noProof/>
            <w:webHidden/>
          </w:rPr>
          <w:t>20</w:t>
        </w:r>
        <w:r w:rsidR="00966E50">
          <w:rPr>
            <w:noProof/>
            <w:webHidden/>
          </w:rPr>
          <w:fldChar w:fldCharType="end"/>
        </w:r>
      </w:hyperlink>
    </w:p>
    <w:p w14:paraId="5B741AB0" w14:textId="6AAEB6C7"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2997" w:history="1">
        <w:r w:rsidR="00966E50" w:rsidRPr="00F620FD">
          <w:rPr>
            <w:rStyle w:val="Hyperlink"/>
            <w:noProof/>
          </w:rPr>
          <w:t>Table 3 - Requirement Elicitation Methods</w:t>
        </w:r>
        <w:r w:rsidR="00966E50">
          <w:rPr>
            <w:noProof/>
            <w:webHidden/>
          </w:rPr>
          <w:tab/>
        </w:r>
        <w:r w:rsidR="00966E50">
          <w:rPr>
            <w:noProof/>
            <w:webHidden/>
          </w:rPr>
          <w:fldChar w:fldCharType="begin"/>
        </w:r>
        <w:r w:rsidR="00966E50">
          <w:rPr>
            <w:noProof/>
            <w:webHidden/>
          </w:rPr>
          <w:instrText xml:space="preserve"> PAGEREF _Toc158882997 \h </w:instrText>
        </w:r>
        <w:r w:rsidR="00966E50">
          <w:rPr>
            <w:noProof/>
            <w:webHidden/>
          </w:rPr>
        </w:r>
        <w:r w:rsidR="00966E50">
          <w:rPr>
            <w:noProof/>
            <w:webHidden/>
          </w:rPr>
          <w:fldChar w:fldCharType="separate"/>
        </w:r>
        <w:r w:rsidR="00A55A8E">
          <w:rPr>
            <w:noProof/>
            <w:webHidden/>
          </w:rPr>
          <w:t>21</w:t>
        </w:r>
        <w:r w:rsidR="00966E50">
          <w:rPr>
            <w:noProof/>
            <w:webHidden/>
          </w:rPr>
          <w:fldChar w:fldCharType="end"/>
        </w:r>
      </w:hyperlink>
    </w:p>
    <w:p w14:paraId="1030B273" w14:textId="59AAE041"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2998" w:history="1">
        <w:r w:rsidR="00966E50" w:rsidRPr="00F620FD">
          <w:rPr>
            <w:rStyle w:val="Hyperlink"/>
            <w:noProof/>
          </w:rPr>
          <w:t>Table 4 - Elicited Requirements from Literature Review</w:t>
        </w:r>
        <w:r w:rsidR="00966E50">
          <w:rPr>
            <w:noProof/>
            <w:webHidden/>
          </w:rPr>
          <w:tab/>
        </w:r>
        <w:r w:rsidR="00966E50">
          <w:rPr>
            <w:noProof/>
            <w:webHidden/>
          </w:rPr>
          <w:fldChar w:fldCharType="begin"/>
        </w:r>
        <w:r w:rsidR="00966E50">
          <w:rPr>
            <w:noProof/>
            <w:webHidden/>
          </w:rPr>
          <w:instrText xml:space="preserve"> PAGEREF _Toc158882998 \h </w:instrText>
        </w:r>
        <w:r w:rsidR="00966E50">
          <w:rPr>
            <w:noProof/>
            <w:webHidden/>
          </w:rPr>
        </w:r>
        <w:r w:rsidR="00966E50">
          <w:rPr>
            <w:noProof/>
            <w:webHidden/>
          </w:rPr>
          <w:fldChar w:fldCharType="separate"/>
        </w:r>
        <w:r w:rsidR="00A55A8E">
          <w:rPr>
            <w:noProof/>
            <w:webHidden/>
          </w:rPr>
          <w:t>23</w:t>
        </w:r>
        <w:r w:rsidR="00966E50">
          <w:rPr>
            <w:noProof/>
            <w:webHidden/>
          </w:rPr>
          <w:fldChar w:fldCharType="end"/>
        </w:r>
      </w:hyperlink>
    </w:p>
    <w:p w14:paraId="373A9775" w14:textId="7C8040B6"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2999" w:history="1">
        <w:r w:rsidR="00966E50" w:rsidRPr="00F620FD">
          <w:rPr>
            <w:rStyle w:val="Hyperlink"/>
            <w:noProof/>
          </w:rPr>
          <w:t>Table 5 - Elicited Requirements from Structured Interviews</w:t>
        </w:r>
        <w:r w:rsidR="00966E50">
          <w:rPr>
            <w:noProof/>
            <w:webHidden/>
          </w:rPr>
          <w:tab/>
        </w:r>
        <w:r w:rsidR="00966E50">
          <w:rPr>
            <w:noProof/>
            <w:webHidden/>
          </w:rPr>
          <w:fldChar w:fldCharType="begin"/>
        </w:r>
        <w:r w:rsidR="00966E50">
          <w:rPr>
            <w:noProof/>
            <w:webHidden/>
          </w:rPr>
          <w:instrText xml:space="preserve"> PAGEREF _Toc158882999 \h </w:instrText>
        </w:r>
        <w:r w:rsidR="00966E50">
          <w:rPr>
            <w:noProof/>
            <w:webHidden/>
          </w:rPr>
        </w:r>
        <w:r w:rsidR="00966E50">
          <w:rPr>
            <w:noProof/>
            <w:webHidden/>
          </w:rPr>
          <w:fldChar w:fldCharType="separate"/>
        </w:r>
        <w:r w:rsidR="00A55A8E">
          <w:rPr>
            <w:noProof/>
            <w:webHidden/>
          </w:rPr>
          <w:t>26</w:t>
        </w:r>
        <w:r w:rsidR="00966E50">
          <w:rPr>
            <w:noProof/>
            <w:webHidden/>
          </w:rPr>
          <w:fldChar w:fldCharType="end"/>
        </w:r>
      </w:hyperlink>
    </w:p>
    <w:p w14:paraId="5DD12763" w14:textId="24ABD6F8"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0" w:history="1">
        <w:r w:rsidR="00966E50" w:rsidRPr="00F620FD">
          <w:rPr>
            <w:rStyle w:val="Hyperlink"/>
            <w:noProof/>
          </w:rPr>
          <w:t>Table 6 - Elicited Requirements from Prototyping</w:t>
        </w:r>
        <w:r w:rsidR="00966E50">
          <w:rPr>
            <w:noProof/>
            <w:webHidden/>
          </w:rPr>
          <w:tab/>
        </w:r>
        <w:r w:rsidR="00966E50">
          <w:rPr>
            <w:noProof/>
            <w:webHidden/>
          </w:rPr>
          <w:fldChar w:fldCharType="begin"/>
        </w:r>
        <w:r w:rsidR="00966E50">
          <w:rPr>
            <w:noProof/>
            <w:webHidden/>
          </w:rPr>
          <w:instrText xml:space="preserve"> PAGEREF _Toc158883000 \h </w:instrText>
        </w:r>
        <w:r w:rsidR="00966E50">
          <w:rPr>
            <w:noProof/>
            <w:webHidden/>
          </w:rPr>
        </w:r>
        <w:r w:rsidR="00966E50">
          <w:rPr>
            <w:noProof/>
            <w:webHidden/>
          </w:rPr>
          <w:fldChar w:fldCharType="separate"/>
        </w:r>
        <w:r w:rsidR="00A55A8E">
          <w:rPr>
            <w:noProof/>
            <w:webHidden/>
          </w:rPr>
          <w:t>27</w:t>
        </w:r>
        <w:r w:rsidR="00966E50">
          <w:rPr>
            <w:noProof/>
            <w:webHidden/>
          </w:rPr>
          <w:fldChar w:fldCharType="end"/>
        </w:r>
      </w:hyperlink>
    </w:p>
    <w:p w14:paraId="3BE0F089" w14:textId="3891B833"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1" w:history="1">
        <w:r w:rsidR="00966E50" w:rsidRPr="00F620FD">
          <w:rPr>
            <w:rStyle w:val="Hyperlink"/>
            <w:noProof/>
          </w:rPr>
          <w:t>Table 7 - Summary of Findings on the Elicited Requirements</w:t>
        </w:r>
        <w:r w:rsidR="00966E50">
          <w:rPr>
            <w:noProof/>
            <w:webHidden/>
          </w:rPr>
          <w:tab/>
        </w:r>
        <w:r w:rsidR="00966E50">
          <w:rPr>
            <w:noProof/>
            <w:webHidden/>
          </w:rPr>
          <w:fldChar w:fldCharType="begin"/>
        </w:r>
        <w:r w:rsidR="00966E50">
          <w:rPr>
            <w:noProof/>
            <w:webHidden/>
          </w:rPr>
          <w:instrText xml:space="preserve"> PAGEREF _Toc158883001 \h </w:instrText>
        </w:r>
        <w:r w:rsidR="00966E50">
          <w:rPr>
            <w:noProof/>
            <w:webHidden/>
          </w:rPr>
        </w:r>
        <w:r w:rsidR="00966E50">
          <w:rPr>
            <w:noProof/>
            <w:webHidden/>
          </w:rPr>
          <w:fldChar w:fldCharType="separate"/>
        </w:r>
        <w:r w:rsidR="00A55A8E">
          <w:rPr>
            <w:noProof/>
            <w:webHidden/>
          </w:rPr>
          <w:t>28</w:t>
        </w:r>
        <w:r w:rsidR="00966E50">
          <w:rPr>
            <w:noProof/>
            <w:webHidden/>
          </w:rPr>
          <w:fldChar w:fldCharType="end"/>
        </w:r>
      </w:hyperlink>
    </w:p>
    <w:p w14:paraId="3F787D01" w14:textId="40ADC669"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2" w:history="1">
        <w:r w:rsidR="00966E50" w:rsidRPr="00F620FD">
          <w:rPr>
            <w:rStyle w:val="Hyperlink"/>
            <w:noProof/>
          </w:rPr>
          <w:t>Table 8 - Use Case Description for Chatbot lawyer</w:t>
        </w:r>
        <w:r w:rsidR="00966E50">
          <w:rPr>
            <w:noProof/>
            <w:webHidden/>
          </w:rPr>
          <w:tab/>
        </w:r>
        <w:r w:rsidR="00966E50">
          <w:rPr>
            <w:noProof/>
            <w:webHidden/>
          </w:rPr>
          <w:fldChar w:fldCharType="begin"/>
        </w:r>
        <w:r w:rsidR="00966E50">
          <w:rPr>
            <w:noProof/>
            <w:webHidden/>
          </w:rPr>
          <w:instrText xml:space="preserve"> PAGEREF _Toc158883002 \h </w:instrText>
        </w:r>
        <w:r w:rsidR="00966E50">
          <w:rPr>
            <w:noProof/>
            <w:webHidden/>
          </w:rPr>
        </w:r>
        <w:r w:rsidR="00966E50">
          <w:rPr>
            <w:noProof/>
            <w:webHidden/>
          </w:rPr>
          <w:fldChar w:fldCharType="separate"/>
        </w:r>
        <w:r w:rsidR="00A55A8E">
          <w:rPr>
            <w:noProof/>
            <w:webHidden/>
          </w:rPr>
          <w:t>30</w:t>
        </w:r>
        <w:r w:rsidR="00966E50">
          <w:rPr>
            <w:noProof/>
            <w:webHidden/>
          </w:rPr>
          <w:fldChar w:fldCharType="end"/>
        </w:r>
      </w:hyperlink>
    </w:p>
    <w:p w14:paraId="0C6062E9" w14:textId="00A76858"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3" w:history="1">
        <w:r w:rsidR="00966E50" w:rsidRPr="00F620FD">
          <w:rPr>
            <w:rStyle w:val="Hyperlink"/>
            <w:noProof/>
          </w:rPr>
          <w:t>Table 9 - Use Case Description for Domain Specific Dataset Creation Model</w:t>
        </w:r>
        <w:r w:rsidR="00966E50">
          <w:rPr>
            <w:noProof/>
            <w:webHidden/>
          </w:rPr>
          <w:tab/>
        </w:r>
        <w:r w:rsidR="00966E50">
          <w:rPr>
            <w:noProof/>
            <w:webHidden/>
          </w:rPr>
          <w:fldChar w:fldCharType="begin"/>
        </w:r>
        <w:r w:rsidR="00966E50">
          <w:rPr>
            <w:noProof/>
            <w:webHidden/>
          </w:rPr>
          <w:instrText xml:space="preserve"> PAGEREF _Toc158883003 \h </w:instrText>
        </w:r>
        <w:r w:rsidR="00966E50">
          <w:rPr>
            <w:noProof/>
            <w:webHidden/>
          </w:rPr>
        </w:r>
        <w:r w:rsidR="00966E50">
          <w:rPr>
            <w:noProof/>
            <w:webHidden/>
          </w:rPr>
          <w:fldChar w:fldCharType="separate"/>
        </w:r>
        <w:r w:rsidR="00A55A8E">
          <w:rPr>
            <w:noProof/>
            <w:webHidden/>
          </w:rPr>
          <w:t>30</w:t>
        </w:r>
        <w:r w:rsidR="00966E50">
          <w:rPr>
            <w:noProof/>
            <w:webHidden/>
          </w:rPr>
          <w:fldChar w:fldCharType="end"/>
        </w:r>
      </w:hyperlink>
    </w:p>
    <w:p w14:paraId="68BF4C6C" w14:textId="7D17159A"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4" w:history="1">
        <w:r w:rsidR="00966E50" w:rsidRPr="00F620FD">
          <w:rPr>
            <w:rStyle w:val="Hyperlink"/>
            <w:noProof/>
          </w:rPr>
          <w:t>Table 10 - Priority Levels of Identified Requirements</w:t>
        </w:r>
        <w:r w:rsidR="00966E50">
          <w:rPr>
            <w:noProof/>
            <w:webHidden/>
          </w:rPr>
          <w:tab/>
        </w:r>
        <w:r w:rsidR="00966E50">
          <w:rPr>
            <w:noProof/>
            <w:webHidden/>
          </w:rPr>
          <w:fldChar w:fldCharType="begin"/>
        </w:r>
        <w:r w:rsidR="00966E50">
          <w:rPr>
            <w:noProof/>
            <w:webHidden/>
          </w:rPr>
          <w:instrText xml:space="preserve"> PAGEREF _Toc158883004 \h </w:instrText>
        </w:r>
        <w:r w:rsidR="00966E50">
          <w:rPr>
            <w:noProof/>
            <w:webHidden/>
          </w:rPr>
        </w:r>
        <w:r w:rsidR="00966E50">
          <w:rPr>
            <w:noProof/>
            <w:webHidden/>
          </w:rPr>
          <w:fldChar w:fldCharType="separate"/>
        </w:r>
        <w:r w:rsidR="00A55A8E">
          <w:rPr>
            <w:noProof/>
            <w:webHidden/>
          </w:rPr>
          <w:t>31</w:t>
        </w:r>
        <w:r w:rsidR="00966E50">
          <w:rPr>
            <w:noProof/>
            <w:webHidden/>
          </w:rPr>
          <w:fldChar w:fldCharType="end"/>
        </w:r>
      </w:hyperlink>
    </w:p>
    <w:p w14:paraId="0DE3CBE4" w14:textId="3FCD489B"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5" w:history="1">
        <w:r w:rsidR="00966E50" w:rsidRPr="00F620FD">
          <w:rPr>
            <w:rStyle w:val="Hyperlink"/>
            <w:noProof/>
          </w:rPr>
          <w:t>Table 11 - Functional Requirements</w:t>
        </w:r>
        <w:r w:rsidR="00966E50">
          <w:rPr>
            <w:noProof/>
            <w:webHidden/>
          </w:rPr>
          <w:tab/>
        </w:r>
        <w:r w:rsidR="00966E50">
          <w:rPr>
            <w:noProof/>
            <w:webHidden/>
          </w:rPr>
          <w:fldChar w:fldCharType="begin"/>
        </w:r>
        <w:r w:rsidR="00966E50">
          <w:rPr>
            <w:noProof/>
            <w:webHidden/>
          </w:rPr>
          <w:instrText xml:space="preserve"> PAGEREF _Toc158883005 \h </w:instrText>
        </w:r>
        <w:r w:rsidR="00966E50">
          <w:rPr>
            <w:noProof/>
            <w:webHidden/>
          </w:rPr>
        </w:r>
        <w:r w:rsidR="00966E50">
          <w:rPr>
            <w:noProof/>
            <w:webHidden/>
          </w:rPr>
          <w:fldChar w:fldCharType="separate"/>
        </w:r>
        <w:r w:rsidR="00A55A8E">
          <w:rPr>
            <w:noProof/>
            <w:webHidden/>
          </w:rPr>
          <w:t>31</w:t>
        </w:r>
        <w:r w:rsidR="00966E50">
          <w:rPr>
            <w:noProof/>
            <w:webHidden/>
          </w:rPr>
          <w:fldChar w:fldCharType="end"/>
        </w:r>
      </w:hyperlink>
    </w:p>
    <w:p w14:paraId="77119895" w14:textId="30E2CAD2"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6" w:history="1">
        <w:r w:rsidR="00966E50" w:rsidRPr="00F620FD">
          <w:rPr>
            <w:rStyle w:val="Hyperlink"/>
            <w:noProof/>
          </w:rPr>
          <w:t>Table 12 - Non-Functional Requirements</w:t>
        </w:r>
        <w:r w:rsidR="00966E50">
          <w:rPr>
            <w:noProof/>
            <w:webHidden/>
          </w:rPr>
          <w:tab/>
        </w:r>
        <w:r w:rsidR="00966E50">
          <w:rPr>
            <w:noProof/>
            <w:webHidden/>
          </w:rPr>
          <w:fldChar w:fldCharType="begin"/>
        </w:r>
        <w:r w:rsidR="00966E50">
          <w:rPr>
            <w:noProof/>
            <w:webHidden/>
          </w:rPr>
          <w:instrText xml:space="preserve"> PAGEREF _Toc158883006 \h </w:instrText>
        </w:r>
        <w:r w:rsidR="00966E50">
          <w:rPr>
            <w:noProof/>
            <w:webHidden/>
          </w:rPr>
        </w:r>
        <w:r w:rsidR="00966E50">
          <w:rPr>
            <w:noProof/>
            <w:webHidden/>
          </w:rPr>
          <w:fldChar w:fldCharType="separate"/>
        </w:r>
        <w:r w:rsidR="00A55A8E">
          <w:rPr>
            <w:noProof/>
            <w:webHidden/>
          </w:rPr>
          <w:t>32</w:t>
        </w:r>
        <w:r w:rsidR="00966E50">
          <w:rPr>
            <w:noProof/>
            <w:webHidden/>
          </w:rPr>
          <w:fldChar w:fldCharType="end"/>
        </w:r>
      </w:hyperlink>
    </w:p>
    <w:p w14:paraId="79177327" w14:textId="163C5FA5"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7" w:history="1">
        <w:r w:rsidR="00966E50" w:rsidRPr="00F620FD">
          <w:rPr>
            <w:rStyle w:val="Hyperlink"/>
            <w:noProof/>
          </w:rPr>
          <w:t>Table 13 - Design Goals</w:t>
        </w:r>
        <w:r w:rsidR="00966E50">
          <w:rPr>
            <w:noProof/>
            <w:webHidden/>
          </w:rPr>
          <w:tab/>
        </w:r>
        <w:r w:rsidR="00966E50">
          <w:rPr>
            <w:noProof/>
            <w:webHidden/>
          </w:rPr>
          <w:fldChar w:fldCharType="begin"/>
        </w:r>
        <w:r w:rsidR="00966E50">
          <w:rPr>
            <w:noProof/>
            <w:webHidden/>
          </w:rPr>
          <w:instrText xml:space="preserve"> PAGEREF _Toc158883007 \h </w:instrText>
        </w:r>
        <w:r w:rsidR="00966E50">
          <w:rPr>
            <w:noProof/>
            <w:webHidden/>
          </w:rPr>
        </w:r>
        <w:r w:rsidR="00966E50">
          <w:rPr>
            <w:noProof/>
            <w:webHidden/>
          </w:rPr>
          <w:fldChar w:fldCharType="separate"/>
        </w:r>
        <w:r w:rsidR="00A55A8E">
          <w:rPr>
            <w:noProof/>
            <w:webHidden/>
          </w:rPr>
          <w:t>35</w:t>
        </w:r>
        <w:r w:rsidR="00966E50">
          <w:rPr>
            <w:noProof/>
            <w:webHidden/>
          </w:rPr>
          <w:fldChar w:fldCharType="end"/>
        </w:r>
      </w:hyperlink>
    </w:p>
    <w:p w14:paraId="13A99615" w14:textId="704FF4D0"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8" w:history="1">
        <w:r w:rsidR="00966E50" w:rsidRPr="00F620FD">
          <w:rPr>
            <w:rStyle w:val="Hyperlink"/>
            <w:noProof/>
          </w:rPr>
          <w:t>Table 14 - Selection of Development Framework</w:t>
        </w:r>
        <w:r w:rsidR="00966E50">
          <w:rPr>
            <w:noProof/>
            <w:webHidden/>
          </w:rPr>
          <w:tab/>
        </w:r>
        <w:r w:rsidR="00966E50">
          <w:rPr>
            <w:noProof/>
            <w:webHidden/>
          </w:rPr>
          <w:fldChar w:fldCharType="begin"/>
        </w:r>
        <w:r w:rsidR="00966E50">
          <w:rPr>
            <w:noProof/>
            <w:webHidden/>
          </w:rPr>
          <w:instrText xml:space="preserve"> PAGEREF _Toc158883008 \h </w:instrText>
        </w:r>
        <w:r w:rsidR="00966E50">
          <w:rPr>
            <w:noProof/>
            <w:webHidden/>
          </w:rPr>
        </w:r>
        <w:r w:rsidR="00966E50">
          <w:rPr>
            <w:noProof/>
            <w:webHidden/>
          </w:rPr>
          <w:fldChar w:fldCharType="separate"/>
        </w:r>
        <w:r w:rsidR="00A55A8E">
          <w:rPr>
            <w:noProof/>
            <w:webHidden/>
          </w:rPr>
          <w:t>42</w:t>
        </w:r>
        <w:r w:rsidR="00966E50">
          <w:rPr>
            <w:noProof/>
            <w:webHidden/>
          </w:rPr>
          <w:fldChar w:fldCharType="end"/>
        </w:r>
      </w:hyperlink>
    </w:p>
    <w:p w14:paraId="6BEF614B" w14:textId="4A2C27D4"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09" w:history="1">
        <w:r w:rsidR="00966E50" w:rsidRPr="00F620FD">
          <w:rPr>
            <w:rStyle w:val="Hyperlink"/>
            <w:noProof/>
          </w:rPr>
          <w:t>Table 15 - Selection of Programming Languages</w:t>
        </w:r>
        <w:r w:rsidR="00966E50">
          <w:rPr>
            <w:noProof/>
            <w:webHidden/>
          </w:rPr>
          <w:tab/>
        </w:r>
        <w:r w:rsidR="00966E50">
          <w:rPr>
            <w:noProof/>
            <w:webHidden/>
          </w:rPr>
          <w:fldChar w:fldCharType="begin"/>
        </w:r>
        <w:r w:rsidR="00966E50">
          <w:rPr>
            <w:noProof/>
            <w:webHidden/>
          </w:rPr>
          <w:instrText xml:space="preserve"> PAGEREF _Toc158883009 \h </w:instrText>
        </w:r>
        <w:r w:rsidR="00966E50">
          <w:rPr>
            <w:noProof/>
            <w:webHidden/>
          </w:rPr>
        </w:r>
        <w:r w:rsidR="00966E50">
          <w:rPr>
            <w:noProof/>
            <w:webHidden/>
          </w:rPr>
          <w:fldChar w:fldCharType="separate"/>
        </w:r>
        <w:r w:rsidR="00A55A8E">
          <w:rPr>
            <w:noProof/>
            <w:webHidden/>
          </w:rPr>
          <w:t>42</w:t>
        </w:r>
        <w:r w:rsidR="00966E50">
          <w:rPr>
            <w:noProof/>
            <w:webHidden/>
          </w:rPr>
          <w:fldChar w:fldCharType="end"/>
        </w:r>
      </w:hyperlink>
    </w:p>
    <w:p w14:paraId="597466E4" w14:textId="0A8E6E3D"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10" w:history="1">
        <w:r w:rsidR="00966E50" w:rsidRPr="00F620FD">
          <w:rPr>
            <w:rStyle w:val="Hyperlink"/>
            <w:noProof/>
          </w:rPr>
          <w:t>Table 16 - Selection of Libraries</w:t>
        </w:r>
        <w:r w:rsidR="00966E50">
          <w:rPr>
            <w:noProof/>
            <w:webHidden/>
          </w:rPr>
          <w:tab/>
        </w:r>
        <w:r w:rsidR="00966E50">
          <w:rPr>
            <w:noProof/>
            <w:webHidden/>
          </w:rPr>
          <w:fldChar w:fldCharType="begin"/>
        </w:r>
        <w:r w:rsidR="00966E50">
          <w:rPr>
            <w:noProof/>
            <w:webHidden/>
          </w:rPr>
          <w:instrText xml:space="preserve"> PAGEREF _Toc158883010 \h </w:instrText>
        </w:r>
        <w:r w:rsidR="00966E50">
          <w:rPr>
            <w:noProof/>
            <w:webHidden/>
          </w:rPr>
        </w:r>
        <w:r w:rsidR="00966E50">
          <w:rPr>
            <w:noProof/>
            <w:webHidden/>
          </w:rPr>
          <w:fldChar w:fldCharType="separate"/>
        </w:r>
        <w:r w:rsidR="00A55A8E">
          <w:rPr>
            <w:noProof/>
            <w:webHidden/>
          </w:rPr>
          <w:t>43</w:t>
        </w:r>
        <w:r w:rsidR="00966E50">
          <w:rPr>
            <w:noProof/>
            <w:webHidden/>
          </w:rPr>
          <w:fldChar w:fldCharType="end"/>
        </w:r>
      </w:hyperlink>
    </w:p>
    <w:p w14:paraId="619C2134" w14:textId="35503DA2"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11" w:history="1">
        <w:r w:rsidR="00966E50" w:rsidRPr="00F620FD">
          <w:rPr>
            <w:rStyle w:val="Hyperlink"/>
            <w:noProof/>
          </w:rPr>
          <w:t>Table 17 - Selection of IDEs</w:t>
        </w:r>
        <w:r w:rsidR="00966E50">
          <w:rPr>
            <w:noProof/>
            <w:webHidden/>
          </w:rPr>
          <w:tab/>
        </w:r>
        <w:r w:rsidR="00966E50">
          <w:rPr>
            <w:noProof/>
            <w:webHidden/>
          </w:rPr>
          <w:fldChar w:fldCharType="begin"/>
        </w:r>
        <w:r w:rsidR="00966E50">
          <w:rPr>
            <w:noProof/>
            <w:webHidden/>
          </w:rPr>
          <w:instrText xml:space="preserve"> PAGEREF _Toc158883011 \h </w:instrText>
        </w:r>
        <w:r w:rsidR="00966E50">
          <w:rPr>
            <w:noProof/>
            <w:webHidden/>
          </w:rPr>
        </w:r>
        <w:r w:rsidR="00966E50">
          <w:rPr>
            <w:noProof/>
            <w:webHidden/>
          </w:rPr>
          <w:fldChar w:fldCharType="separate"/>
        </w:r>
        <w:r w:rsidR="00A55A8E">
          <w:rPr>
            <w:noProof/>
            <w:webHidden/>
          </w:rPr>
          <w:t>44</w:t>
        </w:r>
        <w:r w:rsidR="00966E50">
          <w:rPr>
            <w:noProof/>
            <w:webHidden/>
          </w:rPr>
          <w:fldChar w:fldCharType="end"/>
        </w:r>
      </w:hyperlink>
    </w:p>
    <w:p w14:paraId="3DB2A2B4" w14:textId="177830F3" w:rsidR="00966E50" w:rsidRDefault="00000000">
      <w:pPr>
        <w:pStyle w:val="TableofFigures"/>
        <w:tabs>
          <w:tab w:val="right" w:leader="dot" w:pos="9016"/>
        </w:tabs>
        <w:rPr>
          <w:rFonts w:asciiTheme="minorHAnsi" w:eastAsiaTheme="minorEastAsia" w:hAnsiTheme="minorHAnsi"/>
          <w:noProof/>
          <w:szCs w:val="24"/>
          <w:lang w:val="en-LK" w:eastAsia="en-GB"/>
        </w:rPr>
      </w:pPr>
      <w:hyperlink w:anchor="_Toc158883012" w:history="1">
        <w:r w:rsidR="00966E50" w:rsidRPr="00F620FD">
          <w:rPr>
            <w:rStyle w:val="Hyperlink"/>
            <w:noProof/>
          </w:rPr>
          <w:t>Table 18 - Summary of Selected Technologies</w:t>
        </w:r>
        <w:r w:rsidR="00966E50">
          <w:rPr>
            <w:noProof/>
            <w:webHidden/>
          </w:rPr>
          <w:tab/>
        </w:r>
        <w:r w:rsidR="00966E50">
          <w:rPr>
            <w:noProof/>
            <w:webHidden/>
          </w:rPr>
          <w:fldChar w:fldCharType="begin"/>
        </w:r>
        <w:r w:rsidR="00966E50">
          <w:rPr>
            <w:noProof/>
            <w:webHidden/>
          </w:rPr>
          <w:instrText xml:space="preserve"> PAGEREF _Toc158883012 \h </w:instrText>
        </w:r>
        <w:r w:rsidR="00966E50">
          <w:rPr>
            <w:noProof/>
            <w:webHidden/>
          </w:rPr>
        </w:r>
        <w:r w:rsidR="00966E50">
          <w:rPr>
            <w:noProof/>
            <w:webHidden/>
          </w:rPr>
          <w:fldChar w:fldCharType="separate"/>
        </w:r>
        <w:r w:rsidR="00A55A8E">
          <w:rPr>
            <w:noProof/>
            <w:webHidden/>
          </w:rPr>
          <w:t>44</w:t>
        </w:r>
        <w:r w:rsidR="00966E50">
          <w:rPr>
            <w:noProof/>
            <w:webHidden/>
          </w:rPr>
          <w:fldChar w:fldCharType="end"/>
        </w:r>
      </w:hyperlink>
    </w:p>
    <w:p w14:paraId="76DFCFCE" w14:textId="0918B2EE" w:rsidR="00491514" w:rsidRDefault="0001537D" w:rsidP="0001537D">
      <w:r>
        <w:fldChar w:fldCharType="end"/>
      </w:r>
    </w:p>
    <w:p w14:paraId="307569D3" w14:textId="356ABE74" w:rsidR="003258D4" w:rsidRDefault="003258D4" w:rsidP="00491514">
      <w:pPr>
        <w:pStyle w:val="Heading1"/>
      </w:pPr>
      <w:bookmarkStart w:id="4" w:name="_Toc158883359"/>
      <w:r>
        <w:lastRenderedPageBreak/>
        <w:t>List of A</w:t>
      </w:r>
      <w:r w:rsidR="00045328">
        <w:t>CRONYMS</w:t>
      </w:r>
      <w:bookmarkEnd w:id="4"/>
    </w:p>
    <w:tbl>
      <w:tblPr>
        <w:tblStyle w:val="TableGrid"/>
        <w:tblW w:w="0" w:type="auto"/>
        <w:tblLook w:val="04A0" w:firstRow="1" w:lastRow="0" w:firstColumn="1" w:lastColumn="0" w:noHBand="0" w:noVBand="1"/>
      </w:tblPr>
      <w:tblGrid>
        <w:gridCol w:w="2155"/>
        <w:gridCol w:w="6861"/>
      </w:tblGrid>
      <w:tr w:rsidR="00045328" w14:paraId="4A43DA5A" w14:textId="77777777" w:rsidTr="00A67DA4">
        <w:tc>
          <w:tcPr>
            <w:tcW w:w="2155" w:type="dxa"/>
          </w:tcPr>
          <w:p w14:paraId="174EEB5C" w14:textId="69EC2725" w:rsidR="00045328" w:rsidRPr="00D83467" w:rsidRDefault="00A67DA4" w:rsidP="00491514">
            <w:pPr>
              <w:rPr>
                <w:b/>
                <w:bCs/>
              </w:rPr>
            </w:pPr>
            <w:r w:rsidRPr="00D83467">
              <w:rPr>
                <w:b/>
                <w:bCs/>
              </w:rPr>
              <w:t>Acronym</w:t>
            </w:r>
          </w:p>
        </w:tc>
        <w:tc>
          <w:tcPr>
            <w:tcW w:w="6861" w:type="dxa"/>
          </w:tcPr>
          <w:p w14:paraId="49A7ED35" w14:textId="42495C3B" w:rsidR="00045328" w:rsidRPr="00D83467" w:rsidRDefault="00A67DA4" w:rsidP="00491514">
            <w:pPr>
              <w:rPr>
                <w:b/>
                <w:bCs/>
              </w:rPr>
            </w:pPr>
            <w:r w:rsidRPr="00D83467">
              <w:rPr>
                <w:b/>
                <w:bCs/>
              </w:rPr>
              <w:t>Full Form</w:t>
            </w:r>
          </w:p>
        </w:tc>
      </w:tr>
      <w:tr w:rsidR="009A44CF" w14:paraId="46BAB5B6" w14:textId="77777777" w:rsidTr="00A67DA4">
        <w:tc>
          <w:tcPr>
            <w:tcW w:w="2155" w:type="dxa"/>
          </w:tcPr>
          <w:p w14:paraId="281C8F34" w14:textId="5DB38E69" w:rsidR="009A44CF" w:rsidRDefault="009A44CF" w:rsidP="009A44CF">
            <w:r>
              <w:t>LLM</w:t>
            </w:r>
          </w:p>
        </w:tc>
        <w:tc>
          <w:tcPr>
            <w:tcW w:w="6861" w:type="dxa"/>
          </w:tcPr>
          <w:p w14:paraId="6AAE95EE" w14:textId="4C6B29BC" w:rsidR="009A44CF" w:rsidRDefault="009A44CF" w:rsidP="009A44CF">
            <w:r>
              <w:t>Large Language Model</w:t>
            </w:r>
          </w:p>
        </w:tc>
      </w:tr>
      <w:tr w:rsidR="009A44CF" w14:paraId="35B63A83" w14:textId="77777777" w:rsidTr="00A67DA4">
        <w:tc>
          <w:tcPr>
            <w:tcW w:w="2155" w:type="dxa"/>
          </w:tcPr>
          <w:p w14:paraId="03D9D053" w14:textId="462CF819" w:rsidR="009A44CF" w:rsidRDefault="009A44CF" w:rsidP="009A44CF">
            <w:r>
              <w:t>IT</w:t>
            </w:r>
          </w:p>
        </w:tc>
        <w:tc>
          <w:tcPr>
            <w:tcW w:w="6861" w:type="dxa"/>
          </w:tcPr>
          <w:p w14:paraId="5619C563" w14:textId="4636B903" w:rsidR="009A44CF" w:rsidRDefault="009A44CF" w:rsidP="009A44CF">
            <w:r>
              <w:t>Information Technology</w:t>
            </w:r>
          </w:p>
        </w:tc>
      </w:tr>
      <w:tr w:rsidR="009A44CF" w14:paraId="421D1E97" w14:textId="77777777" w:rsidTr="00A67DA4">
        <w:tc>
          <w:tcPr>
            <w:tcW w:w="2155" w:type="dxa"/>
          </w:tcPr>
          <w:p w14:paraId="2AEF7B5F" w14:textId="3C649171" w:rsidR="009A44CF" w:rsidRDefault="009A44CF" w:rsidP="009A44CF">
            <w:r>
              <w:t>AI</w:t>
            </w:r>
          </w:p>
        </w:tc>
        <w:tc>
          <w:tcPr>
            <w:tcW w:w="6861" w:type="dxa"/>
          </w:tcPr>
          <w:p w14:paraId="405CC5CD" w14:textId="792C5E5C" w:rsidR="009A44CF" w:rsidRDefault="009A44CF" w:rsidP="009A44CF">
            <w:r>
              <w:t>Artificial Intelligence</w:t>
            </w:r>
          </w:p>
        </w:tc>
      </w:tr>
      <w:tr w:rsidR="009A44CF" w14:paraId="6F7DAF89" w14:textId="77777777" w:rsidTr="00A67DA4">
        <w:tc>
          <w:tcPr>
            <w:tcW w:w="2155" w:type="dxa"/>
          </w:tcPr>
          <w:p w14:paraId="722B6DE1" w14:textId="362CE61C" w:rsidR="009A44CF" w:rsidRDefault="009A44CF" w:rsidP="009A44CF">
            <w:r>
              <w:t>DL</w:t>
            </w:r>
          </w:p>
        </w:tc>
        <w:tc>
          <w:tcPr>
            <w:tcW w:w="6861" w:type="dxa"/>
          </w:tcPr>
          <w:p w14:paraId="07234794" w14:textId="73848F38" w:rsidR="009A44CF" w:rsidRDefault="009A44CF" w:rsidP="009A44CF">
            <w:r>
              <w:t>Deep Learning</w:t>
            </w:r>
          </w:p>
        </w:tc>
      </w:tr>
    </w:tbl>
    <w:p w14:paraId="7F31E08D" w14:textId="77777777" w:rsidR="00491514" w:rsidRDefault="00491514" w:rsidP="00491514"/>
    <w:p w14:paraId="43CEC8BB" w14:textId="77777777" w:rsidR="00CA78F8" w:rsidRDefault="00CA78F8">
      <w:pPr>
        <w:spacing w:line="259" w:lineRule="auto"/>
        <w:jc w:val="left"/>
        <w:rPr>
          <w:rFonts w:eastAsiaTheme="majorEastAsia" w:cstheme="majorBidi"/>
          <w:b/>
          <w:caps/>
          <w:color w:val="000000" w:themeColor="text1"/>
          <w:sz w:val="32"/>
          <w:szCs w:val="32"/>
        </w:rPr>
      </w:pPr>
      <w:r>
        <w:br w:type="page"/>
      </w:r>
    </w:p>
    <w:p w14:paraId="05C44EAD" w14:textId="0B72B921" w:rsidR="00CE77C2" w:rsidRPr="00CE77C2" w:rsidRDefault="00CE77C2" w:rsidP="00CE77C2">
      <w:pPr>
        <w:pStyle w:val="Heading1"/>
        <w:rPr>
          <w:b w:val="0"/>
          <w:bCs/>
        </w:rPr>
      </w:pPr>
      <w:bookmarkStart w:id="5" w:name="_Toc146993922"/>
      <w:bookmarkStart w:id="6" w:name="_Toc147009930"/>
      <w:bookmarkStart w:id="7" w:name="_Toc158883360"/>
      <w:r w:rsidRPr="001E2FAF">
        <w:rPr>
          <w:bCs/>
        </w:rPr>
        <w:lastRenderedPageBreak/>
        <w:t xml:space="preserve">CHAPTER 01 – </w:t>
      </w:r>
      <w:bookmarkEnd w:id="5"/>
      <w:bookmarkEnd w:id="6"/>
      <w:r w:rsidR="001162C6">
        <w:rPr>
          <w:bCs/>
        </w:rPr>
        <w:t>Introduction</w:t>
      </w:r>
      <w:bookmarkEnd w:id="7"/>
    </w:p>
    <w:p w14:paraId="570AF9D8" w14:textId="120257CA" w:rsidR="00CE77C2" w:rsidRDefault="00CE77C2" w:rsidP="00CE77C2">
      <w:pPr>
        <w:pStyle w:val="Heading2"/>
        <w:numPr>
          <w:ilvl w:val="1"/>
          <w:numId w:val="19"/>
        </w:numPr>
        <w:ind w:left="360" w:hanging="360"/>
      </w:pPr>
      <w:bookmarkStart w:id="8" w:name="_Toc146993923"/>
      <w:bookmarkStart w:id="9" w:name="_Toc147009931"/>
      <w:r>
        <w:t xml:space="preserve"> </w:t>
      </w:r>
      <w:bookmarkStart w:id="10" w:name="_Toc158883361"/>
      <w:r>
        <w:t>Chapter Overview</w:t>
      </w:r>
      <w:bookmarkEnd w:id="8"/>
      <w:bookmarkEnd w:id="9"/>
      <w:bookmarkEnd w:id="10"/>
    </w:p>
    <w:p w14:paraId="5B1FB9BF" w14:textId="77777777" w:rsidR="00CE77C2" w:rsidRDefault="00CE77C2" w:rsidP="00CE77C2">
      <w:r w:rsidRPr="003B7D2C">
        <w:t>The topic "LLM-Backed Chatbot Lawyer for Enhanced Legal Services in Sri Lanka" is the cornerstone of our research project. This introductory section is crucial and provides a comprehensive overview of the</w:t>
      </w:r>
      <w:r>
        <w:t xml:space="preserve"> </w:t>
      </w:r>
      <w:r w:rsidRPr="003B7D2C">
        <w:t>scope, objectives, significance, and overall structural framework of the project. Its main purpose is to give readers a clear understanding of the challenge, the project goals, the importance of our company and the sequence of the following chapters. In addition, it is tailored to explain the motivations behind this project and give readers a clear road map to navigate through the following chapters, making it easier for them to commit to the next expedition.</w:t>
      </w:r>
    </w:p>
    <w:p w14:paraId="6B25ABE7" w14:textId="7EEE95BA" w:rsidR="00CE77C2" w:rsidRDefault="00CE77C2" w:rsidP="00CE77C2">
      <w:pPr>
        <w:pStyle w:val="Heading2"/>
        <w:numPr>
          <w:ilvl w:val="1"/>
          <w:numId w:val="19"/>
        </w:numPr>
        <w:ind w:left="360" w:hanging="360"/>
      </w:pPr>
      <w:bookmarkStart w:id="11" w:name="_Toc146993925"/>
      <w:bookmarkStart w:id="12" w:name="_Toc147009933"/>
      <w:r>
        <w:t xml:space="preserve"> </w:t>
      </w:r>
      <w:bookmarkStart w:id="13" w:name="_Toc158883362"/>
      <w:r>
        <w:t>Problem Domain</w:t>
      </w:r>
      <w:bookmarkEnd w:id="11"/>
      <w:bookmarkEnd w:id="12"/>
      <w:bookmarkEnd w:id="13"/>
    </w:p>
    <w:p w14:paraId="1F409CC1" w14:textId="77777777" w:rsidR="00CE77C2" w:rsidRPr="003B7D2C" w:rsidRDefault="00CE77C2" w:rsidP="00CE77C2">
      <w:pPr>
        <w:pStyle w:val="Heading3"/>
        <w:numPr>
          <w:ilvl w:val="2"/>
          <w:numId w:val="19"/>
        </w:numPr>
      </w:pPr>
      <w:bookmarkStart w:id="14" w:name="_Toc146993926"/>
      <w:bookmarkStart w:id="15" w:name="_Toc147009934"/>
      <w:bookmarkStart w:id="16" w:name="_Toc158883363"/>
      <w:r w:rsidRPr="003B7D2C">
        <w:t>Current State of Legal Services in Sri Lanka</w:t>
      </w:r>
      <w:bookmarkEnd w:id="14"/>
      <w:bookmarkEnd w:id="15"/>
      <w:bookmarkEnd w:id="16"/>
    </w:p>
    <w:p w14:paraId="0CCA57E1" w14:textId="77777777" w:rsidR="00CE77C2" w:rsidRDefault="00CE77C2" w:rsidP="00CE77C2">
      <w:r w:rsidRPr="003B7D2C">
        <w:t>The accessibility and affordability of legal services in Sri Lanka have been persistent concerns. According to the World Justice Project's 2020 "Rule of Law Index," Sri Lanka ranked 65th out of 128 countries in terms of accessibility and affordability of legal services</w:t>
      </w:r>
      <w:r>
        <w:t>.</w:t>
      </w:r>
      <w:r w:rsidRPr="003B7D2C">
        <w:t xml:space="preserve"> </w:t>
      </w:r>
      <w:r>
        <w:t>(</w:t>
      </w:r>
      <w:r w:rsidRPr="003B7D2C">
        <w:t>World Justice Project, 2020</w:t>
      </w:r>
      <w:r>
        <w:t>)</w:t>
      </w:r>
      <w:r w:rsidRPr="003B7D2C">
        <w:t xml:space="preserve"> The legal system's complexity, influenced by a mix of English common law and traditional practices, presents an additional hurdle for those seeking legal assistance </w:t>
      </w:r>
      <w:r>
        <w:t>(</w:t>
      </w:r>
      <w:r w:rsidRPr="003B7D2C">
        <w:t>Ministry of Justice and Prison Reforms, Sri Lanka, 2018</w:t>
      </w:r>
      <w:r>
        <w:t>)</w:t>
      </w:r>
      <w:r w:rsidRPr="003B7D2C">
        <w:t xml:space="preserve">. Moreover, the distribution of legal professionals is uneven, with a concentration in urban areas, leaving rural regions underserved </w:t>
      </w:r>
      <w:r>
        <w:t>(</w:t>
      </w:r>
      <w:r w:rsidRPr="003B7D2C">
        <w:t>Sri Lanka Bar Association, 2020</w:t>
      </w:r>
      <w:r>
        <w:t>)</w:t>
      </w:r>
      <w:r w:rsidRPr="003B7D2C">
        <w:t>.</w:t>
      </w:r>
    </w:p>
    <w:p w14:paraId="499A1C51" w14:textId="77777777" w:rsidR="00CE77C2" w:rsidRDefault="00CE77C2" w:rsidP="00CE77C2">
      <w:r w:rsidRPr="003B7D2C">
        <w:t>These challenges underscore the need for innovative solutions to make legal services more accessible and comprehensible to a broader range of individuals and organizations in Sri Lanka. This project aims to contribute to this effort by exploring the integration of LLM expertise into a chatbot lawyer, with the goal of addressing these pressing issues.</w:t>
      </w:r>
    </w:p>
    <w:p w14:paraId="383D3781" w14:textId="77777777" w:rsidR="00CE77C2" w:rsidRPr="002B4B4E" w:rsidRDefault="00CE77C2" w:rsidP="00CE77C2">
      <w:pPr>
        <w:pStyle w:val="Heading3"/>
        <w:numPr>
          <w:ilvl w:val="2"/>
          <w:numId w:val="19"/>
        </w:numPr>
      </w:pPr>
      <w:bookmarkStart w:id="17" w:name="_Toc146993927"/>
      <w:bookmarkStart w:id="18" w:name="_Toc147009935"/>
      <w:bookmarkStart w:id="19" w:name="_Toc158883364"/>
      <w:r w:rsidRPr="0078443C">
        <w:t>The Need for an LLM-Enhanced Chatbot Lawyer</w:t>
      </w:r>
      <w:bookmarkEnd w:id="17"/>
      <w:bookmarkEnd w:id="18"/>
      <w:bookmarkEnd w:id="19"/>
    </w:p>
    <w:p w14:paraId="1F870ECE" w14:textId="77777777" w:rsidR="00CE77C2" w:rsidRDefault="00CE77C2" w:rsidP="00CE77C2">
      <w:bookmarkStart w:id="20" w:name="_Toc146993928"/>
      <w:bookmarkStart w:id="21" w:name="_Toc147009936"/>
      <w:r>
        <w:t>In Lanka getting help for any legal issues or understanding the law can be a very big challenge especially for people who are in the rural areas.</w:t>
      </w:r>
      <w:r w:rsidRPr="002B4B4E">
        <w:t xml:space="preserve"> </w:t>
      </w:r>
      <w:r>
        <w:t>(</w:t>
      </w:r>
      <w:r w:rsidRPr="003B7D2C">
        <w:t>Ministry of Justice and Prison Reforms, Sri Lanka, 2018</w:t>
      </w:r>
      <w:r>
        <w:t xml:space="preserve">) But the biggest barrier for people been the legal system been very complex to understand, due to this people get into all sort of trouble and specially people do get deceived </w:t>
      </w:r>
      <w:r>
        <w:lastRenderedPageBreak/>
        <w:t>by others. That’s where the chatbot comes into play with advanced legal knowledge the bot can offer quick affordable and reliable legal assistance specifically for Sri Lankan unique legal laws. The main goal is to make this accessible to everyone who needs it.</w:t>
      </w:r>
    </w:p>
    <w:p w14:paraId="1B4FBE7E" w14:textId="77777777" w:rsidR="00CE77C2" w:rsidRDefault="00CE77C2" w:rsidP="00CE77C2">
      <w:pPr>
        <w:pStyle w:val="Heading3"/>
        <w:numPr>
          <w:ilvl w:val="2"/>
          <w:numId w:val="19"/>
        </w:numPr>
      </w:pPr>
      <w:bookmarkStart w:id="22" w:name="_Toc158883365"/>
      <w:r w:rsidRPr="002B4B4E">
        <w:t>Role of Technology in Legal Services</w:t>
      </w:r>
      <w:bookmarkEnd w:id="20"/>
      <w:bookmarkEnd w:id="21"/>
      <w:bookmarkEnd w:id="22"/>
    </w:p>
    <w:p w14:paraId="5D4BB074" w14:textId="77777777" w:rsidR="00CE77C2" w:rsidRDefault="00CE77C2" w:rsidP="00CE77C2">
      <w:bookmarkStart w:id="23" w:name="_Toc146993929"/>
      <w:bookmarkStart w:id="24" w:name="_Toc147009937"/>
      <w:r>
        <w:t xml:space="preserve">When seen the landscape of the legal service the research has noticed that there has been transformative shift driven by technological advancement. Technology has become an indispensable tool in the world of law and order. Legal professionals use this tool to streamline their process, enhance research capabilities, and improve client interactions. The integration of AI and other automation tools has revolutionized the legal sector, has the potential to offer more efficient and accessible legal services </w:t>
      </w:r>
      <w:r w:rsidRPr="00AE6CA7">
        <w:t>(Smith, 2022)</w:t>
      </w:r>
      <w:r>
        <w:t xml:space="preserve">. </w:t>
      </w:r>
      <w:r w:rsidRPr="00961988">
        <w:t>Legal tech innovations, including chatbots and AI-powered research tools, have shown promise in simplifying legal procedures and reducing costs while maintaining the quality of legal counsel. In the context of Sri Lanka, embracing technology in legal services has the potential to bridge the justice gap and make legal assistance more readily available to diverse segments of the population.</w:t>
      </w:r>
    </w:p>
    <w:p w14:paraId="20A8412A" w14:textId="5C1A8EDB" w:rsidR="001162C6" w:rsidRDefault="00CE77C2" w:rsidP="001162C6">
      <w:pPr>
        <w:pStyle w:val="Heading2"/>
        <w:numPr>
          <w:ilvl w:val="1"/>
          <w:numId w:val="19"/>
        </w:numPr>
        <w:ind w:left="360" w:hanging="360"/>
      </w:pPr>
      <w:r>
        <w:t xml:space="preserve"> </w:t>
      </w:r>
      <w:bookmarkStart w:id="25" w:name="_Toc158883366"/>
      <w:r>
        <w:t>Problem Definition</w:t>
      </w:r>
      <w:bookmarkEnd w:id="23"/>
      <w:bookmarkEnd w:id="24"/>
      <w:bookmarkEnd w:id="25"/>
    </w:p>
    <w:p w14:paraId="200C947F" w14:textId="327DEE40" w:rsidR="001162C6" w:rsidRDefault="001162C6" w:rsidP="001162C6">
      <w:pPr>
        <w:rPr>
          <w:szCs w:val="24"/>
        </w:rPr>
      </w:pPr>
      <w:r w:rsidRPr="00961988">
        <w:t>Obtaining adequate legal aid in Sri Lanka presents considerable challenges. The country’s legal system is complex and often requires basic legal knowledge to travel efficiently. This complexity and misallocation of legal professionals has resulted in expensive legal services, especially in rural areas Globally, technological advances have transformed the legal profession, creating opportunities for access to legal aid has been increased</w:t>
      </w:r>
      <w:r>
        <w:t xml:space="preserve"> </w:t>
      </w:r>
      <w:r w:rsidRPr="00AE6CA7">
        <w:t>(Smith, 2022)</w:t>
      </w:r>
      <w:r>
        <w:t xml:space="preserve">. </w:t>
      </w:r>
      <w:r w:rsidRPr="00961988">
        <w:t xml:space="preserve"> The project aims to solve these challenges by creating an "LLM-Backed Chatbot Lawyer" equipped with advanced legal skills. The intent of this chatbot is to provide fast, cost-effective, and customized legal guidance, and ultimately differentiate the legal services available to individuals and organizations in Sri Lanka and improve the overall legal experience</w:t>
      </w:r>
      <w:r w:rsidRPr="001162C6">
        <w:rPr>
          <w:szCs w:val="24"/>
        </w:rPr>
        <w:t>.</w:t>
      </w:r>
    </w:p>
    <w:p w14:paraId="1A0DD3E3" w14:textId="77777777" w:rsidR="001162C6" w:rsidRDefault="001162C6" w:rsidP="001162C6">
      <w:pPr>
        <w:pStyle w:val="Heading3"/>
        <w:numPr>
          <w:ilvl w:val="2"/>
          <w:numId w:val="19"/>
        </w:numPr>
      </w:pPr>
      <w:bookmarkStart w:id="26" w:name="_Toc146993930"/>
      <w:bookmarkStart w:id="27" w:name="_Toc147009938"/>
      <w:bookmarkStart w:id="28" w:name="_Toc158883367"/>
      <w:r>
        <w:t>Problem Statement</w:t>
      </w:r>
      <w:bookmarkEnd w:id="26"/>
      <w:bookmarkEnd w:id="27"/>
      <w:bookmarkEnd w:id="28"/>
    </w:p>
    <w:p w14:paraId="4EC942A0" w14:textId="1F866430" w:rsidR="001162C6" w:rsidRPr="001162C6" w:rsidRDefault="001162C6" w:rsidP="001162C6">
      <w:pPr>
        <w:rPr>
          <w:szCs w:val="24"/>
        </w:rPr>
      </w:pPr>
      <w:bookmarkStart w:id="29" w:name="_Toc146993931"/>
      <w:bookmarkStart w:id="30" w:name="_Toc147009939"/>
      <w:r>
        <w:rPr>
          <w:szCs w:val="24"/>
        </w:rPr>
        <w:t xml:space="preserve">Current lawyer chatbot are for other developed countries which has a significantly different laws compared to Sri Lanka and in order to train this chatbot using a LLM this would need an existing dataset but as per the research there no any specific dataset to train this model that’s where will take all existing books, pdfs, journal, case verdicts to create domain specific chatbot </w:t>
      </w:r>
      <w:r>
        <w:rPr>
          <w:szCs w:val="24"/>
        </w:rPr>
        <w:lastRenderedPageBreak/>
        <w:t>this research does not only contribute for legal advice but helps businesses and other organization to create domain specific chatbots</w:t>
      </w:r>
      <w:bookmarkEnd w:id="29"/>
      <w:bookmarkEnd w:id="30"/>
    </w:p>
    <w:p w14:paraId="101CBD52" w14:textId="3E0516B9" w:rsidR="001162C6" w:rsidRDefault="001162C6" w:rsidP="00CE77C2">
      <w:pPr>
        <w:pStyle w:val="Heading2"/>
        <w:numPr>
          <w:ilvl w:val="1"/>
          <w:numId w:val="19"/>
        </w:numPr>
        <w:ind w:left="360" w:hanging="360"/>
      </w:pPr>
      <w:r>
        <w:t xml:space="preserve"> </w:t>
      </w:r>
      <w:bookmarkStart w:id="31" w:name="_Toc158883368"/>
      <w:r>
        <w:t>Aims and Objectives</w:t>
      </w:r>
      <w:bookmarkEnd w:id="31"/>
    </w:p>
    <w:p w14:paraId="627D8575" w14:textId="11501ECC" w:rsidR="00C72F89" w:rsidRDefault="00C72F89" w:rsidP="00C72F89">
      <w:pPr>
        <w:pStyle w:val="Heading2"/>
        <w:numPr>
          <w:ilvl w:val="2"/>
          <w:numId w:val="19"/>
        </w:numPr>
      </w:pPr>
      <w:bookmarkStart w:id="32" w:name="_Toc158883369"/>
      <w:r>
        <w:t>Research Questions</w:t>
      </w:r>
      <w:bookmarkEnd w:id="32"/>
    </w:p>
    <w:p w14:paraId="26697C01" w14:textId="77777777" w:rsidR="00C72F89" w:rsidRPr="00C72F89" w:rsidRDefault="00C72F89" w:rsidP="00C72F89">
      <w:pPr>
        <w:rPr>
          <w:szCs w:val="24"/>
        </w:rPr>
      </w:pPr>
      <w:r w:rsidRPr="00C72F89">
        <w:rPr>
          <w:szCs w:val="24"/>
        </w:rPr>
        <w:t>RQ 1: How to collect a diverse and representative dataset of legal conversations and queries specific to Sri Lankan law?</w:t>
      </w:r>
    </w:p>
    <w:p w14:paraId="37C6F0B4" w14:textId="77777777" w:rsidR="00C72F89" w:rsidRPr="00C72F89" w:rsidRDefault="00C72F89" w:rsidP="00C72F89">
      <w:pPr>
        <w:rPr>
          <w:szCs w:val="24"/>
        </w:rPr>
      </w:pPr>
      <w:r w:rsidRPr="00C72F89">
        <w:rPr>
          <w:szCs w:val="24"/>
        </w:rPr>
        <w:t>RQ 2: How to train the chatbot to understand and generate contextually relevant responses within the specialized domain of Sri Lankan law?</w:t>
      </w:r>
    </w:p>
    <w:p w14:paraId="660D0806" w14:textId="77777777" w:rsidR="00C72F89" w:rsidRPr="00C72F89" w:rsidRDefault="00C72F89" w:rsidP="00C72F89">
      <w:pPr>
        <w:rPr>
          <w:szCs w:val="24"/>
        </w:rPr>
      </w:pPr>
      <w:r w:rsidRPr="00C72F89">
        <w:rPr>
          <w:szCs w:val="24"/>
        </w:rPr>
        <w:t>RQ 3: To what extent can domain-specific language models be beneficial in enhancing the chatbot's performance within Sri Lankan law, and how should such models be trained and fine-tuned?</w:t>
      </w:r>
    </w:p>
    <w:p w14:paraId="09D5C0C0" w14:textId="02CFEAB4" w:rsidR="00C72F89" w:rsidRPr="00C72F89" w:rsidRDefault="00C72F89" w:rsidP="00C72F89">
      <w:pPr>
        <w:rPr>
          <w:szCs w:val="24"/>
        </w:rPr>
      </w:pPr>
      <w:r w:rsidRPr="00C72F89">
        <w:rPr>
          <w:szCs w:val="24"/>
        </w:rPr>
        <w:t>RQ 4: How to preprocess Law data into a dataset which the LLM model can be trained on?</w:t>
      </w:r>
    </w:p>
    <w:p w14:paraId="412CEB9B" w14:textId="77777777" w:rsidR="005812CF" w:rsidRDefault="005812CF" w:rsidP="005812CF">
      <w:pPr>
        <w:pStyle w:val="Heading2"/>
        <w:numPr>
          <w:ilvl w:val="2"/>
          <w:numId w:val="19"/>
        </w:numPr>
      </w:pPr>
      <w:bookmarkStart w:id="33" w:name="_Toc158883370"/>
      <w:r>
        <w:t>Aims</w:t>
      </w:r>
      <w:bookmarkEnd w:id="33"/>
    </w:p>
    <w:p w14:paraId="37B4720E" w14:textId="152A3640" w:rsidR="005812CF" w:rsidRPr="005812CF" w:rsidRDefault="005812CF" w:rsidP="005812CF">
      <w:pPr>
        <w:rPr>
          <w:szCs w:val="24"/>
        </w:rPr>
      </w:pPr>
      <w:r w:rsidRPr="005812CF">
        <w:rPr>
          <w:szCs w:val="24"/>
        </w:rPr>
        <w:t>The aim of this project is to design and develop an advanced chatbot lawyer specialized for Sri Lankan law, with a focus on addressing the existing research gap domain specific dataset creation for LLM model in providing accessible and accurate legal information to the public.</w:t>
      </w:r>
    </w:p>
    <w:p w14:paraId="73577CE3" w14:textId="77777777" w:rsidR="005812CF" w:rsidRDefault="005812CF" w:rsidP="005812CF">
      <w:pPr>
        <w:pStyle w:val="Heading2"/>
        <w:numPr>
          <w:ilvl w:val="2"/>
          <w:numId w:val="19"/>
        </w:numPr>
      </w:pPr>
      <w:bookmarkStart w:id="34" w:name="_Toc158883371"/>
      <w:r>
        <w:t>Research Objectives</w:t>
      </w:r>
      <w:bookmarkEnd w:id="34"/>
    </w:p>
    <w:tbl>
      <w:tblPr>
        <w:tblStyle w:val="TableGrid"/>
        <w:tblW w:w="9016" w:type="dxa"/>
        <w:tblLook w:val="04A0" w:firstRow="1" w:lastRow="0" w:firstColumn="1" w:lastColumn="0" w:noHBand="0" w:noVBand="1"/>
      </w:tblPr>
      <w:tblGrid>
        <w:gridCol w:w="1737"/>
        <w:gridCol w:w="3154"/>
        <w:gridCol w:w="2084"/>
        <w:gridCol w:w="2041"/>
      </w:tblGrid>
      <w:tr w:rsidR="005812CF" w14:paraId="533959A5" w14:textId="77777777" w:rsidTr="008E5B3D">
        <w:tc>
          <w:tcPr>
            <w:tcW w:w="1737" w:type="dxa"/>
          </w:tcPr>
          <w:p w14:paraId="665673CC" w14:textId="77777777" w:rsidR="005812CF" w:rsidRDefault="005812CF" w:rsidP="008E5B3D">
            <w:r>
              <w:t>Objective</w:t>
            </w:r>
          </w:p>
        </w:tc>
        <w:tc>
          <w:tcPr>
            <w:tcW w:w="3154" w:type="dxa"/>
          </w:tcPr>
          <w:p w14:paraId="1DA535A6" w14:textId="77777777" w:rsidR="005812CF" w:rsidRDefault="005812CF" w:rsidP="008E5B3D">
            <w:r>
              <w:t>Explanation</w:t>
            </w:r>
          </w:p>
        </w:tc>
        <w:tc>
          <w:tcPr>
            <w:tcW w:w="2084" w:type="dxa"/>
          </w:tcPr>
          <w:p w14:paraId="6607E14B" w14:textId="77777777" w:rsidR="005812CF" w:rsidRDefault="005812CF" w:rsidP="008E5B3D">
            <w:r>
              <w:t>Learning Outcomes</w:t>
            </w:r>
          </w:p>
        </w:tc>
        <w:tc>
          <w:tcPr>
            <w:tcW w:w="2041" w:type="dxa"/>
          </w:tcPr>
          <w:p w14:paraId="575AD8BB" w14:textId="77777777" w:rsidR="005812CF" w:rsidRDefault="005812CF" w:rsidP="008E5B3D">
            <w:r w:rsidRPr="00211388">
              <w:t>Research Question</w:t>
            </w:r>
          </w:p>
        </w:tc>
      </w:tr>
      <w:tr w:rsidR="005812CF" w14:paraId="061278E6" w14:textId="77777777" w:rsidTr="008E5B3D">
        <w:tc>
          <w:tcPr>
            <w:tcW w:w="1737" w:type="dxa"/>
          </w:tcPr>
          <w:p w14:paraId="5A30F55E" w14:textId="77777777" w:rsidR="005812CF" w:rsidRDefault="005812CF" w:rsidP="008E5B3D">
            <w:r>
              <w:t>Problem Identification</w:t>
            </w:r>
          </w:p>
        </w:tc>
        <w:tc>
          <w:tcPr>
            <w:tcW w:w="3154" w:type="dxa"/>
          </w:tcPr>
          <w:p w14:paraId="2341FC9A" w14:textId="77777777" w:rsidR="005812CF" w:rsidRDefault="005812CF" w:rsidP="008E5B3D">
            <w:r w:rsidRPr="000D7014">
              <w:rPr>
                <w:b/>
                <w:bCs/>
              </w:rPr>
              <w:t>RO1</w:t>
            </w:r>
            <w:r>
              <w:rPr>
                <w:b/>
                <w:bCs/>
              </w:rPr>
              <w:t xml:space="preserve"> – </w:t>
            </w:r>
            <w:r w:rsidRPr="00137139">
              <w:t>Aims to identify the specific challenges while developing a chatbot lawyer Sri Lankan law.</w:t>
            </w:r>
          </w:p>
          <w:p w14:paraId="3584778A" w14:textId="77777777" w:rsidR="005812CF" w:rsidRDefault="005812CF" w:rsidP="008E5B3D">
            <w:r w:rsidRPr="000D7014">
              <w:rPr>
                <w:b/>
                <w:bCs/>
              </w:rPr>
              <w:t>RO2</w:t>
            </w:r>
            <w:r>
              <w:rPr>
                <w:b/>
                <w:bCs/>
              </w:rPr>
              <w:t xml:space="preserve"> – </w:t>
            </w:r>
            <w:r>
              <w:t>Recognizing areas which user often seeks legal assistance, the challenges in finding reliable information.</w:t>
            </w:r>
          </w:p>
        </w:tc>
        <w:tc>
          <w:tcPr>
            <w:tcW w:w="2084" w:type="dxa"/>
          </w:tcPr>
          <w:p w14:paraId="35EAA992" w14:textId="77777777" w:rsidR="005812CF" w:rsidRDefault="005812CF" w:rsidP="008E5B3D"/>
          <w:p w14:paraId="067827F9" w14:textId="77777777" w:rsidR="005812CF" w:rsidRDefault="005812CF" w:rsidP="008E5B3D">
            <w:r>
              <w:rPr>
                <w:rFonts w:cs="Times New Roman"/>
                <w:color w:val="000000"/>
                <w:kern w:val="0"/>
                <w:szCs w:val="24"/>
                <w:lang w:val="en-GB"/>
              </w:rPr>
              <w:t>LO4, LO5, LO2</w:t>
            </w:r>
          </w:p>
        </w:tc>
        <w:tc>
          <w:tcPr>
            <w:tcW w:w="2041" w:type="dxa"/>
          </w:tcPr>
          <w:p w14:paraId="4AA23E71" w14:textId="77777777" w:rsidR="005812CF" w:rsidRDefault="005812CF" w:rsidP="008E5B3D"/>
          <w:p w14:paraId="4D425DBA" w14:textId="77777777" w:rsidR="005812CF" w:rsidRDefault="005812CF" w:rsidP="008E5B3D">
            <w:r>
              <w:t>RQ1</w:t>
            </w:r>
          </w:p>
        </w:tc>
      </w:tr>
      <w:tr w:rsidR="005812CF" w14:paraId="76E34B1F" w14:textId="77777777" w:rsidTr="008E5B3D">
        <w:tc>
          <w:tcPr>
            <w:tcW w:w="1737" w:type="dxa"/>
          </w:tcPr>
          <w:p w14:paraId="0DB4B83F" w14:textId="77777777" w:rsidR="005812CF" w:rsidRDefault="005812CF" w:rsidP="008E5B3D">
            <w:r>
              <w:lastRenderedPageBreak/>
              <w:t>Literature Review</w:t>
            </w:r>
          </w:p>
        </w:tc>
        <w:tc>
          <w:tcPr>
            <w:tcW w:w="3154" w:type="dxa"/>
          </w:tcPr>
          <w:p w14:paraId="690CEE33" w14:textId="77777777" w:rsidR="005812CF" w:rsidRDefault="005812CF" w:rsidP="008E5B3D">
            <w:r w:rsidRPr="000C73BB">
              <w:rPr>
                <w:b/>
                <w:bCs/>
              </w:rPr>
              <w:t>RO3</w:t>
            </w:r>
            <w:r>
              <w:t xml:space="preserve"> – Extensive examination of the existing literature, research papers, legal document and chatbot development resources to gain knowledge about chatbot technology, NLP, and legal domain.</w:t>
            </w:r>
          </w:p>
          <w:p w14:paraId="301B05E7" w14:textId="77777777" w:rsidR="005812CF" w:rsidRDefault="005812CF" w:rsidP="008E5B3D">
            <w:r w:rsidRPr="000C73BB">
              <w:rPr>
                <w:b/>
                <w:bCs/>
              </w:rPr>
              <w:t>RO4</w:t>
            </w:r>
            <w:r>
              <w:t xml:space="preserve"> – Systematically will review legal databases, case verdicts, journals to uncover valuable methodologies, best practices, case studies, and resources specific to Lankan law.</w:t>
            </w:r>
          </w:p>
          <w:p w14:paraId="17BE2D90" w14:textId="77777777" w:rsidR="005812CF" w:rsidRDefault="005812CF" w:rsidP="008E5B3D">
            <w:r w:rsidRPr="000C73BB">
              <w:rPr>
                <w:b/>
                <w:bCs/>
              </w:rPr>
              <w:t>RO5</w:t>
            </w:r>
            <w:r>
              <w:t xml:space="preserve"> – Build a strong theoretical foundation towards the project allowing it to be informed about decision-making, adoption of proven strategies and avoiding pitfalls on the development</w:t>
            </w:r>
          </w:p>
        </w:tc>
        <w:tc>
          <w:tcPr>
            <w:tcW w:w="2084" w:type="dxa"/>
          </w:tcPr>
          <w:p w14:paraId="75E69B17" w14:textId="77777777" w:rsidR="005812CF" w:rsidRDefault="005812CF" w:rsidP="008E5B3D"/>
          <w:p w14:paraId="2AD8C0E3" w14:textId="77777777" w:rsidR="005812CF" w:rsidRDefault="005812CF" w:rsidP="008E5B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pPr>
            <w:r>
              <w:rPr>
                <w:rFonts w:cs="Times New Roman"/>
                <w:color w:val="000000"/>
                <w:kern w:val="0"/>
                <w:szCs w:val="24"/>
                <w:lang w:val="en-GB"/>
              </w:rPr>
              <w:t>LO1</w:t>
            </w:r>
          </w:p>
          <w:p w14:paraId="586C7DC9" w14:textId="77777777" w:rsidR="005812CF" w:rsidRDefault="005812CF" w:rsidP="008E5B3D"/>
        </w:tc>
        <w:tc>
          <w:tcPr>
            <w:tcW w:w="2041" w:type="dxa"/>
          </w:tcPr>
          <w:p w14:paraId="55226022" w14:textId="77777777" w:rsidR="005812CF" w:rsidRDefault="005812CF" w:rsidP="008E5B3D"/>
          <w:p w14:paraId="22CEE992" w14:textId="77777777" w:rsidR="005812CF" w:rsidRDefault="005812CF" w:rsidP="008E5B3D">
            <w:r>
              <w:t>RQ1, RQ2</w:t>
            </w:r>
          </w:p>
        </w:tc>
      </w:tr>
      <w:tr w:rsidR="005812CF" w14:paraId="5AB82AC6" w14:textId="77777777" w:rsidTr="008E5B3D">
        <w:tc>
          <w:tcPr>
            <w:tcW w:w="1737" w:type="dxa"/>
          </w:tcPr>
          <w:p w14:paraId="08C5D03D" w14:textId="77777777" w:rsidR="005812CF" w:rsidRDefault="005812CF" w:rsidP="008E5B3D">
            <w:r>
              <w:t>Data Gathering and Analysis</w:t>
            </w:r>
          </w:p>
        </w:tc>
        <w:tc>
          <w:tcPr>
            <w:tcW w:w="3154" w:type="dxa"/>
          </w:tcPr>
          <w:p w14:paraId="27D25DE6" w14:textId="77777777" w:rsidR="005812CF" w:rsidRDefault="005812CF" w:rsidP="008E5B3D">
            <w:r w:rsidRPr="005D6F18">
              <w:rPr>
                <w:b/>
                <w:bCs/>
              </w:rPr>
              <w:t>RO6</w:t>
            </w:r>
            <w:r>
              <w:t xml:space="preserve"> – Encompassing the collection, preprocessing noisy data analyzing the data according to the LLM acceptance dataset.</w:t>
            </w:r>
          </w:p>
          <w:p w14:paraId="4C68FAB3" w14:textId="77777777" w:rsidR="005812CF" w:rsidRDefault="005812CF" w:rsidP="008E5B3D">
            <w:r w:rsidRPr="005D6F18">
              <w:rPr>
                <w:b/>
                <w:bCs/>
              </w:rPr>
              <w:t>RO7</w:t>
            </w:r>
            <w:r>
              <w:t xml:space="preserve"> – Develop technics to get the preprocess data from law books, case verdicts, legal journals.</w:t>
            </w:r>
          </w:p>
          <w:p w14:paraId="72667D11" w14:textId="77777777" w:rsidR="005812CF" w:rsidRDefault="005812CF" w:rsidP="008E5B3D">
            <w:r w:rsidRPr="005D6F18">
              <w:rPr>
                <w:b/>
                <w:bCs/>
              </w:rPr>
              <w:t>RO8</w:t>
            </w:r>
            <w:r>
              <w:t xml:space="preserve"> – The objective includes creation of dataset for the legal </w:t>
            </w:r>
            <w:r>
              <w:lastRenderedPageBreak/>
              <w:t>terminology using Sri Lankan law and legal documents.</w:t>
            </w:r>
          </w:p>
        </w:tc>
        <w:tc>
          <w:tcPr>
            <w:tcW w:w="2084" w:type="dxa"/>
          </w:tcPr>
          <w:p w14:paraId="60D8DF6C" w14:textId="77777777" w:rsidR="005812CF" w:rsidRDefault="005812CF" w:rsidP="008E5B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cs="Times New Roman"/>
                <w:color w:val="000000"/>
                <w:kern w:val="0"/>
                <w:szCs w:val="24"/>
                <w:lang w:val="en-GB"/>
              </w:rPr>
            </w:pPr>
          </w:p>
          <w:p w14:paraId="7B0021CD" w14:textId="77777777" w:rsidR="005812CF" w:rsidRPr="00DA6C40" w:rsidRDefault="005812CF" w:rsidP="008E5B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cs="Times New Roman"/>
                <w:color w:val="000000"/>
                <w:kern w:val="0"/>
                <w:szCs w:val="24"/>
                <w:lang w:val="en-GB"/>
              </w:rPr>
            </w:pPr>
            <w:r>
              <w:rPr>
                <w:rFonts w:cs="Times New Roman"/>
                <w:color w:val="000000"/>
                <w:kern w:val="0"/>
                <w:szCs w:val="24"/>
                <w:lang w:val="en-GB"/>
              </w:rPr>
              <w:t>LO1, LO2, LO5, LO7</w:t>
            </w:r>
          </w:p>
        </w:tc>
        <w:tc>
          <w:tcPr>
            <w:tcW w:w="2041" w:type="dxa"/>
          </w:tcPr>
          <w:p w14:paraId="4F1DA112" w14:textId="77777777" w:rsidR="005812CF" w:rsidRDefault="005812CF" w:rsidP="008E5B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cs="Times New Roman"/>
                <w:color w:val="000000"/>
                <w:kern w:val="0"/>
                <w:szCs w:val="24"/>
                <w:lang w:val="en-GB"/>
              </w:rPr>
            </w:pPr>
          </w:p>
          <w:p w14:paraId="3EB90316" w14:textId="77777777" w:rsidR="005812CF" w:rsidRDefault="005812CF" w:rsidP="008E5B3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cs="Times New Roman"/>
                <w:color w:val="000000"/>
                <w:kern w:val="0"/>
                <w:szCs w:val="24"/>
                <w:lang w:val="en-GB"/>
              </w:rPr>
            </w:pPr>
            <w:r>
              <w:rPr>
                <w:rFonts w:cs="Times New Roman"/>
                <w:color w:val="000000"/>
                <w:kern w:val="0"/>
                <w:szCs w:val="24"/>
                <w:lang w:val="en-GB"/>
              </w:rPr>
              <w:t>RQ4, RQ1</w:t>
            </w:r>
          </w:p>
        </w:tc>
      </w:tr>
      <w:tr w:rsidR="005812CF" w14:paraId="70D5691A" w14:textId="77777777" w:rsidTr="008E5B3D">
        <w:tc>
          <w:tcPr>
            <w:tcW w:w="1737" w:type="dxa"/>
          </w:tcPr>
          <w:p w14:paraId="664DC837" w14:textId="77777777" w:rsidR="005812CF" w:rsidRDefault="005812CF" w:rsidP="008E5B3D">
            <w:r>
              <w:t>Research Design</w:t>
            </w:r>
          </w:p>
        </w:tc>
        <w:tc>
          <w:tcPr>
            <w:tcW w:w="3154" w:type="dxa"/>
          </w:tcPr>
          <w:p w14:paraId="5106E176" w14:textId="77777777" w:rsidR="005812CF" w:rsidRDefault="005812CF" w:rsidP="008E5B3D">
            <w:r w:rsidRPr="000D7D72">
              <w:rPr>
                <w:b/>
                <w:bCs/>
              </w:rPr>
              <w:t>RO9</w:t>
            </w:r>
            <w:r>
              <w:t xml:space="preserve"> – The research design cooperates for the tech stack used and chatbot architecture.</w:t>
            </w:r>
          </w:p>
          <w:p w14:paraId="100452E6" w14:textId="77777777" w:rsidR="005812CF" w:rsidRDefault="005812CF" w:rsidP="008E5B3D">
            <w:r w:rsidRPr="000D7D72">
              <w:rPr>
                <w:b/>
                <w:bCs/>
              </w:rPr>
              <w:t>RO10</w:t>
            </w:r>
            <w:r>
              <w:t xml:space="preserve"> – The objective is to create a structured plan, guiding the implementation process.</w:t>
            </w:r>
          </w:p>
        </w:tc>
        <w:tc>
          <w:tcPr>
            <w:tcW w:w="2084" w:type="dxa"/>
          </w:tcPr>
          <w:p w14:paraId="10ECEBAB" w14:textId="77777777" w:rsidR="005812CF" w:rsidRDefault="005812CF" w:rsidP="008E5B3D"/>
          <w:p w14:paraId="6C19B5BE" w14:textId="77777777" w:rsidR="005812CF" w:rsidRDefault="005812CF" w:rsidP="008E5B3D">
            <w:r>
              <w:t>LO1, LO7</w:t>
            </w:r>
          </w:p>
        </w:tc>
        <w:tc>
          <w:tcPr>
            <w:tcW w:w="2041" w:type="dxa"/>
          </w:tcPr>
          <w:p w14:paraId="315E23D3" w14:textId="77777777" w:rsidR="005812CF" w:rsidRDefault="005812CF" w:rsidP="008E5B3D"/>
          <w:p w14:paraId="03911B6A" w14:textId="77777777" w:rsidR="005812CF" w:rsidRDefault="005812CF" w:rsidP="008E5B3D">
            <w:r>
              <w:t>RQ3, RQ4</w:t>
            </w:r>
          </w:p>
        </w:tc>
      </w:tr>
      <w:tr w:rsidR="005812CF" w14:paraId="068B0262" w14:textId="77777777" w:rsidTr="008E5B3D">
        <w:tc>
          <w:tcPr>
            <w:tcW w:w="1737" w:type="dxa"/>
          </w:tcPr>
          <w:p w14:paraId="462E021B" w14:textId="77777777" w:rsidR="005812CF" w:rsidRDefault="005812CF" w:rsidP="008E5B3D">
            <w:r>
              <w:t>Implementation</w:t>
            </w:r>
          </w:p>
        </w:tc>
        <w:tc>
          <w:tcPr>
            <w:tcW w:w="3154" w:type="dxa"/>
          </w:tcPr>
          <w:p w14:paraId="6E13A2CB" w14:textId="77777777" w:rsidR="005812CF" w:rsidRDefault="005812CF" w:rsidP="008E5B3D">
            <w:r w:rsidRPr="000D7D72">
              <w:rPr>
                <w:b/>
                <w:bCs/>
              </w:rPr>
              <w:t>RO11</w:t>
            </w:r>
            <w:r>
              <w:t xml:space="preserve"> – The implementation divides the work into multiple sprints dividing the development process with continuous testing.</w:t>
            </w:r>
          </w:p>
          <w:p w14:paraId="02592F8D" w14:textId="77777777" w:rsidR="005812CF" w:rsidRDefault="005812CF" w:rsidP="008E5B3D">
            <w:r w:rsidRPr="000D7D72">
              <w:rPr>
                <w:b/>
                <w:bCs/>
              </w:rPr>
              <w:t>RO12</w:t>
            </w:r>
            <w:r>
              <w:t xml:space="preserve"> – Deploying the API to messenger WhatsApp and other messaging applications</w:t>
            </w:r>
          </w:p>
        </w:tc>
        <w:tc>
          <w:tcPr>
            <w:tcW w:w="2084" w:type="dxa"/>
          </w:tcPr>
          <w:p w14:paraId="3281D39E" w14:textId="77777777" w:rsidR="005812CF" w:rsidRDefault="005812CF" w:rsidP="008E5B3D"/>
          <w:p w14:paraId="39A0325D" w14:textId="77777777" w:rsidR="005812CF" w:rsidRDefault="005812CF" w:rsidP="008E5B3D">
            <w:r>
              <w:t>LO5, LO2</w:t>
            </w:r>
          </w:p>
        </w:tc>
        <w:tc>
          <w:tcPr>
            <w:tcW w:w="2041" w:type="dxa"/>
          </w:tcPr>
          <w:p w14:paraId="51B8DBB9" w14:textId="77777777" w:rsidR="005812CF" w:rsidRDefault="005812CF" w:rsidP="008E5B3D"/>
          <w:p w14:paraId="3BD21C0D" w14:textId="77777777" w:rsidR="005812CF" w:rsidRDefault="005812CF" w:rsidP="008E5B3D">
            <w:r>
              <w:t>RQ1, RQ3, RQ4</w:t>
            </w:r>
          </w:p>
        </w:tc>
      </w:tr>
      <w:tr w:rsidR="005812CF" w14:paraId="1EC42E81" w14:textId="77777777" w:rsidTr="008E5B3D">
        <w:tc>
          <w:tcPr>
            <w:tcW w:w="1737" w:type="dxa"/>
          </w:tcPr>
          <w:p w14:paraId="1DE70D0C" w14:textId="77777777" w:rsidR="005812CF" w:rsidRDefault="005812CF" w:rsidP="008E5B3D">
            <w:r>
              <w:t>Testing and Evaluation</w:t>
            </w:r>
          </w:p>
        </w:tc>
        <w:tc>
          <w:tcPr>
            <w:tcW w:w="3154" w:type="dxa"/>
          </w:tcPr>
          <w:p w14:paraId="43EC359D" w14:textId="77777777" w:rsidR="005812CF" w:rsidRDefault="005812CF" w:rsidP="008E5B3D">
            <w:r w:rsidRPr="00FB0614">
              <w:rPr>
                <w:b/>
                <w:bCs/>
              </w:rPr>
              <w:t>RO13</w:t>
            </w:r>
            <w:r>
              <w:t xml:space="preserve"> – To </w:t>
            </w:r>
            <w:r w:rsidRPr="00FB0614">
              <w:t xml:space="preserve">Evaluate </w:t>
            </w:r>
            <w:r>
              <w:t>the accuracy of the data which is represented by the chatbot accurate and reliable.</w:t>
            </w:r>
          </w:p>
          <w:p w14:paraId="57D1A0F9" w14:textId="0D9D8F47" w:rsidR="005812CF" w:rsidRDefault="005812CF" w:rsidP="008E5B3D">
            <w:r w:rsidRPr="00FB0614">
              <w:rPr>
                <w:b/>
                <w:bCs/>
              </w:rPr>
              <w:t>RO14</w:t>
            </w:r>
            <w:r>
              <w:t xml:space="preserve"> – Doing extrusive testing to make sure the request to the server comes accordingly and gives a response according to the request </w:t>
            </w:r>
          </w:p>
        </w:tc>
        <w:tc>
          <w:tcPr>
            <w:tcW w:w="2084" w:type="dxa"/>
          </w:tcPr>
          <w:p w14:paraId="2019619A" w14:textId="77777777" w:rsidR="005812CF" w:rsidRDefault="005812CF" w:rsidP="008E5B3D"/>
          <w:p w14:paraId="08C20F11" w14:textId="77777777" w:rsidR="005812CF" w:rsidRDefault="005812CF" w:rsidP="008E5B3D">
            <w:r>
              <w:t>LO4</w:t>
            </w:r>
          </w:p>
        </w:tc>
        <w:tc>
          <w:tcPr>
            <w:tcW w:w="2041" w:type="dxa"/>
          </w:tcPr>
          <w:p w14:paraId="17C8A28B" w14:textId="77777777" w:rsidR="005812CF" w:rsidRDefault="005812CF" w:rsidP="008E5B3D"/>
          <w:p w14:paraId="07107E26" w14:textId="77777777" w:rsidR="005812CF" w:rsidRDefault="005812CF" w:rsidP="00966E50">
            <w:pPr>
              <w:keepNext/>
            </w:pPr>
            <w:r>
              <w:t>RQ3, RQ4</w:t>
            </w:r>
          </w:p>
        </w:tc>
      </w:tr>
    </w:tbl>
    <w:p w14:paraId="6C9156A3" w14:textId="509A5809" w:rsidR="005812CF" w:rsidRDefault="00966E50" w:rsidP="00966E50">
      <w:pPr>
        <w:pStyle w:val="Caption"/>
        <w:ind w:left="2880"/>
      </w:pPr>
      <w:bookmarkStart w:id="35" w:name="_Toc158882995"/>
      <w:r>
        <w:t xml:space="preserve">Table </w:t>
      </w:r>
      <w:r>
        <w:fldChar w:fldCharType="begin"/>
      </w:r>
      <w:r>
        <w:instrText xml:space="preserve"> SEQ Table \* ARABIC </w:instrText>
      </w:r>
      <w:r>
        <w:fldChar w:fldCharType="separate"/>
      </w:r>
      <w:r w:rsidR="00A55A8E">
        <w:rPr>
          <w:noProof/>
        </w:rPr>
        <w:t>1</w:t>
      </w:r>
      <w:r>
        <w:fldChar w:fldCharType="end"/>
      </w:r>
      <w:r>
        <w:t xml:space="preserve"> - Research Objective</w:t>
      </w:r>
      <w:bookmarkEnd w:id="35"/>
    </w:p>
    <w:p w14:paraId="060DDD5A" w14:textId="77777777" w:rsidR="00966E50" w:rsidRPr="00966E50" w:rsidRDefault="00966E50" w:rsidP="00966E50"/>
    <w:p w14:paraId="297323B0" w14:textId="415D4A01" w:rsidR="005812CF" w:rsidRDefault="005812CF" w:rsidP="00CE77C2">
      <w:pPr>
        <w:pStyle w:val="Heading2"/>
        <w:numPr>
          <w:ilvl w:val="1"/>
          <w:numId w:val="19"/>
        </w:numPr>
        <w:ind w:left="360" w:hanging="360"/>
      </w:pPr>
      <w:r>
        <w:lastRenderedPageBreak/>
        <w:t xml:space="preserve"> </w:t>
      </w:r>
      <w:bookmarkStart w:id="36" w:name="_Toc158883372"/>
      <w:r>
        <w:t>Novelty of the Research</w:t>
      </w:r>
      <w:bookmarkEnd w:id="36"/>
    </w:p>
    <w:p w14:paraId="40140CD0" w14:textId="5E703A67" w:rsidR="005812CF" w:rsidRDefault="005812CF" w:rsidP="005812CF">
      <w:pPr>
        <w:pStyle w:val="Heading2"/>
        <w:numPr>
          <w:ilvl w:val="2"/>
          <w:numId w:val="19"/>
        </w:numPr>
      </w:pPr>
      <w:bookmarkStart w:id="37" w:name="_Toc158883373"/>
      <w:r>
        <w:t>Problem Novelty</w:t>
      </w:r>
      <w:bookmarkEnd w:id="37"/>
    </w:p>
    <w:p w14:paraId="33107BDE" w14:textId="406EE387" w:rsidR="005812CF" w:rsidRPr="005812CF" w:rsidRDefault="005812CF" w:rsidP="005812CF">
      <w:pPr>
        <w:rPr>
          <w:szCs w:val="24"/>
        </w:rPr>
      </w:pPr>
      <w:r w:rsidRPr="005812CF">
        <w:rPr>
          <w:szCs w:val="24"/>
        </w:rPr>
        <w:t>The Chatbot Lawyer deals with a peculiar problem in the field of legal help by analyzing the problems associated with current legal information retrieval and understanding mechanisms, particularly in the case of Sri Lanka. Traditional processes of legal research are often cumbersome and complicated for those who require specific and helpful information. Recognizing this gap in accessibility and comprehension, the project identifies a distinctive problem: the lack of customized and effective tools to help people extract meaningful legal conclusions from Sri Lankan legal documents, which limits the public’s understanding and ability to navigate the legal terrain.</w:t>
      </w:r>
    </w:p>
    <w:p w14:paraId="79E4BE72" w14:textId="3D5CE4DF" w:rsidR="005812CF" w:rsidRDefault="005812CF" w:rsidP="005812CF">
      <w:pPr>
        <w:pStyle w:val="Heading2"/>
        <w:numPr>
          <w:ilvl w:val="2"/>
          <w:numId w:val="19"/>
        </w:numPr>
      </w:pPr>
      <w:bookmarkStart w:id="38" w:name="_Toc158883374"/>
      <w:r>
        <w:t>Solution Novelty</w:t>
      </w:r>
      <w:bookmarkEnd w:id="38"/>
    </w:p>
    <w:p w14:paraId="4532EF78" w14:textId="77AE60CE" w:rsidR="005812CF" w:rsidRPr="00C72F89" w:rsidRDefault="00C72F89" w:rsidP="00C72F89">
      <w:pPr>
        <w:rPr>
          <w:szCs w:val="24"/>
        </w:rPr>
      </w:pPr>
      <w:r w:rsidRPr="00C72F89">
        <w:rPr>
          <w:szCs w:val="24"/>
        </w:rPr>
        <w:t>To address the arising problem, the Chatbot Lawyer proposes an innovative approach that combines modern language models, including Large Language Models (LLMs), with a customized pipeline for building a domain-specific dataset. This solution makes possible the conversion of legal documents represented in PDF documents into a structured machine-readable dataset that emphasizes the need to create a domain-specific dataset creation process. The novelty of this project is that it integrates two issues dataset creation and chatbot integration, which make the technology relevant to the peculiarities of the Sri Lankan law. Using machine learning methods, the project aims to harness an intelligent and convenient legal aid to build a user-friendly environment. However, this unique solution makes the Chatbot Lawyer stand out as an innovative approach to meeting the specific hurdles posed by the Sri Lankan legal system.</w:t>
      </w:r>
    </w:p>
    <w:p w14:paraId="388C8970" w14:textId="3D36E24F" w:rsidR="005812CF" w:rsidRDefault="005812CF" w:rsidP="00CE77C2">
      <w:pPr>
        <w:pStyle w:val="Heading2"/>
        <w:numPr>
          <w:ilvl w:val="1"/>
          <w:numId w:val="19"/>
        </w:numPr>
        <w:ind w:left="360" w:hanging="360"/>
      </w:pPr>
      <w:r>
        <w:t xml:space="preserve"> </w:t>
      </w:r>
      <w:bookmarkStart w:id="39" w:name="_Toc158883375"/>
      <w:r>
        <w:t>Research Gap</w:t>
      </w:r>
      <w:bookmarkEnd w:id="39"/>
    </w:p>
    <w:p w14:paraId="532685B1" w14:textId="1D70C8E7" w:rsidR="00C72F89" w:rsidRDefault="00C72F89" w:rsidP="00C72F89">
      <w:r w:rsidRPr="00853570">
        <w:t>The research gap for this project centers on the availability and maintenance of a comprehensive and dynamically updated legal knowledge base specifically tailored to the intricacies of Sri Lankan law.</w:t>
      </w:r>
      <w:r w:rsidRPr="003F0684">
        <w:t xml:space="preserve"> </w:t>
      </w:r>
      <w:r w:rsidRPr="00220641">
        <w:t>(</w:t>
      </w:r>
      <w:proofErr w:type="spellStart"/>
      <w:r w:rsidRPr="00220641">
        <w:t>Schwarcz</w:t>
      </w:r>
      <w:proofErr w:type="spellEnd"/>
      <w:r w:rsidRPr="00220641">
        <w:t xml:space="preserve"> and Choi, 2023)</w:t>
      </w:r>
      <w:r>
        <w:t xml:space="preserve"> </w:t>
      </w:r>
      <w:r w:rsidRPr="00853570">
        <w:t xml:space="preserve">This challenge encompasses several critical facets: firstly, the need for legal data to be accessible in a suitable format, spanning statutes, regulations, case law, and legal precedents; secondly, addressing the dynamic nature of the legal landscape, </w:t>
      </w:r>
      <w:r w:rsidRPr="00213077">
        <w:t>(Martínez, 2023)</w:t>
      </w:r>
      <w:r>
        <w:t xml:space="preserve"> </w:t>
      </w:r>
      <w:r w:rsidRPr="00853570">
        <w:t xml:space="preserve">requiring mechanisms for continuous updates and </w:t>
      </w:r>
      <w:r w:rsidRPr="00853570">
        <w:lastRenderedPageBreak/>
        <w:t>dynamic learning to ensure the chatbot's responses remain accurate and current; thirdly, achieving relevance and precision in responses by training the model using Sri Lankan legal content, preventing the chatbot from generating irrelevant information; and finally, incorporating verdicts and judgments from past Sri Lankan legal cases into the chatbot's training data, providing practical insights into the application of the law—a facet currently underrepresented in existing legal chatbot models. Addressing these gaps is crucial for the successful development of a precise, context-aware, and legally sound chatbot, ultimately enhancing access to justice and legal information in Sri Lanka</w:t>
      </w:r>
      <w:r w:rsidRPr="003225E2">
        <w:t>.</w:t>
      </w:r>
    </w:p>
    <w:p w14:paraId="7F9DD929" w14:textId="438FF304" w:rsidR="005812CF" w:rsidRDefault="005812CF" w:rsidP="00CE77C2">
      <w:pPr>
        <w:pStyle w:val="Heading2"/>
        <w:numPr>
          <w:ilvl w:val="1"/>
          <w:numId w:val="19"/>
        </w:numPr>
        <w:ind w:left="360" w:hanging="360"/>
      </w:pPr>
      <w:r>
        <w:t xml:space="preserve"> </w:t>
      </w:r>
      <w:bookmarkStart w:id="40" w:name="_Toc158883376"/>
      <w:r>
        <w:t>Contribution to the Body of Knowledge</w:t>
      </w:r>
      <w:bookmarkEnd w:id="40"/>
    </w:p>
    <w:p w14:paraId="0D0C65D6" w14:textId="18C7800B" w:rsidR="005812CF" w:rsidRDefault="005812CF" w:rsidP="005812CF">
      <w:pPr>
        <w:pStyle w:val="Heading2"/>
        <w:numPr>
          <w:ilvl w:val="2"/>
          <w:numId w:val="19"/>
        </w:numPr>
      </w:pPr>
      <w:bookmarkStart w:id="41" w:name="_Toc158883377"/>
      <w:r>
        <w:t>Contribution to the Problem Domain</w:t>
      </w:r>
      <w:bookmarkEnd w:id="41"/>
    </w:p>
    <w:p w14:paraId="73D1BF6B" w14:textId="77777777" w:rsidR="00C72F89" w:rsidRPr="00853570" w:rsidRDefault="00C72F89" w:rsidP="00C72F89">
      <w:pPr>
        <w:pStyle w:val="ListParagraph"/>
        <w:numPr>
          <w:ilvl w:val="0"/>
          <w:numId w:val="28"/>
        </w:numPr>
      </w:pPr>
      <w:r w:rsidRPr="00C72F89">
        <w:rPr>
          <w:b/>
          <w:bCs/>
        </w:rPr>
        <w:t>Continuous Updates Mechanism:</w:t>
      </w:r>
      <w:r w:rsidRPr="00853570">
        <w:t xml:space="preserve"> To address the dynamic nature of legal content, we devise and implement mechanisms for continuous updates and dynamic learning. This ensures that the chatbot remains current with the latest legal developments, enhancing its accuracy and relevance.</w:t>
      </w:r>
    </w:p>
    <w:p w14:paraId="50A9700B" w14:textId="77777777" w:rsidR="00C72F89" w:rsidRPr="00853570" w:rsidRDefault="00C72F89" w:rsidP="00C72F89">
      <w:pPr>
        <w:pStyle w:val="ListParagraph"/>
        <w:numPr>
          <w:ilvl w:val="0"/>
          <w:numId w:val="28"/>
        </w:numPr>
      </w:pPr>
      <w:r w:rsidRPr="00C72F89">
        <w:rPr>
          <w:b/>
          <w:bCs/>
        </w:rPr>
        <w:t>Contextual Relevance and Precision:</w:t>
      </w:r>
      <w:r w:rsidRPr="00853570">
        <w:t xml:space="preserve"> </w:t>
      </w:r>
      <w:r>
        <w:t>The</w:t>
      </w:r>
      <w:r w:rsidRPr="00853570">
        <w:t xml:space="preserve"> research focuses on refining the chatbot's training process to ensure that responses are contextually relevant, precise, and legally sound. This prevents the chatbot from offering extraneous or inaccurate information and enhances its utility as a legal resource.</w:t>
      </w:r>
    </w:p>
    <w:p w14:paraId="0F3C3FB9" w14:textId="1DCAD705" w:rsidR="00C72F89" w:rsidRPr="00853570" w:rsidRDefault="00C72F89" w:rsidP="00C72F89">
      <w:pPr>
        <w:pStyle w:val="ListParagraph"/>
        <w:numPr>
          <w:ilvl w:val="0"/>
          <w:numId w:val="28"/>
        </w:numPr>
      </w:pPr>
      <w:r w:rsidRPr="00C72F89">
        <w:rPr>
          <w:b/>
          <w:bCs/>
        </w:rPr>
        <w:t>Incorporation of Verdicts:</w:t>
      </w:r>
      <w:r w:rsidRPr="00853570">
        <w:t xml:space="preserve"> </w:t>
      </w:r>
      <w:r>
        <w:t xml:space="preserve">It </w:t>
      </w:r>
      <w:r w:rsidRPr="00853570">
        <w:t>make a pioneering contribution by incorporating verdicts and judgments from past Sri Lankan legal cases into the chatbot's training data. This enriches the chatbot's knowledge base and provides users with practical insights into the application of the law.</w:t>
      </w:r>
    </w:p>
    <w:p w14:paraId="0A50C55E" w14:textId="77777777" w:rsidR="00C72F89" w:rsidRDefault="00C72F89" w:rsidP="00C72F89">
      <w:pPr>
        <w:pStyle w:val="ListParagraph"/>
        <w:numPr>
          <w:ilvl w:val="0"/>
          <w:numId w:val="28"/>
        </w:numPr>
      </w:pPr>
      <w:r w:rsidRPr="00C72F89">
        <w:rPr>
          <w:b/>
          <w:bCs/>
        </w:rPr>
        <w:t>Collaborative Interdisciplinary Effort:</w:t>
      </w:r>
      <w:r w:rsidRPr="00853570">
        <w:t xml:space="preserve"> </w:t>
      </w:r>
      <w:r>
        <w:t>The</w:t>
      </w:r>
      <w:r w:rsidRPr="00853570">
        <w:t xml:space="preserve"> project encourages collaboration between legal experts, AI researchers, and data scientists, fostering a cross-disciplinary approach to building a reliable and effective legal chatbot for Sri Lanka.</w:t>
      </w:r>
    </w:p>
    <w:p w14:paraId="3974E71C" w14:textId="5E622840" w:rsidR="00C72F89" w:rsidRPr="00C72F89" w:rsidRDefault="00C72F89" w:rsidP="00C72F89">
      <w:pPr>
        <w:pStyle w:val="ListParagraph"/>
        <w:numPr>
          <w:ilvl w:val="0"/>
          <w:numId w:val="28"/>
        </w:numPr>
        <w:rPr>
          <w:bCs/>
        </w:rPr>
      </w:pPr>
      <w:r w:rsidRPr="00C72F89">
        <w:rPr>
          <w:b/>
        </w:rPr>
        <w:t xml:space="preserve">Improved Access to Justice: </w:t>
      </w:r>
      <w:r w:rsidRPr="00C72F89">
        <w:rPr>
          <w:bCs/>
        </w:rPr>
        <w:t xml:space="preserve">Ultimately, our contributions </w:t>
      </w:r>
      <w:proofErr w:type="gramStart"/>
      <w:r w:rsidRPr="00C72F89">
        <w:rPr>
          <w:bCs/>
        </w:rPr>
        <w:t>aims</w:t>
      </w:r>
      <w:proofErr w:type="gramEnd"/>
      <w:r w:rsidRPr="00C72F89">
        <w:rPr>
          <w:bCs/>
        </w:rPr>
        <w:t xml:space="preserve"> to enhance access to justice and legal information in Sri Lanka by providing a trustworthy and user-friendly resource for individuals seeking legal guidance.</w:t>
      </w:r>
    </w:p>
    <w:p w14:paraId="50161876" w14:textId="5841068D" w:rsidR="005812CF" w:rsidRDefault="005812CF" w:rsidP="005812CF">
      <w:pPr>
        <w:pStyle w:val="Heading2"/>
        <w:numPr>
          <w:ilvl w:val="2"/>
          <w:numId w:val="19"/>
        </w:numPr>
      </w:pPr>
      <w:bookmarkStart w:id="42" w:name="_Toc158883378"/>
      <w:r>
        <w:lastRenderedPageBreak/>
        <w:t>Contribution to Research Domain</w:t>
      </w:r>
      <w:bookmarkEnd w:id="42"/>
    </w:p>
    <w:p w14:paraId="6440E32D" w14:textId="77777777" w:rsidR="00C72F89" w:rsidRPr="00853570" w:rsidRDefault="00C72F89" w:rsidP="00C72F89">
      <w:pPr>
        <w:pStyle w:val="ListParagraph"/>
        <w:numPr>
          <w:ilvl w:val="0"/>
          <w:numId w:val="27"/>
        </w:numPr>
      </w:pPr>
      <w:r w:rsidRPr="00853570">
        <w:rPr>
          <w:b/>
          <w:bCs/>
        </w:rPr>
        <w:t>Development of a Specialized Training Dataset:</w:t>
      </w:r>
      <w:r w:rsidRPr="00853570">
        <w:t xml:space="preserve"> </w:t>
      </w:r>
      <w:r>
        <w:t>The</w:t>
      </w:r>
      <w:r w:rsidRPr="00853570">
        <w:t xml:space="preserve"> research makes a fundamental contribution by creating a specialized training dataset tailored to the unique characteristics and requirements of Specific Domain. This dataset fills a critical gap in the research domain, providing valuable resources for training chatbots to operate effectively within this specific domain.</w:t>
      </w:r>
      <w:r w:rsidRPr="003F0684">
        <w:t xml:space="preserve"> </w:t>
      </w:r>
      <w:r w:rsidRPr="00220641">
        <w:t>(</w:t>
      </w:r>
      <w:proofErr w:type="spellStart"/>
      <w:r w:rsidRPr="00220641">
        <w:t>Schwarcz</w:t>
      </w:r>
      <w:proofErr w:type="spellEnd"/>
      <w:r w:rsidRPr="00220641">
        <w:t xml:space="preserve"> and Choi, 2023)</w:t>
      </w:r>
    </w:p>
    <w:p w14:paraId="2858206C" w14:textId="77777777" w:rsidR="00C72F89" w:rsidRPr="00853570" w:rsidRDefault="00C72F89" w:rsidP="00C72F89">
      <w:pPr>
        <w:pStyle w:val="ListParagraph"/>
        <w:numPr>
          <w:ilvl w:val="0"/>
          <w:numId w:val="27"/>
        </w:numPr>
      </w:pPr>
      <w:r w:rsidRPr="00853570">
        <w:rPr>
          <w:b/>
          <w:bCs/>
        </w:rPr>
        <w:t>Expansion of Chatbot Capabilities:</w:t>
      </w:r>
      <w:r w:rsidRPr="00853570">
        <w:t xml:space="preserve"> By offering a domain-specific training dataset, </w:t>
      </w:r>
      <w:r>
        <w:t>it can</w:t>
      </w:r>
      <w:r w:rsidRPr="00853570">
        <w:t xml:space="preserve"> expand the capabilities of chatbots in the broader research domain. Researchers and developers can leverage this dataset to train chatbots that can comprehend, engage, and provide informed responses within Specific Domain, ultimately enhancing the utility of chatbot technology across various domains.</w:t>
      </w:r>
      <w:r w:rsidRPr="003F0684">
        <w:t xml:space="preserve"> </w:t>
      </w:r>
      <w:r w:rsidRPr="00432649">
        <w:t>(</w:t>
      </w:r>
      <w:proofErr w:type="spellStart"/>
      <w:r w:rsidRPr="00432649">
        <w:t>Shalaby</w:t>
      </w:r>
      <w:proofErr w:type="spellEnd"/>
      <w:r w:rsidRPr="00432649">
        <w:t xml:space="preserve"> et al., 2020)</w:t>
      </w:r>
    </w:p>
    <w:p w14:paraId="57E0985D" w14:textId="77777777" w:rsidR="00C72F89" w:rsidRPr="00853570" w:rsidRDefault="00C72F89" w:rsidP="00C72F89">
      <w:pPr>
        <w:pStyle w:val="ListParagraph"/>
        <w:numPr>
          <w:ilvl w:val="0"/>
          <w:numId w:val="27"/>
        </w:numPr>
      </w:pPr>
      <w:r w:rsidRPr="00853570">
        <w:rPr>
          <w:b/>
          <w:bCs/>
        </w:rPr>
        <w:t>Improved Chatbot Performance:</w:t>
      </w:r>
      <w:r w:rsidRPr="00853570">
        <w:t xml:space="preserve"> The availability of a domain-specific training dataset elevates chatbot performance within Specific Domain. This contribution extends to researchers and practitioners seeking to create chatbots for specific domains, providing a model for enhancing chatbot accuracy and context-awareness.</w:t>
      </w:r>
      <w:r w:rsidRPr="00DA78CC">
        <w:t xml:space="preserve"> (Hacker, Engel and Mauer, 2023)</w:t>
      </w:r>
    </w:p>
    <w:p w14:paraId="3622E4A7" w14:textId="57C920F4" w:rsidR="00C72F89" w:rsidRDefault="00C72F89" w:rsidP="00C72F89">
      <w:pPr>
        <w:pStyle w:val="ListParagraph"/>
        <w:numPr>
          <w:ilvl w:val="0"/>
          <w:numId w:val="27"/>
        </w:numPr>
      </w:pPr>
      <w:r w:rsidRPr="00853570">
        <w:rPr>
          <w:b/>
          <w:bCs/>
        </w:rPr>
        <w:t>Enhanced User Experiences:</w:t>
      </w:r>
      <w:r w:rsidRPr="00853570">
        <w:t xml:space="preserve"> Ultimately, </w:t>
      </w:r>
      <w:r>
        <w:t>the</w:t>
      </w:r>
      <w:r w:rsidRPr="00853570">
        <w:t xml:space="preserve"> research seeks to enhance user experiences within Specific Domain by enabling the creation of chatbots that can provide more meaningful, relevant, and accurate responses. This improvement in user experiences is a valuable contribution to the broader domain of human-computer interaction.</w:t>
      </w:r>
      <w:r w:rsidRPr="00DA78CC">
        <w:t xml:space="preserve"> (Li, Zhang and He, no date)</w:t>
      </w:r>
    </w:p>
    <w:p w14:paraId="57C10405" w14:textId="7D47D3CD" w:rsidR="005812CF" w:rsidRDefault="005812CF" w:rsidP="005812CF">
      <w:pPr>
        <w:pStyle w:val="Heading2"/>
        <w:numPr>
          <w:ilvl w:val="1"/>
          <w:numId w:val="19"/>
        </w:numPr>
      </w:pPr>
      <w:bookmarkStart w:id="43" w:name="_Toc158883379"/>
      <w:r>
        <w:t>Research Challenge</w:t>
      </w:r>
      <w:bookmarkEnd w:id="43"/>
    </w:p>
    <w:p w14:paraId="4F718272" w14:textId="4786A2AE" w:rsidR="00C72F89" w:rsidRPr="00C72F89" w:rsidRDefault="00C72F89" w:rsidP="00C72F89">
      <w:pPr>
        <w:rPr>
          <w:szCs w:val="24"/>
        </w:rPr>
      </w:pPr>
      <w:r w:rsidRPr="00C72F89">
        <w:rPr>
          <w:szCs w:val="24"/>
        </w:rPr>
        <w:t>The research project focused on developing the Chatbot Lawyer Sri Lanka within the realm of any domain, encountered a significant research challenge. This challenge centered around the creation of a specialized training dataset that truly reflects the intricacies and nuances of the legal landscape in Sri Lanka. (</w:t>
      </w:r>
      <w:proofErr w:type="spellStart"/>
      <w:r w:rsidRPr="00C72F89">
        <w:rPr>
          <w:szCs w:val="24"/>
        </w:rPr>
        <w:t>Adamopoulou</w:t>
      </w:r>
      <w:proofErr w:type="spellEnd"/>
      <w:r w:rsidRPr="00C72F89">
        <w:rPr>
          <w:szCs w:val="24"/>
        </w:rPr>
        <w:t xml:space="preserve"> and </w:t>
      </w:r>
      <w:proofErr w:type="spellStart"/>
      <w:r w:rsidRPr="00C72F89">
        <w:rPr>
          <w:szCs w:val="24"/>
        </w:rPr>
        <w:t>Moussiades</w:t>
      </w:r>
      <w:proofErr w:type="spellEnd"/>
      <w:r w:rsidRPr="00C72F89">
        <w:rPr>
          <w:szCs w:val="24"/>
        </w:rPr>
        <w:t xml:space="preserve">, 2020) The grappled with the task of collecting a wide array of genuine legal conversations, questions, and interactions, each of which needed to be painstakingly annotated to serve as a reliable foundation for training chatbot. Additionally, faced complex task of ensuring that the chatbot's responses not only met the stringent legal standards of Sri Lanka but were also contextually relevant and tailored to the precise needs of the users. (Baidoo-Anu and Ansah, no date) This challenge, while demanding, was vital in not only shaping the development of the Chatbot Lawyer Sri Lanka </w:t>
      </w:r>
      <w:r w:rsidRPr="00C72F89">
        <w:rPr>
          <w:szCs w:val="24"/>
        </w:rPr>
        <w:lastRenderedPageBreak/>
        <w:t>but also in advancing the understanding of specialized language and context in the field of natural language processing, offering significant insights for the enhancement of chatbot technology in Sri Lankan law.</w:t>
      </w:r>
      <w:r w:rsidRPr="00DA78CC">
        <w:t xml:space="preserve"> </w:t>
      </w:r>
      <w:r w:rsidRPr="00C72F89">
        <w:rPr>
          <w:szCs w:val="24"/>
        </w:rPr>
        <w:t xml:space="preserve">(Firdaus, </w:t>
      </w:r>
      <w:proofErr w:type="spellStart"/>
      <w:r w:rsidRPr="00C72F89">
        <w:rPr>
          <w:szCs w:val="24"/>
        </w:rPr>
        <w:t>Saputra</w:t>
      </w:r>
      <w:proofErr w:type="spellEnd"/>
      <w:r w:rsidRPr="00C72F89">
        <w:rPr>
          <w:szCs w:val="24"/>
        </w:rPr>
        <w:t xml:space="preserve"> and </w:t>
      </w:r>
      <w:proofErr w:type="spellStart"/>
      <w:r w:rsidRPr="00C72F89">
        <w:rPr>
          <w:szCs w:val="24"/>
        </w:rPr>
        <w:t>Suprianto</w:t>
      </w:r>
      <w:proofErr w:type="spellEnd"/>
      <w:r w:rsidRPr="00C72F89">
        <w:rPr>
          <w:szCs w:val="24"/>
        </w:rPr>
        <w:t>, 2020)</w:t>
      </w:r>
    </w:p>
    <w:p w14:paraId="48A0B6EC" w14:textId="66540F54" w:rsidR="005812CF" w:rsidRDefault="005812CF" w:rsidP="005812CF">
      <w:pPr>
        <w:pStyle w:val="Heading2"/>
        <w:numPr>
          <w:ilvl w:val="1"/>
          <w:numId w:val="19"/>
        </w:numPr>
      </w:pPr>
      <w:r>
        <w:t xml:space="preserve"> </w:t>
      </w:r>
      <w:bookmarkStart w:id="44" w:name="_Toc158883380"/>
      <w:r>
        <w:t>Chapter Summary</w:t>
      </w:r>
      <w:bookmarkEnd w:id="44"/>
    </w:p>
    <w:p w14:paraId="555AB892" w14:textId="5E00DB89" w:rsidR="00611653" w:rsidRPr="00BF206A" w:rsidRDefault="00C72F89" w:rsidP="00CE77C2">
      <w:r w:rsidRPr="00C72F89">
        <w:rPr>
          <w:szCs w:val="24"/>
        </w:rPr>
        <w:t>This chapter explores the capabilities of Chatbot Lawyer Sri Lanka in deepening users' comprehension of Sri Lankan law. It highlights the adaptability of the LLM to tackle domain-specific issues, moving beyond generic problem-solving. Key areas of focus include dataset creation, LM training, continuous learning, user interaction design, and ethical compliance. This chapter underscores the chatbot's potential as an educational resource, enhancing users' understanding of Sri Lankan law within specific domains.</w:t>
      </w:r>
      <w:r w:rsidR="00611653">
        <w:br w:type="page"/>
      </w:r>
    </w:p>
    <w:p w14:paraId="2DA3BB01" w14:textId="33761D9C" w:rsidR="003258D4" w:rsidRDefault="003258D4" w:rsidP="00B4508E">
      <w:pPr>
        <w:pStyle w:val="Heading1"/>
      </w:pPr>
      <w:bookmarkStart w:id="45" w:name="_Toc158883381"/>
      <w:r>
        <w:lastRenderedPageBreak/>
        <w:t>Chapter 02 - System Requirements Specificatio</w:t>
      </w:r>
      <w:r w:rsidR="00B4508E">
        <w:t>n</w:t>
      </w:r>
      <w:bookmarkEnd w:id="45"/>
    </w:p>
    <w:p w14:paraId="008A968F" w14:textId="41A24804" w:rsidR="003258D4" w:rsidRDefault="00495010" w:rsidP="003258D4">
      <w:pPr>
        <w:pStyle w:val="Heading2"/>
      </w:pPr>
      <w:bookmarkStart w:id="46" w:name="_Toc158883382"/>
      <w:r>
        <w:t>2.1. Chapter Overview</w:t>
      </w:r>
      <w:bookmarkEnd w:id="46"/>
    </w:p>
    <w:p w14:paraId="32C3E29F" w14:textId="77777777" w:rsidR="00710A58" w:rsidRDefault="00710A58" w:rsidP="00A04050">
      <w:pPr>
        <w:rPr>
          <w:b/>
        </w:rPr>
      </w:pPr>
      <w:r w:rsidRPr="00710A58">
        <w:t>This chapter is a very important guide that presents functional and non-functional requirements. By examining functional intricacies, it describes the capabilities of language comprehension, dataset usage, and answer production. Simultaneously, non-functional aspects such as performance, security and scalability are highlighted. The roadmap is going to give us an in-depth exploration of each requirement category that emphasizes its need for setting up an effective secure context-aware system.</w:t>
      </w:r>
    </w:p>
    <w:p w14:paraId="46968B1F" w14:textId="1EA81F42" w:rsidR="00495010" w:rsidRDefault="00495010" w:rsidP="009A2BEB">
      <w:pPr>
        <w:pStyle w:val="Heading2"/>
      </w:pPr>
      <w:bookmarkStart w:id="47" w:name="_Toc158883383"/>
      <w:r>
        <w:t>2.2. Rich Picture Diagram</w:t>
      </w:r>
      <w:bookmarkEnd w:id="47"/>
    </w:p>
    <w:p w14:paraId="16329E61" w14:textId="59EF6BCD" w:rsidR="00D13B63" w:rsidRDefault="00D13B63" w:rsidP="009A2BEB">
      <w:r w:rsidRPr="00D13B63">
        <w:t xml:space="preserve">The image of affluence drawing contains the active movement within a system. It starts with data entering a pipeline where a domain specific dataset is being crafted. This data and dataset are then checked meticulously by legal experts to ensure that it is accurate and reliable. Business entities use this pipeline to make datasets that are customized according to their needs. Afterwards, that dataset goes through Falcon model smoothly resulting in </w:t>
      </w:r>
      <w:r w:rsidR="00012A67" w:rsidRPr="00D13B63">
        <w:t>a product</w:t>
      </w:r>
      <w:r w:rsidRPr="00D13B63">
        <w:t xml:space="preserve"> of an intelligent chat-bot capable of understanding context. Lastly, final users interact with the chatbot; hence closing the loop in dynamic ecosystem of data generation, validation, and user interaction</w:t>
      </w:r>
      <w:r>
        <w:t>.</w:t>
      </w:r>
    </w:p>
    <w:p w14:paraId="63ACCD74" w14:textId="77777777" w:rsidR="00B018D8" w:rsidRDefault="0014203D" w:rsidP="00B018D8">
      <w:pPr>
        <w:keepNext/>
      </w:pPr>
      <w:r>
        <w:rPr>
          <w:noProof/>
        </w:rPr>
        <w:drawing>
          <wp:inline distT="0" distB="0" distL="0" distR="0" wp14:anchorId="4904DCA9" wp14:editId="7E2E4894">
            <wp:extent cx="5731510" cy="3267075"/>
            <wp:effectExtent l="0" t="0" r="0" b="0"/>
            <wp:docPr id="4606325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2539" name="Picture 460632539"/>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039F2C80" w14:textId="3D4DC2BA" w:rsidR="002E3A85" w:rsidRDefault="00B018D8" w:rsidP="00B018D8">
      <w:pPr>
        <w:pStyle w:val="Caption"/>
        <w:ind w:left="2880"/>
      </w:pPr>
      <w:bookmarkStart w:id="48" w:name="_Toc158882713"/>
      <w:r>
        <w:t xml:space="preserve">Figure </w:t>
      </w:r>
      <w:r>
        <w:fldChar w:fldCharType="begin"/>
      </w:r>
      <w:r>
        <w:instrText xml:space="preserve"> SEQ Figure \* ARABIC </w:instrText>
      </w:r>
      <w:r>
        <w:fldChar w:fldCharType="separate"/>
      </w:r>
      <w:r w:rsidR="00A55A8E">
        <w:rPr>
          <w:noProof/>
        </w:rPr>
        <w:t>1</w:t>
      </w:r>
      <w:r>
        <w:fldChar w:fldCharType="end"/>
      </w:r>
      <w:r>
        <w:t xml:space="preserve"> Rich Picture Diagram</w:t>
      </w:r>
      <w:bookmarkEnd w:id="48"/>
    </w:p>
    <w:p w14:paraId="359FF2B0" w14:textId="77777777" w:rsidR="00B018D8" w:rsidRDefault="00B018D8" w:rsidP="002E3A85">
      <w:pPr>
        <w:keepNext/>
      </w:pPr>
    </w:p>
    <w:p w14:paraId="1DAA7D4D" w14:textId="49035B1A" w:rsidR="00495010" w:rsidRDefault="00495010" w:rsidP="003258D4">
      <w:pPr>
        <w:pStyle w:val="Heading2"/>
      </w:pPr>
      <w:bookmarkStart w:id="49" w:name="_Toc158883384"/>
      <w:r>
        <w:t>2.3. Stakeholder Analysis</w:t>
      </w:r>
      <w:bookmarkEnd w:id="49"/>
    </w:p>
    <w:p w14:paraId="0302CFC0" w14:textId="0DF065CE" w:rsidR="009A2BEB" w:rsidRDefault="00AF3D60" w:rsidP="009A2BEB">
      <w:r w:rsidRPr="00AF3D60">
        <w:t>The primary stakeholders involved in the proposed prototype system, as identified in the rich-picture diagram above, are illustrated in the onion-model diagram below. Additionally, a comprehensive description of each stakeholder is provided in tabular format for improved clarity and understanding.</w:t>
      </w:r>
    </w:p>
    <w:p w14:paraId="499CDDB8" w14:textId="2155503C" w:rsidR="00495010" w:rsidRDefault="00495010" w:rsidP="00495010">
      <w:pPr>
        <w:pStyle w:val="Heading3"/>
      </w:pPr>
      <w:bookmarkStart w:id="50" w:name="_Toc158883385"/>
      <w:r>
        <w:t>2.3.1. Stakeholder Onion Model</w:t>
      </w:r>
      <w:bookmarkEnd w:id="50"/>
    </w:p>
    <w:p w14:paraId="69594743" w14:textId="77777777" w:rsidR="00B018D8" w:rsidRDefault="0014203D" w:rsidP="00B018D8">
      <w:pPr>
        <w:keepNext/>
      </w:pPr>
      <w:r w:rsidRPr="0014203D">
        <w:rPr>
          <w:noProof/>
        </w:rPr>
        <w:drawing>
          <wp:inline distT="0" distB="0" distL="0" distR="0" wp14:anchorId="33EE7F1D" wp14:editId="1848B83B">
            <wp:extent cx="5731510" cy="5731510"/>
            <wp:effectExtent l="0" t="0" r="0" b="0"/>
            <wp:docPr id="103880417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04175" name="Picture 1" descr="A diagram of a diagram&#10;&#10;Description automatically generated"/>
                    <pic:cNvPicPr/>
                  </pic:nvPicPr>
                  <pic:blipFill>
                    <a:blip r:embed="rId8"/>
                    <a:stretch>
                      <a:fillRect/>
                    </a:stretch>
                  </pic:blipFill>
                  <pic:spPr>
                    <a:xfrm>
                      <a:off x="0" y="0"/>
                      <a:ext cx="5731510" cy="5731510"/>
                    </a:xfrm>
                    <a:prstGeom prst="rect">
                      <a:avLst/>
                    </a:prstGeom>
                  </pic:spPr>
                </pic:pic>
              </a:graphicData>
            </a:graphic>
          </wp:inline>
        </w:drawing>
      </w:r>
    </w:p>
    <w:p w14:paraId="06C9A6E7" w14:textId="3FCC302D" w:rsidR="00CD19E3" w:rsidRPr="00CD19E3" w:rsidRDefault="00B018D8" w:rsidP="00B018D8">
      <w:pPr>
        <w:pStyle w:val="Caption"/>
        <w:ind w:left="2160"/>
      </w:pPr>
      <w:r>
        <w:t xml:space="preserve">    </w:t>
      </w:r>
      <w:r>
        <w:tab/>
        <w:t xml:space="preserve">        </w:t>
      </w:r>
      <w:bookmarkStart w:id="51" w:name="_Toc158882714"/>
      <w:r>
        <w:t xml:space="preserve">Figure </w:t>
      </w:r>
      <w:r>
        <w:fldChar w:fldCharType="begin"/>
      </w:r>
      <w:r>
        <w:instrText xml:space="preserve"> SEQ Figure \* ARABIC </w:instrText>
      </w:r>
      <w:r>
        <w:fldChar w:fldCharType="separate"/>
      </w:r>
      <w:r w:rsidR="00A55A8E">
        <w:rPr>
          <w:noProof/>
        </w:rPr>
        <w:t>2</w:t>
      </w:r>
      <w:r>
        <w:fldChar w:fldCharType="end"/>
      </w:r>
      <w:r>
        <w:t xml:space="preserve"> - Stakeholder Onion Model</w:t>
      </w:r>
      <w:bookmarkEnd w:id="51"/>
    </w:p>
    <w:p w14:paraId="3A89F9FD" w14:textId="600795A6" w:rsidR="00495010" w:rsidRDefault="00495010" w:rsidP="00495010">
      <w:pPr>
        <w:pStyle w:val="Heading3"/>
      </w:pPr>
      <w:bookmarkStart w:id="52" w:name="_Toc158883386"/>
      <w:r>
        <w:lastRenderedPageBreak/>
        <w:t>2.3.2. Stakeholder Viewpoints</w:t>
      </w:r>
      <w:bookmarkEnd w:id="52"/>
    </w:p>
    <w:tbl>
      <w:tblPr>
        <w:tblStyle w:val="TableGrid"/>
        <w:tblW w:w="0" w:type="auto"/>
        <w:tblLook w:val="04A0" w:firstRow="1" w:lastRow="0" w:firstColumn="1" w:lastColumn="0" w:noHBand="0" w:noVBand="1"/>
      </w:tblPr>
      <w:tblGrid>
        <w:gridCol w:w="1914"/>
        <w:gridCol w:w="2005"/>
        <w:gridCol w:w="5097"/>
      </w:tblGrid>
      <w:tr w:rsidR="00535B41" w:rsidRPr="00533F9E" w14:paraId="7CA734D9" w14:textId="77777777" w:rsidTr="00535B41">
        <w:tc>
          <w:tcPr>
            <w:tcW w:w="1914" w:type="dxa"/>
          </w:tcPr>
          <w:p w14:paraId="6F565D8E" w14:textId="26FEF664" w:rsidR="00535B41" w:rsidRPr="00535B41" w:rsidRDefault="00535B41" w:rsidP="00535B41">
            <w:pPr>
              <w:rPr>
                <w:b/>
                <w:bCs/>
              </w:rPr>
            </w:pPr>
            <w:r w:rsidRPr="00535B41">
              <w:rPr>
                <w:b/>
                <w:bCs/>
              </w:rPr>
              <w:t>Stakeholder</w:t>
            </w:r>
          </w:p>
        </w:tc>
        <w:tc>
          <w:tcPr>
            <w:tcW w:w="2005" w:type="dxa"/>
          </w:tcPr>
          <w:p w14:paraId="5F4FF1B1" w14:textId="746EA497" w:rsidR="00535B41" w:rsidRPr="00535B41" w:rsidRDefault="00535B41" w:rsidP="00535B41">
            <w:pPr>
              <w:rPr>
                <w:b/>
                <w:bCs/>
              </w:rPr>
            </w:pPr>
            <w:r w:rsidRPr="00535B41">
              <w:rPr>
                <w:b/>
                <w:bCs/>
              </w:rPr>
              <w:t>Role</w:t>
            </w:r>
          </w:p>
        </w:tc>
        <w:tc>
          <w:tcPr>
            <w:tcW w:w="5097" w:type="dxa"/>
          </w:tcPr>
          <w:p w14:paraId="18F7FCBA" w14:textId="364F5868" w:rsidR="00535B41" w:rsidRPr="00535B41" w:rsidRDefault="00535B41" w:rsidP="00535B41">
            <w:pPr>
              <w:rPr>
                <w:b/>
                <w:bCs/>
              </w:rPr>
            </w:pPr>
            <w:r w:rsidRPr="00535B41">
              <w:rPr>
                <w:b/>
                <w:bCs/>
              </w:rPr>
              <w:t>Role Description</w:t>
            </w:r>
          </w:p>
        </w:tc>
      </w:tr>
      <w:tr w:rsidR="00535B41" w:rsidRPr="00533F9E" w14:paraId="56F6278D" w14:textId="77777777" w:rsidTr="00535B41">
        <w:tc>
          <w:tcPr>
            <w:tcW w:w="9016" w:type="dxa"/>
            <w:gridSpan w:val="3"/>
          </w:tcPr>
          <w:p w14:paraId="35A35B66" w14:textId="09575D0E" w:rsidR="00535B41" w:rsidRPr="00535B41" w:rsidRDefault="00535B41" w:rsidP="00535B41">
            <w:pPr>
              <w:jc w:val="center"/>
              <w:rPr>
                <w:b/>
                <w:bCs/>
              </w:rPr>
            </w:pPr>
            <w:r w:rsidRPr="00535B41">
              <w:rPr>
                <w:b/>
                <w:bCs/>
              </w:rPr>
              <w:t>Core System</w:t>
            </w:r>
          </w:p>
        </w:tc>
      </w:tr>
      <w:tr w:rsidR="00535B41" w14:paraId="41D214BC" w14:textId="77777777" w:rsidTr="00535B41">
        <w:tc>
          <w:tcPr>
            <w:tcW w:w="1914" w:type="dxa"/>
          </w:tcPr>
          <w:p w14:paraId="3C5841B6" w14:textId="5A5363C0" w:rsidR="00535B41" w:rsidRDefault="00535B41" w:rsidP="00535B41">
            <w:pPr>
              <w:jc w:val="left"/>
            </w:pPr>
            <w:r w:rsidRPr="00337C11">
              <w:t>System Admin</w:t>
            </w:r>
          </w:p>
        </w:tc>
        <w:tc>
          <w:tcPr>
            <w:tcW w:w="2005" w:type="dxa"/>
          </w:tcPr>
          <w:p w14:paraId="20DDB5C4" w14:textId="012C5C5B" w:rsidR="00535B41" w:rsidRDefault="00535B41" w:rsidP="00535B41">
            <w:pPr>
              <w:jc w:val="left"/>
            </w:pPr>
            <w:r w:rsidRPr="00337C11">
              <w:t>System Administration</w:t>
            </w:r>
          </w:p>
        </w:tc>
        <w:tc>
          <w:tcPr>
            <w:tcW w:w="5097" w:type="dxa"/>
          </w:tcPr>
          <w:p w14:paraId="7492E117" w14:textId="2D8A042F" w:rsidR="00535B41" w:rsidRDefault="00535B41" w:rsidP="00535B41">
            <w:r w:rsidRPr="00337C11">
              <w:t>Manages and ensures the optimal performance and security of the chatbot lawyer system.</w:t>
            </w:r>
          </w:p>
        </w:tc>
      </w:tr>
      <w:tr w:rsidR="00535B41" w14:paraId="4DCECD8C" w14:textId="77777777" w:rsidTr="00535B41">
        <w:tc>
          <w:tcPr>
            <w:tcW w:w="1914" w:type="dxa"/>
          </w:tcPr>
          <w:p w14:paraId="337240FF" w14:textId="0558445B" w:rsidR="00535B41" w:rsidRDefault="00535B41" w:rsidP="00535B41">
            <w:pPr>
              <w:jc w:val="left"/>
            </w:pPr>
            <w:r w:rsidRPr="00337C11">
              <w:t>3rd Party Developers</w:t>
            </w:r>
          </w:p>
        </w:tc>
        <w:tc>
          <w:tcPr>
            <w:tcW w:w="2005" w:type="dxa"/>
          </w:tcPr>
          <w:p w14:paraId="4134422A" w14:textId="73E297EB" w:rsidR="00535B41" w:rsidRDefault="00535B41" w:rsidP="00535B41">
            <w:pPr>
              <w:jc w:val="left"/>
            </w:pPr>
            <w:r w:rsidRPr="00337C11">
              <w:t>Development</w:t>
            </w:r>
          </w:p>
        </w:tc>
        <w:tc>
          <w:tcPr>
            <w:tcW w:w="5097" w:type="dxa"/>
          </w:tcPr>
          <w:p w14:paraId="0CDB22B2" w14:textId="125E3CAD" w:rsidR="00535B41" w:rsidRDefault="00535B41" w:rsidP="00535B41">
            <w:r w:rsidRPr="00337C11">
              <w:t>Utilizes the domain-specific dataset creation pipeline to generate customized datasets for creating their own domain-specific chatbots.</w:t>
            </w:r>
          </w:p>
        </w:tc>
      </w:tr>
      <w:tr w:rsidR="00535B41" w14:paraId="6896BABC" w14:textId="77777777" w:rsidTr="00535B41">
        <w:tc>
          <w:tcPr>
            <w:tcW w:w="1914" w:type="dxa"/>
          </w:tcPr>
          <w:p w14:paraId="5E9ED76A" w14:textId="444A6881" w:rsidR="00535B41" w:rsidRDefault="00535B41" w:rsidP="00535B41">
            <w:pPr>
              <w:jc w:val="left"/>
            </w:pPr>
            <w:r w:rsidRPr="00337C11">
              <w:t>AI/ML Researchers</w:t>
            </w:r>
          </w:p>
        </w:tc>
        <w:tc>
          <w:tcPr>
            <w:tcW w:w="2005" w:type="dxa"/>
          </w:tcPr>
          <w:p w14:paraId="0EBAF2C6" w14:textId="7597E46B" w:rsidR="00535B41" w:rsidRDefault="00535B41" w:rsidP="00535B41">
            <w:pPr>
              <w:jc w:val="left"/>
            </w:pPr>
            <w:r w:rsidRPr="00337C11">
              <w:t>Research and Innovation</w:t>
            </w:r>
          </w:p>
        </w:tc>
        <w:tc>
          <w:tcPr>
            <w:tcW w:w="5097" w:type="dxa"/>
          </w:tcPr>
          <w:p w14:paraId="350053AC" w14:textId="5F22C89E" w:rsidR="00535B41" w:rsidRPr="00BA2C6E" w:rsidRDefault="00535B41" w:rsidP="00535B41">
            <w:r w:rsidRPr="00337C11">
              <w:t>Conducts ongoing research to enhance the chatbot's comprehension and responsiveness in Sri Lankan legal contexts.</w:t>
            </w:r>
          </w:p>
        </w:tc>
      </w:tr>
      <w:tr w:rsidR="00535B41" w:rsidRPr="00533F9E" w14:paraId="32AA68D3" w14:textId="77777777" w:rsidTr="00535B41">
        <w:tc>
          <w:tcPr>
            <w:tcW w:w="9016" w:type="dxa"/>
            <w:gridSpan w:val="3"/>
          </w:tcPr>
          <w:p w14:paraId="11B04742" w14:textId="7C813BA3" w:rsidR="00535B41" w:rsidRPr="00535B41" w:rsidRDefault="00535B41" w:rsidP="00535B41">
            <w:pPr>
              <w:jc w:val="center"/>
              <w:rPr>
                <w:b/>
                <w:bCs/>
              </w:rPr>
            </w:pPr>
            <w:r w:rsidRPr="00535B41">
              <w:rPr>
                <w:b/>
                <w:bCs/>
              </w:rPr>
              <w:t>Containing System</w:t>
            </w:r>
          </w:p>
        </w:tc>
      </w:tr>
      <w:tr w:rsidR="00535B41" w14:paraId="26F2DDC4" w14:textId="77777777" w:rsidTr="00535B41">
        <w:tc>
          <w:tcPr>
            <w:tcW w:w="1914" w:type="dxa"/>
          </w:tcPr>
          <w:p w14:paraId="4E8422D2" w14:textId="3517C48D" w:rsidR="00535B41" w:rsidRDefault="00535B41" w:rsidP="00535B41">
            <w:pPr>
              <w:jc w:val="left"/>
            </w:pPr>
            <w:r w:rsidRPr="00337C11">
              <w:t>Product Owner</w:t>
            </w:r>
          </w:p>
        </w:tc>
        <w:tc>
          <w:tcPr>
            <w:tcW w:w="2005" w:type="dxa"/>
          </w:tcPr>
          <w:p w14:paraId="3E38A6A9" w14:textId="75DE8ED2" w:rsidR="00535B41" w:rsidRDefault="00535B41" w:rsidP="00535B41">
            <w:pPr>
              <w:jc w:val="left"/>
            </w:pPr>
            <w:r w:rsidRPr="00337C11">
              <w:t>Product Management</w:t>
            </w:r>
          </w:p>
        </w:tc>
        <w:tc>
          <w:tcPr>
            <w:tcW w:w="5097" w:type="dxa"/>
          </w:tcPr>
          <w:p w14:paraId="1E5E691A" w14:textId="61AD7DE1" w:rsidR="00535B41" w:rsidRDefault="00535B41" w:rsidP="00535B41">
            <w:r w:rsidRPr="00337C11">
              <w:t>Drives the development roadmap, defining features and prioritizing requirements tailored to Sri Lankan legal scenarios.</w:t>
            </w:r>
          </w:p>
        </w:tc>
      </w:tr>
      <w:tr w:rsidR="00535B41" w14:paraId="6B70DC31" w14:textId="77777777" w:rsidTr="00535B41">
        <w:tc>
          <w:tcPr>
            <w:tcW w:w="1914" w:type="dxa"/>
          </w:tcPr>
          <w:p w14:paraId="4E328171" w14:textId="70F97012" w:rsidR="00535B41" w:rsidRDefault="00535B41" w:rsidP="00535B41">
            <w:pPr>
              <w:jc w:val="left"/>
            </w:pPr>
            <w:r w:rsidRPr="00337C11">
              <w:t>Legal Experts</w:t>
            </w:r>
          </w:p>
        </w:tc>
        <w:tc>
          <w:tcPr>
            <w:tcW w:w="2005" w:type="dxa"/>
          </w:tcPr>
          <w:p w14:paraId="029CB2B5" w14:textId="2BA494E2" w:rsidR="00535B41" w:rsidRDefault="00535B41" w:rsidP="00535B41">
            <w:pPr>
              <w:jc w:val="left"/>
            </w:pPr>
            <w:r w:rsidRPr="00337C11">
              <w:t>Legal Compliance</w:t>
            </w:r>
          </w:p>
        </w:tc>
        <w:tc>
          <w:tcPr>
            <w:tcW w:w="5097" w:type="dxa"/>
          </w:tcPr>
          <w:p w14:paraId="50807762" w14:textId="16D077C7" w:rsidR="00535B41" w:rsidRDefault="00535B41" w:rsidP="00535B41">
            <w:r w:rsidRPr="00337C11">
              <w:t>Ensures the chatbot aligns with Sri Lankan legal standards, providing accurate and compliant legal information.</w:t>
            </w:r>
          </w:p>
        </w:tc>
      </w:tr>
      <w:tr w:rsidR="00535B41" w14:paraId="1B49D7F5" w14:textId="77777777" w:rsidTr="00535B41">
        <w:tc>
          <w:tcPr>
            <w:tcW w:w="1914" w:type="dxa"/>
          </w:tcPr>
          <w:p w14:paraId="63BC42BA" w14:textId="62AF8513" w:rsidR="00535B41" w:rsidRDefault="00535B41" w:rsidP="00535B41">
            <w:pPr>
              <w:jc w:val="left"/>
            </w:pPr>
            <w:r w:rsidRPr="00337C11">
              <w:t>Public</w:t>
            </w:r>
          </w:p>
        </w:tc>
        <w:tc>
          <w:tcPr>
            <w:tcW w:w="2005" w:type="dxa"/>
          </w:tcPr>
          <w:p w14:paraId="4858CE62" w14:textId="130F61C1" w:rsidR="00535B41" w:rsidRDefault="00535B41" w:rsidP="00535B41">
            <w:pPr>
              <w:jc w:val="left"/>
            </w:pPr>
            <w:r w:rsidRPr="00337C11">
              <w:t>User Interaction</w:t>
            </w:r>
          </w:p>
        </w:tc>
        <w:tc>
          <w:tcPr>
            <w:tcW w:w="5097" w:type="dxa"/>
          </w:tcPr>
          <w:p w14:paraId="11F26643" w14:textId="5A2A3765" w:rsidR="00535B41" w:rsidRDefault="00535B41" w:rsidP="00535B41">
            <w:r w:rsidRPr="00337C11">
              <w:t>Engages with the chatbot to obtain legal advice and information relevant to Sri Lanka's legal landscape.</w:t>
            </w:r>
          </w:p>
        </w:tc>
      </w:tr>
      <w:tr w:rsidR="00535B41" w:rsidRPr="00DF7A08" w14:paraId="21A4A8E2" w14:textId="77777777" w:rsidTr="00535B41">
        <w:tc>
          <w:tcPr>
            <w:tcW w:w="9016" w:type="dxa"/>
            <w:gridSpan w:val="3"/>
          </w:tcPr>
          <w:p w14:paraId="2A65E23B" w14:textId="1E9B7E3B" w:rsidR="00535B41" w:rsidRPr="00535B41" w:rsidRDefault="00535B41" w:rsidP="00535B41">
            <w:pPr>
              <w:jc w:val="center"/>
              <w:rPr>
                <w:b/>
                <w:bCs/>
              </w:rPr>
            </w:pPr>
            <w:r w:rsidRPr="00535B41">
              <w:rPr>
                <w:b/>
                <w:bCs/>
              </w:rPr>
              <w:t>Wider Environment</w:t>
            </w:r>
          </w:p>
        </w:tc>
      </w:tr>
      <w:tr w:rsidR="00535B41" w14:paraId="1F05467B" w14:textId="77777777" w:rsidTr="00535B41">
        <w:tc>
          <w:tcPr>
            <w:tcW w:w="1914" w:type="dxa"/>
          </w:tcPr>
          <w:p w14:paraId="44EFA976" w14:textId="7BFF3C47" w:rsidR="00535B41" w:rsidRDefault="00535B41" w:rsidP="00535B41">
            <w:pPr>
              <w:jc w:val="left"/>
            </w:pPr>
            <w:r w:rsidRPr="00337C11">
              <w:t>Government Regulatory Bodies</w:t>
            </w:r>
          </w:p>
        </w:tc>
        <w:tc>
          <w:tcPr>
            <w:tcW w:w="2005" w:type="dxa"/>
          </w:tcPr>
          <w:p w14:paraId="3944F905" w14:textId="01C4B15F" w:rsidR="00535B41" w:rsidRDefault="00535B41" w:rsidP="00535B41">
            <w:pPr>
              <w:jc w:val="left"/>
            </w:pPr>
            <w:r w:rsidRPr="00337C11">
              <w:t>Regulation</w:t>
            </w:r>
          </w:p>
        </w:tc>
        <w:tc>
          <w:tcPr>
            <w:tcW w:w="5097" w:type="dxa"/>
          </w:tcPr>
          <w:p w14:paraId="261216E6" w14:textId="1F0CCB01" w:rsidR="00535B41" w:rsidRDefault="00535B41" w:rsidP="00535B41">
            <w:r w:rsidRPr="00337C11">
              <w:t>Oversee and enforce compliance with legal and ethical standards, ensuring the chatbot operates within regulatory boundaries.</w:t>
            </w:r>
          </w:p>
        </w:tc>
      </w:tr>
      <w:tr w:rsidR="00535B41" w14:paraId="18F7A63F" w14:textId="77777777" w:rsidTr="00535B41">
        <w:tc>
          <w:tcPr>
            <w:tcW w:w="1914" w:type="dxa"/>
          </w:tcPr>
          <w:p w14:paraId="286D96C1" w14:textId="23D7C9A7" w:rsidR="00535B41" w:rsidRDefault="00535B41" w:rsidP="00535B41">
            <w:pPr>
              <w:jc w:val="left"/>
            </w:pPr>
            <w:r w:rsidRPr="00337C11">
              <w:t>Hacker</w:t>
            </w:r>
          </w:p>
        </w:tc>
        <w:tc>
          <w:tcPr>
            <w:tcW w:w="2005" w:type="dxa"/>
          </w:tcPr>
          <w:p w14:paraId="0F3D3B30" w14:textId="7E5127CC" w:rsidR="00535B41" w:rsidRDefault="00535B41" w:rsidP="00535B41">
            <w:pPr>
              <w:jc w:val="left"/>
            </w:pPr>
            <w:r w:rsidRPr="00337C11">
              <w:t>Security Threat</w:t>
            </w:r>
          </w:p>
        </w:tc>
        <w:tc>
          <w:tcPr>
            <w:tcW w:w="5097" w:type="dxa"/>
          </w:tcPr>
          <w:p w14:paraId="3B146872" w14:textId="22BEBC6E" w:rsidR="00535B41" w:rsidRDefault="00535B41" w:rsidP="00535B41">
            <w:r w:rsidRPr="00337C11">
              <w:t>Poses a potential risk to the chatbot's security and data integrity, necessitating robust protective measures.</w:t>
            </w:r>
            <w:r>
              <w:t xml:space="preserve"> And can get valuable data for the domain specific dataset creation pipeline of other domains</w:t>
            </w:r>
          </w:p>
        </w:tc>
      </w:tr>
      <w:tr w:rsidR="00535B41" w14:paraId="6D52D8BE" w14:textId="77777777" w:rsidTr="00535B41">
        <w:tc>
          <w:tcPr>
            <w:tcW w:w="1914" w:type="dxa"/>
          </w:tcPr>
          <w:p w14:paraId="6FB187A4" w14:textId="77E4A28F" w:rsidR="00535B41" w:rsidRDefault="00535B41" w:rsidP="00535B41">
            <w:pPr>
              <w:jc w:val="left"/>
            </w:pPr>
            <w:r w:rsidRPr="00337C11">
              <w:t>Society</w:t>
            </w:r>
          </w:p>
        </w:tc>
        <w:tc>
          <w:tcPr>
            <w:tcW w:w="2005" w:type="dxa"/>
          </w:tcPr>
          <w:p w14:paraId="08AD86BB" w14:textId="5B6B1B5A" w:rsidR="00535B41" w:rsidRDefault="00535B41" w:rsidP="00535B41">
            <w:pPr>
              <w:jc w:val="left"/>
            </w:pPr>
            <w:r w:rsidRPr="00337C11">
              <w:t>Social Impact</w:t>
            </w:r>
          </w:p>
        </w:tc>
        <w:tc>
          <w:tcPr>
            <w:tcW w:w="5097" w:type="dxa"/>
          </w:tcPr>
          <w:p w14:paraId="041679FF" w14:textId="5E328B46" w:rsidR="00535B41" w:rsidRDefault="00535B41" w:rsidP="00535B41">
            <w:r w:rsidRPr="00337C11">
              <w:t>Represents the broader societal context, reflecting cultural and legal dynamics influencing and influenced by the chatbot's usage.</w:t>
            </w:r>
          </w:p>
        </w:tc>
      </w:tr>
    </w:tbl>
    <w:p w14:paraId="7C5EB8D3" w14:textId="2121FCF1" w:rsidR="009A2BEB" w:rsidRPr="009A2BEB" w:rsidRDefault="006C2C19" w:rsidP="006C2C19">
      <w:pPr>
        <w:pStyle w:val="Caption"/>
        <w:spacing w:before="240"/>
        <w:jc w:val="center"/>
      </w:pPr>
      <w:bookmarkStart w:id="53" w:name="_Toc158882996"/>
      <w:r>
        <w:t xml:space="preserve">Table </w:t>
      </w:r>
      <w:r w:rsidR="00966E50">
        <w:fldChar w:fldCharType="begin"/>
      </w:r>
      <w:r w:rsidR="00966E50">
        <w:instrText xml:space="preserve"> SEQ Table \* ARABIC </w:instrText>
      </w:r>
      <w:r w:rsidR="00966E50">
        <w:fldChar w:fldCharType="separate"/>
      </w:r>
      <w:r w:rsidR="00A55A8E">
        <w:rPr>
          <w:noProof/>
        </w:rPr>
        <w:t>2</w:t>
      </w:r>
      <w:r w:rsidR="00966E50">
        <w:fldChar w:fldCharType="end"/>
      </w:r>
      <w:r>
        <w:t xml:space="preserve"> - Stakeholder Analysis</w:t>
      </w:r>
      <w:bookmarkEnd w:id="53"/>
    </w:p>
    <w:p w14:paraId="2EE78F46" w14:textId="3BA361AE" w:rsidR="00495010" w:rsidRDefault="00495010" w:rsidP="003258D4">
      <w:pPr>
        <w:pStyle w:val="Heading2"/>
      </w:pPr>
      <w:bookmarkStart w:id="54" w:name="_Toc158883387"/>
      <w:r>
        <w:lastRenderedPageBreak/>
        <w:t>2.4. Selection of Requirements Elicitation Methodologies</w:t>
      </w:r>
      <w:bookmarkEnd w:id="54"/>
    </w:p>
    <w:tbl>
      <w:tblPr>
        <w:tblStyle w:val="TableGrid"/>
        <w:tblW w:w="0" w:type="auto"/>
        <w:tblLook w:val="04A0" w:firstRow="1" w:lastRow="0" w:firstColumn="1" w:lastColumn="0" w:noHBand="0" w:noVBand="1"/>
      </w:tblPr>
      <w:tblGrid>
        <w:gridCol w:w="9016"/>
      </w:tblGrid>
      <w:tr w:rsidR="009325F2" w14:paraId="1C5A412B" w14:textId="77777777" w:rsidTr="009325F2">
        <w:tc>
          <w:tcPr>
            <w:tcW w:w="9016" w:type="dxa"/>
          </w:tcPr>
          <w:p w14:paraId="3D1CFE72" w14:textId="19CE8236" w:rsidR="009325F2" w:rsidRPr="009325F2" w:rsidRDefault="009325F2" w:rsidP="009325F2">
            <w:pPr>
              <w:rPr>
                <w:b/>
                <w:bCs/>
              </w:rPr>
            </w:pPr>
            <w:r w:rsidRPr="009325F2">
              <w:rPr>
                <w:b/>
                <w:bCs/>
              </w:rPr>
              <w:t>Technique 1 - Literature Review</w:t>
            </w:r>
          </w:p>
        </w:tc>
      </w:tr>
      <w:tr w:rsidR="009325F2" w14:paraId="30341E87" w14:textId="77777777" w:rsidTr="009325F2">
        <w:tc>
          <w:tcPr>
            <w:tcW w:w="9016" w:type="dxa"/>
          </w:tcPr>
          <w:p w14:paraId="4D82DBB9" w14:textId="45E4892D" w:rsidR="009325F2" w:rsidRDefault="00D13B63" w:rsidP="009325F2">
            <w:r w:rsidRPr="00D13B63">
              <w:t>By analyzing the literature that is related, you can understand the best practices in your industry and any issues that might arise while implementing it. This approach helps to align with industry standards and importantly utilizes knowledge from previous studies in effective requirement elicitation.</w:t>
            </w:r>
          </w:p>
        </w:tc>
      </w:tr>
      <w:tr w:rsidR="009325F2" w14:paraId="0FECB370" w14:textId="77777777" w:rsidTr="009325F2">
        <w:tc>
          <w:tcPr>
            <w:tcW w:w="9016" w:type="dxa"/>
          </w:tcPr>
          <w:p w14:paraId="5A83DE1C" w14:textId="14347233" w:rsidR="009325F2" w:rsidRPr="009325F2" w:rsidRDefault="009325F2" w:rsidP="009325F2">
            <w:pPr>
              <w:rPr>
                <w:b/>
                <w:bCs/>
              </w:rPr>
            </w:pPr>
            <w:r w:rsidRPr="009325F2">
              <w:rPr>
                <w:b/>
                <w:bCs/>
              </w:rPr>
              <w:t>Technique 2 – Structured Interviews</w:t>
            </w:r>
          </w:p>
        </w:tc>
      </w:tr>
      <w:tr w:rsidR="009325F2" w14:paraId="248F6427" w14:textId="77777777" w:rsidTr="009325F2">
        <w:tc>
          <w:tcPr>
            <w:tcW w:w="9016" w:type="dxa"/>
          </w:tcPr>
          <w:p w14:paraId="06AC8C4F" w14:textId="768A0E53" w:rsidR="009325F2" w:rsidRDefault="00D13B63" w:rsidP="009325F2">
            <w:r w:rsidRPr="00D13B63">
              <w:t>Structured interviews are a systematic way of engaging with stakeholders. Through well-designed queries, project team manages to access finer details regarding user needs, expectations, and preferences. This method ensures consistency during data collection as well as allows for an extensive exploration of individual views leading to a whole understanding of requirements.</w:t>
            </w:r>
            <w:r>
              <w:t xml:space="preserve"> This method also </w:t>
            </w:r>
            <w:r w:rsidR="00012A67">
              <w:t>ensures</w:t>
            </w:r>
            <w:r>
              <w:t xml:space="preserve"> how valid the data which is been inputted and relevant to the bot or pipeline</w:t>
            </w:r>
          </w:p>
        </w:tc>
      </w:tr>
      <w:tr w:rsidR="009325F2" w14:paraId="6400D428" w14:textId="77777777" w:rsidTr="009325F2">
        <w:tc>
          <w:tcPr>
            <w:tcW w:w="9016" w:type="dxa"/>
          </w:tcPr>
          <w:p w14:paraId="2C020183" w14:textId="7A45C927" w:rsidR="009325F2" w:rsidRPr="00612EFD" w:rsidRDefault="00612EFD" w:rsidP="00612EFD">
            <w:pPr>
              <w:rPr>
                <w:b/>
                <w:bCs/>
              </w:rPr>
            </w:pPr>
            <w:r w:rsidRPr="00612EFD">
              <w:rPr>
                <w:b/>
                <w:bCs/>
              </w:rPr>
              <w:t>Technique 3 - Prototyping</w:t>
            </w:r>
          </w:p>
        </w:tc>
      </w:tr>
      <w:tr w:rsidR="00612EFD" w14:paraId="131B66A4" w14:textId="77777777" w:rsidTr="009325F2">
        <w:tc>
          <w:tcPr>
            <w:tcW w:w="9016" w:type="dxa"/>
          </w:tcPr>
          <w:p w14:paraId="7797BC30" w14:textId="38A8071B" w:rsidR="00612EFD" w:rsidRDefault="00D13B63" w:rsidP="009325F2">
            <w:r w:rsidRPr="00D13B63">
              <w:t>Prototyping creates a visual and functional model that can be evaluated by stakeholders thereby facilitating requirements elicitation. With an interactive prototype, users can get touchy-feely experience on what is being discussed. Through iterative prototyping, changing requirements may be effectively captured through this process.</w:t>
            </w:r>
          </w:p>
        </w:tc>
      </w:tr>
      <w:tr w:rsidR="002B0F69" w14:paraId="48F1AC0F" w14:textId="77777777" w:rsidTr="009325F2">
        <w:tc>
          <w:tcPr>
            <w:tcW w:w="9016" w:type="dxa"/>
          </w:tcPr>
          <w:p w14:paraId="1BFCB67D" w14:textId="73629030" w:rsidR="002B0F69" w:rsidRPr="00D13B63" w:rsidRDefault="002B0F69" w:rsidP="002B0F69">
            <w:r w:rsidRPr="00612EFD">
              <w:rPr>
                <w:b/>
                <w:bCs/>
              </w:rPr>
              <w:t xml:space="preserve">Technique 4 - </w:t>
            </w:r>
            <w:r w:rsidRPr="00C12B77">
              <w:rPr>
                <w:b/>
                <w:bCs/>
              </w:rPr>
              <w:t>Use Case Analysis</w:t>
            </w:r>
          </w:p>
        </w:tc>
      </w:tr>
      <w:tr w:rsidR="002B0F69" w14:paraId="243B7DB4" w14:textId="77777777" w:rsidTr="009325F2">
        <w:tc>
          <w:tcPr>
            <w:tcW w:w="9016" w:type="dxa"/>
          </w:tcPr>
          <w:p w14:paraId="3DF2BCA3" w14:textId="1952169E" w:rsidR="002B0F69" w:rsidRPr="00612EFD" w:rsidRDefault="002B0F69" w:rsidP="002B0F69">
            <w:pPr>
              <w:rPr>
                <w:b/>
                <w:bCs/>
              </w:rPr>
            </w:pPr>
            <w:r w:rsidRPr="00C12B77">
              <w:t>In analyzing the use cases, it involves systematically critically assessing various scenarios of situations under which the machine will be used. The deer code-based approach conditions are described as being detailed user-system interactions that point at the most crucial functionality and possible challenges. The project team also gathers priceless information on practice which is necessary as a precondition for the system to operate properly, through compiling detailed use cases. In this case, there are assurances of focusing one user-system interactions while enabling the ability to capture subtle needs that arise during actual use cases.</w:t>
            </w:r>
          </w:p>
        </w:tc>
      </w:tr>
    </w:tbl>
    <w:p w14:paraId="5B8360D7" w14:textId="5B063B17" w:rsidR="00C05C3B" w:rsidRDefault="00C05C3B" w:rsidP="00C05C3B">
      <w:pPr>
        <w:pStyle w:val="Caption"/>
        <w:spacing w:before="240"/>
        <w:jc w:val="center"/>
      </w:pPr>
      <w:bookmarkStart w:id="55" w:name="_Toc158882997"/>
      <w:r>
        <w:t xml:space="preserve">Table </w:t>
      </w:r>
      <w:r w:rsidR="00966E50">
        <w:fldChar w:fldCharType="begin"/>
      </w:r>
      <w:r w:rsidR="00966E50">
        <w:instrText xml:space="preserve"> SEQ Table \* ARABIC </w:instrText>
      </w:r>
      <w:r w:rsidR="00966E50">
        <w:fldChar w:fldCharType="separate"/>
      </w:r>
      <w:r w:rsidR="00A55A8E">
        <w:rPr>
          <w:noProof/>
        </w:rPr>
        <w:t>3</w:t>
      </w:r>
      <w:r w:rsidR="00966E50">
        <w:fldChar w:fldCharType="end"/>
      </w:r>
      <w:r>
        <w:t xml:space="preserve"> - Requirement Elicitation Methods</w:t>
      </w:r>
      <w:bookmarkEnd w:id="55"/>
    </w:p>
    <w:p w14:paraId="54BEC843" w14:textId="3615A462" w:rsidR="007B7264" w:rsidRDefault="00495010" w:rsidP="003258D4">
      <w:pPr>
        <w:pStyle w:val="Heading2"/>
      </w:pPr>
      <w:bookmarkStart w:id="56" w:name="_Toc158883388"/>
      <w:r>
        <w:t>2.5. Discussion of Findings</w:t>
      </w:r>
      <w:bookmarkEnd w:id="56"/>
    </w:p>
    <w:p w14:paraId="284DC49A" w14:textId="6E0E1E03" w:rsidR="00495010" w:rsidRDefault="00495010" w:rsidP="00495010">
      <w:pPr>
        <w:pStyle w:val="Heading3"/>
      </w:pPr>
      <w:bookmarkStart w:id="57" w:name="_Toc158883389"/>
      <w:r>
        <w:t>2.5.1. Literature Review</w:t>
      </w:r>
      <w:bookmarkEnd w:id="57"/>
    </w:p>
    <w:tbl>
      <w:tblPr>
        <w:tblStyle w:val="TableGrid"/>
        <w:tblW w:w="0" w:type="auto"/>
        <w:tblLook w:val="04A0" w:firstRow="1" w:lastRow="0" w:firstColumn="1" w:lastColumn="0" w:noHBand="0" w:noVBand="1"/>
      </w:tblPr>
      <w:tblGrid>
        <w:gridCol w:w="2155"/>
        <w:gridCol w:w="6861"/>
      </w:tblGrid>
      <w:tr w:rsidR="007B7264" w14:paraId="4B813A77" w14:textId="77777777" w:rsidTr="005447F2">
        <w:tc>
          <w:tcPr>
            <w:tcW w:w="2155" w:type="dxa"/>
          </w:tcPr>
          <w:p w14:paraId="29C112D2" w14:textId="6D151273" w:rsidR="007B7264" w:rsidRPr="00031A85" w:rsidRDefault="007B7264" w:rsidP="007B7264">
            <w:pPr>
              <w:rPr>
                <w:b/>
                <w:bCs/>
              </w:rPr>
            </w:pPr>
            <w:r w:rsidRPr="00031A85">
              <w:rPr>
                <w:b/>
                <w:bCs/>
              </w:rPr>
              <w:t>Citation</w:t>
            </w:r>
          </w:p>
        </w:tc>
        <w:tc>
          <w:tcPr>
            <w:tcW w:w="6861" w:type="dxa"/>
          </w:tcPr>
          <w:p w14:paraId="6EFBC353" w14:textId="7A5AFBD5" w:rsidR="007B7264" w:rsidRPr="00031A85" w:rsidRDefault="007B7264" w:rsidP="007B7264">
            <w:pPr>
              <w:rPr>
                <w:b/>
                <w:bCs/>
              </w:rPr>
            </w:pPr>
            <w:r w:rsidRPr="00031A85">
              <w:rPr>
                <w:b/>
                <w:bCs/>
              </w:rPr>
              <w:t>Findings</w:t>
            </w:r>
          </w:p>
        </w:tc>
      </w:tr>
      <w:tr w:rsidR="007B7264" w14:paraId="1A743F65" w14:textId="77777777" w:rsidTr="005447F2">
        <w:tc>
          <w:tcPr>
            <w:tcW w:w="2155" w:type="dxa"/>
          </w:tcPr>
          <w:p w14:paraId="37ACD60D" w14:textId="648B559B" w:rsidR="007B7264" w:rsidRDefault="00453949" w:rsidP="007B7264">
            <w:r w:rsidRPr="00453949">
              <w:lastRenderedPageBreak/>
              <w:t>(Martínez, 2023)</w:t>
            </w:r>
          </w:p>
        </w:tc>
        <w:tc>
          <w:tcPr>
            <w:tcW w:w="6861" w:type="dxa"/>
          </w:tcPr>
          <w:p w14:paraId="7C9C7CFF" w14:textId="48C42DAB" w:rsidR="007B7264" w:rsidRDefault="00453949" w:rsidP="007B7264">
            <w:r>
              <w:t>The</w:t>
            </w:r>
            <w:r w:rsidRPr="00453949">
              <w:t xml:space="preserve"> study could benefit a great deal by using GPT-4’s results on the Bar Test as a point of reference. The results underscore the methodological challenges that inevitably come hand in hand with the efforts aimed at determining the capabilities of the AI models and strongly advocate for the need for transparent capability evaluation. The idea found in this insight contributes to the integrity research methodology that </w:t>
            </w:r>
            <w:r w:rsidR="00012A67">
              <w:t>can be</w:t>
            </w:r>
            <w:r w:rsidRPr="00453949">
              <w:t xml:space="preserve"> employ</w:t>
            </w:r>
            <w:r w:rsidR="00012A67">
              <w:t>ed</w:t>
            </w:r>
            <w:r w:rsidRPr="00453949">
              <w:t xml:space="preserve">, guaranteeing the precision of </w:t>
            </w:r>
            <w:r w:rsidR="00012A67">
              <w:t>the</w:t>
            </w:r>
            <w:r w:rsidRPr="00453949">
              <w:t xml:space="preserve"> analysis of the Chatbot Lawyer project. Since </w:t>
            </w:r>
            <w:r w:rsidR="00012A67">
              <w:t>it</w:t>
            </w:r>
            <w:r w:rsidRPr="00453949">
              <w:t xml:space="preserve"> gain</w:t>
            </w:r>
            <w:r w:rsidR="00012A67">
              <w:t>s</w:t>
            </w:r>
            <w:r w:rsidRPr="00453949">
              <w:t xml:space="preserve"> an understanding of the intricacies and the tendency of the overinflation observed while inspecting GPT-4’s performance, </w:t>
            </w:r>
            <w:r w:rsidR="00012A67">
              <w:t>the</w:t>
            </w:r>
            <w:r w:rsidRPr="00453949">
              <w:t xml:space="preserve"> strategic path for the research being conducted is established, relying on the creation of a legal chatbot custom-made with reference to the specifics of the Sri Lankan law. The comparative analysis with GPT-4 study’s results in enriching </w:t>
            </w:r>
            <w:r w:rsidR="00012A67">
              <w:t>the</w:t>
            </w:r>
            <w:r w:rsidRPr="00453949">
              <w:t xml:space="preserve"> study in aspects of methodological approaches with practical implication and challenge behind deploying AI model in legal setting has developed.</w:t>
            </w:r>
          </w:p>
        </w:tc>
      </w:tr>
      <w:tr w:rsidR="007B7264" w14:paraId="306F825D" w14:textId="77777777" w:rsidTr="005447F2">
        <w:tc>
          <w:tcPr>
            <w:tcW w:w="2155" w:type="dxa"/>
          </w:tcPr>
          <w:p w14:paraId="78B0C9CC" w14:textId="5B4B9DC1" w:rsidR="007B7264" w:rsidRDefault="00453949" w:rsidP="007B7264">
            <w:r w:rsidRPr="00453949">
              <w:t>(Bansal, 2021)</w:t>
            </w:r>
          </w:p>
        </w:tc>
        <w:tc>
          <w:tcPr>
            <w:tcW w:w="6861" w:type="dxa"/>
          </w:tcPr>
          <w:p w14:paraId="313A9B95" w14:textId="2C7BD424" w:rsidR="007B7264" w:rsidRDefault="00453949" w:rsidP="007B7264">
            <w:r w:rsidRPr="00453949">
              <w:t xml:space="preserve">The way IBM Watson develops domain-specific chatbots is of particular interest from the perspective of our research, which deals with customer service software. By offering practical and focused insights into the useful development of domain-specific chatbots capturing the spirit of an optimal creation of a Sri </w:t>
            </w:r>
            <w:r w:rsidR="00012A67" w:rsidRPr="00453949">
              <w:t>Lankan</w:t>
            </w:r>
            <w:r w:rsidR="00012A67">
              <w:t>.</w:t>
            </w:r>
            <w:r w:rsidRPr="00453949">
              <w:t xml:space="preserve"> Chatbot Lawyer, IBM Watson closely adheres to </w:t>
            </w:r>
            <w:r w:rsidR="00012A67">
              <w:t>the</w:t>
            </w:r>
            <w:r w:rsidRPr="00453949">
              <w:t xml:space="preserve"> vision. Consequently, knowing IBM Watson’s perspective deepens </w:t>
            </w:r>
            <w:r w:rsidR="00012A67">
              <w:t>the</w:t>
            </w:r>
            <w:r w:rsidRPr="00453949">
              <w:t xml:space="preserve"> research methodology, showing how domain-specific chatbots are built. The project learns helpful feedback concerning the improvement of </w:t>
            </w:r>
            <w:r w:rsidR="00012A67">
              <w:t>large</w:t>
            </w:r>
            <w:r w:rsidRPr="00453949">
              <w:t xml:space="preserve"> language models and their adaptation to the particularities of Sri Lankan law, which can be drawn based on the IBM Watson methodology. This comparative analysis helps in developing a contextualized and specialized legal chatbot which in turn increases the efficacy of the Sri Lankan legal chatbot in fulfilling the needs of the Sri Lankan legal system.</w:t>
            </w:r>
          </w:p>
        </w:tc>
      </w:tr>
      <w:tr w:rsidR="007B7264" w14:paraId="6FDAFB0A" w14:textId="77777777" w:rsidTr="005447F2">
        <w:tc>
          <w:tcPr>
            <w:tcW w:w="2155" w:type="dxa"/>
          </w:tcPr>
          <w:p w14:paraId="40E8FE74" w14:textId="4DB97F76" w:rsidR="007B7264" w:rsidRDefault="00012A67" w:rsidP="007B7264">
            <w:r w:rsidRPr="00012A67">
              <w:t>(</w:t>
            </w:r>
            <w:proofErr w:type="spellStart"/>
            <w:r w:rsidRPr="00012A67">
              <w:t>Schwarcz</w:t>
            </w:r>
            <w:proofErr w:type="spellEnd"/>
            <w:r w:rsidRPr="00012A67">
              <w:t xml:space="preserve"> and Choi, 2023)</w:t>
            </w:r>
          </w:p>
        </w:tc>
        <w:tc>
          <w:tcPr>
            <w:tcW w:w="6861" w:type="dxa"/>
          </w:tcPr>
          <w:p w14:paraId="45768BB8" w14:textId="56E95EE7" w:rsidR="007B7264" w:rsidRDefault="00012A67" w:rsidP="007B7264">
            <w:r>
              <w:t xml:space="preserve">This </w:t>
            </w:r>
            <w:r w:rsidRPr="00012A67">
              <w:t>provide</w:t>
            </w:r>
            <w:r>
              <w:t>s</w:t>
            </w:r>
            <w:r w:rsidRPr="00012A67">
              <w:t xml:space="preserve"> actionable and informed instructions to legal counselors and law students, guiding them on the benefits of properly employing </w:t>
            </w:r>
            <w:r w:rsidRPr="00012A67">
              <w:lastRenderedPageBreak/>
              <w:t>AI large language models (LLMs) like GPT-4, Bing Chat, and Bard related to legal study and writing. The focus of this paper revolves around GPT-4, which was the most advanced LLM that was avai</w:t>
            </w:r>
            <w:r>
              <w:t>la</w:t>
            </w:r>
            <w:r w:rsidRPr="00012A67">
              <w:t>ble at the time this manuscript was written, to enable lawyers to use their traditional courtroom skills at improving and validating such LLM-generated legal analyses. This paper also emphasizes the role of freely available LLMs, which can be seen as a perfect example of playing the part of highly efficient personal legal assistants to lawyers and law students.</w:t>
            </w:r>
          </w:p>
        </w:tc>
      </w:tr>
      <w:tr w:rsidR="008F32D3" w14:paraId="7D7E1E38" w14:textId="77777777" w:rsidTr="005447F2">
        <w:tc>
          <w:tcPr>
            <w:tcW w:w="2155" w:type="dxa"/>
          </w:tcPr>
          <w:p w14:paraId="57F510BC" w14:textId="0CA99359" w:rsidR="008F32D3" w:rsidRDefault="00012A67" w:rsidP="007B7264">
            <w:r w:rsidRPr="00012A67">
              <w:lastRenderedPageBreak/>
              <w:t>(</w:t>
            </w:r>
            <w:proofErr w:type="spellStart"/>
            <w:r w:rsidRPr="00012A67">
              <w:t>Kapočiūtė-Dzikienė</w:t>
            </w:r>
            <w:proofErr w:type="spellEnd"/>
            <w:r w:rsidRPr="00012A67">
              <w:t>, 2020)</w:t>
            </w:r>
          </w:p>
        </w:tc>
        <w:tc>
          <w:tcPr>
            <w:tcW w:w="6861" w:type="dxa"/>
          </w:tcPr>
          <w:p w14:paraId="6F8FDF80" w14:textId="5B128617" w:rsidR="008F32D3" w:rsidRDefault="00012A67" w:rsidP="007B7264">
            <w:r w:rsidRPr="00012A67">
              <w:t xml:space="preserve">As Law Fiction Theory, it is generally presumed that, once its variables apply, everyone is to be deemed aware of the law, regardless </w:t>
            </w:r>
            <w:proofErr w:type="spellStart"/>
            <w:r w:rsidRPr="00012A67">
              <w:t>on</w:t>
            </w:r>
            <w:proofErr w:type="spellEnd"/>
            <w:r w:rsidRPr="00012A67">
              <w:t xml:space="preserve"> how else one is to be considered ignorant of it laws, and therefore can be punishable by the law. This situation on the other hand has seen to the development of several cases because of a general senselessness and lack of real knowledge on the law in the society. The present paper therefore presents a plausible solution to this problem by introducing the use of chatbot platforms as possible remedies. It is therefore, meant to build chatbots that are customized to provide information to those who are looking for information regarding relevant laws. Upon asking a question concerning any aspect of the relevant documents m the administration of the United States, the bot finds searching’s according to queries regarding legal documents. There is variety of command application which helps the bot in mimicking human habits thus it delivers information that the user seeks. The experimental findings indeed serve to support the chatbot’s ability to identify and respond to each user correctly.</w:t>
            </w:r>
          </w:p>
        </w:tc>
      </w:tr>
    </w:tbl>
    <w:p w14:paraId="54672DAD" w14:textId="413D9173" w:rsidR="007B7264" w:rsidRDefault="00371D6E" w:rsidP="00371D6E">
      <w:pPr>
        <w:pStyle w:val="Caption"/>
        <w:spacing w:before="240"/>
        <w:jc w:val="center"/>
      </w:pPr>
      <w:bookmarkStart w:id="58" w:name="_Toc158882998"/>
      <w:r>
        <w:t xml:space="preserve">Table </w:t>
      </w:r>
      <w:r w:rsidR="00966E50">
        <w:fldChar w:fldCharType="begin"/>
      </w:r>
      <w:r w:rsidR="00966E50">
        <w:instrText xml:space="preserve"> SEQ Table \* ARABIC </w:instrText>
      </w:r>
      <w:r w:rsidR="00966E50">
        <w:fldChar w:fldCharType="separate"/>
      </w:r>
      <w:r w:rsidR="00A55A8E">
        <w:rPr>
          <w:noProof/>
        </w:rPr>
        <w:t>4</w:t>
      </w:r>
      <w:r w:rsidR="00966E50">
        <w:fldChar w:fldCharType="end"/>
      </w:r>
      <w:r>
        <w:t xml:space="preserve"> - Elicited Requirements from Literature Review</w:t>
      </w:r>
      <w:bookmarkEnd w:id="58"/>
    </w:p>
    <w:p w14:paraId="227BEA1C" w14:textId="5BF8802D" w:rsidR="002E07C3" w:rsidRDefault="002E07C3" w:rsidP="002E07C3">
      <w:pPr>
        <w:pStyle w:val="Heading3"/>
      </w:pPr>
      <w:bookmarkStart w:id="59" w:name="_Toc158883390"/>
      <w:r>
        <w:t>2.5.2. Structured Interviews</w:t>
      </w:r>
      <w:bookmarkEnd w:id="59"/>
    </w:p>
    <w:p w14:paraId="443D07A1" w14:textId="07A8A0FE" w:rsidR="00C610D0" w:rsidRPr="00C610D0" w:rsidRDefault="00C610D0" w:rsidP="00C610D0">
      <w:r>
        <w:t xml:space="preserve">Refer </w:t>
      </w:r>
      <w:r w:rsidRPr="00510518">
        <w:rPr>
          <w:b/>
          <w:bCs/>
        </w:rPr>
        <w:t>APPENDIX</w:t>
      </w:r>
      <w:r>
        <w:t xml:space="preserve"> for interview </w:t>
      </w:r>
      <w:r w:rsidR="00C72F89">
        <w:t>transcripts.</w:t>
      </w:r>
    </w:p>
    <w:tbl>
      <w:tblPr>
        <w:tblStyle w:val="TableGrid"/>
        <w:tblW w:w="0" w:type="auto"/>
        <w:tblLook w:val="04A0" w:firstRow="1" w:lastRow="0" w:firstColumn="1" w:lastColumn="0" w:noHBand="0" w:noVBand="1"/>
      </w:tblPr>
      <w:tblGrid>
        <w:gridCol w:w="2998"/>
        <w:gridCol w:w="3007"/>
        <w:gridCol w:w="3011"/>
      </w:tblGrid>
      <w:tr w:rsidR="00754DC2" w14:paraId="4D2CE48A" w14:textId="77777777" w:rsidTr="00A04050">
        <w:tc>
          <w:tcPr>
            <w:tcW w:w="2998" w:type="dxa"/>
            <w:vAlign w:val="center"/>
          </w:tcPr>
          <w:p w14:paraId="361DFE7F" w14:textId="5AD22675" w:rsidR="00754DC2" w:rsidRPr="00754DC2" w:rsidRDefault="00754DC2" w:rsidP="00754DC2">
            <w:pPr>
              <w:jc w:val="left"/>
              <w:rPr>
                <w:b/>
                <w:bCs/>
              </w:rPr>
            </w:pPr>
            <w:r w:rsidRPr="00754DC2">
              <w:rPr>
                <w:b/>
                <w:bCs/>
              </w:rPr>
              <w:t>Codes</w:t>
            </w:r>
          </w:p>
        </w:tc>
        <w:tc>
          <w:tcPr>
            <w:tcW w:w="3007" w:type="dxa"/>
            <w:vAlign w:val="center"/>
          </w:tcPr>
          <w:p w14:paraId="37B9176B" w14:textId="030E6170" w:rsidR="00754DC2" w:rsidRPr="00754DC2" w:rsidRDefault="00754DC2" w:rsidP="00754DC2">
            <w:pPr>
              <w:jc w:val="left"/>
              <w:rPr>
                <w:b/>
                <w:bCs/>
              </w:rPr>
            </w:pPr>
            <w:r w:rsidRPr="00754DC2">
              <w:rPr>
                <w:b/>
                <w:bCs/>
              </w:rPr>
              <w:t>Themes</w:t>
            </w:r>
          </w:p>
        </w:tc>
        <w:tc>
          <w:tcPr>
            <w:tcW w:w="3011" w:type="dxa"/>
            <w:vAlign w:val="center"/>
          </w:tcPr>
          <w:p w14:paraId="52C43B89" w14:textId="15462297" w:rsidR="00754DC2" w:rsidRPr="00754DC2" w:rsidRDefault="00754DC2" w:rsidP="00754DC2">
            <w:pPr>
              <w:jc w:val="left"/>
              <w:rPr>
                <w:b/>
                <w:bCs/>
              </w:rPr>
            </w:pPr>
            <w:r w:rsidRPr="00754DC2">
              <w:rPr>
                <w:b/>
                <w:bCs/>
              </w:rPr>
              <w:t>Analysis</w:t>
            </w:r>
          </w:p>
        </w:tc>
      </w:tr>
      <w:tr w:rsidR="00A04050" w14:paraId="0E792A37" w14:textId="77777777" w:rsidTr="00A04050">
        <w:tc>
          <w:tcPr>
            <w:tcW w:w="2998" w:type="dxa"/>
          </w:tcPr>
          <w:p w14:paraId="4E485FF1" w14:textId="442129DD" w:rsidR="00A04050" w:rsidRDefault="00A04050" w:rsidP="00A04050">
            <w:pPr>
              <w:jc w:val="left"/>
            </w:pPr>
            <w:r w:rsidRPr="004125D7">
              <w:t>Problem Domain</w:t>
            </w:r>
          </w:p>
        </w:tc>
        <w:tc>
          <w:tcPr>
            <w:tcW w:w="3007" w:type="dxa"/>
          </w:tcPr>
          <w:p w14:paraId="49958A46" w14:textId="474FE67D" w:rsidR="00A04050" w:rsidRDefault="00A04050" w:rsidP="00A04050">
            <w:pPr>
              <w:jc w:val="left"/>
            </w:pPr>
            <w:r w:rsidRPr="004125D7">
              <w:t>Lack of efficient legal information access</w:t>
            </w:r>
          </w:p>
        </w:tc>
        <w:tc>
          <w:tcPr>
            <w:tcW w:w="3011" w:type="dxa"/>
          </w:tcPr>
          <w:p w14:paraId="08E68496" w14:textId="5F4A3621" w:rsidR="00A04050" w:rsidRDefault="00A04050" w:rsidP="00A04050">
            <w:pPr>
              <w:jc w:val="left"/>
            </w:pPr>
            <w:r w:rsidRPr="004125D7">
              <w:t xml:space="preserve">The interviewee highlighted challenges in efficiently </w:t>
            </w:r>
            <w:r w:rsidRPr="004125D7">
              <w:lastRenderedPageBreak/>
              <w:t>accessing and understanding legal information, underscoring the need for improved solutions such as the Chatbot Lawyer.</w:t>
            </w:r>
          </w:p>
        </w:tc>
      </w:tr>
      <w:tr w:rsidR="00A04050" w14:paraId="02005CC3" w14:textId="77777777" w:rsidTr="00A04050">
        <w:tc>
          <w:tcPr>
            <w:tcW w:w="2998" w:type="dxa"/>
          </w:tcPr>
          <w:p w14:paraId="59552A8A" w14:textId="7B3D5E5B" w:rsidR="00A04050" w:rsidRDefault="00A04050" w:rsidP="00A04050">
            <w:pPr>
              <w:jc w:val="left"/>
            </w:pPr>
          </w:p>
        </w:tc>
        <w:tc>
          <w:tcPr>
            <w:tcW w:w="3007" w:type="dxa"/>
          </w:tcPr>
          <w:p w14:paraId="334DD091" w14:textId="40849921" w:rsidR="00A04050" w:rsidRDefault="00A04050" w:rsidP="00A04050">
            <w:pPr>
              <w:jc w:val="left"/>
            </w:pPr>
            <w:r w:rsidRPr="004125D7">
              <w:t>Limited availability of domain-specific legal datasets</w:t>
            </w:r>
          </w:p>
        </w:tc>
        <w:tc>
          <w:tcPr>
            <w:tcW w:w="3011" w:type="dxa"/>
          </w:tcPr>
          <w:p w14:paraId="4B471BBF" w14:textId="4866863F" w:rsidR="00A04050" w:rsidRDefault="00A04050" w:rsidP="00A04050">
            <w:pPr>
              <w:jc w:val="left"/>
            </w:pPr>
            <w:r w:rsidRPr="004125D7">
              <w:t>The interviewee pointed out the scarcity of domain-specific legal datasets, emphasizing the need for a solution like Domain-Specific Dataset Creation.</w:t>
            </w:r>
          </w:p>
        </w:tc>
      </w:tr>
      <w:tr w:rsidR="00A04050" w14:paraId="0F779774" w14:textId="77777777" w:rsidTr="00A04050">
        <w:tc>
          <w:tcPr>
            <w:tcW w:w="2998" w:type="dxa"/>
          </w:tcPr>
          <w:p w14:paraId="62F3474E" w14:textId="6B08DEF2" w:rsidR="00A04050" w:rsidRDefault="00A04050" w:rsidP="00A04050">
            <w:pPr>
              <w:jc w:val="left"/>
            </w:pPr>
            <w:r w:rsidRPr="004125D7">
              <w:t>Research Gap</w:t>
            </w:r>
          </w:p>
        </w:tc>
        <w:tc>
          <w:tcPr>
            <w:tcW w:w="3007" w:type="dxa"/>
          </w:tcPr>
          <w:p w14:paraId="2A036A75" w14:textId="4E5DD6EF" w:rsidR="00A04050" w:rsidRDefault="00A04050" w:rsidP="00A04050">
            <w:pPr>
              <w:jc w:val="left"/>
            </w:pPr>
            <w:r w:rsidRPr="004125D7">
              <w:t>Absence of personalized legal assistance</w:t>
            </w:r>
          </w:p>
        </w:tc>
        <w:tc>
          <w:tcPr>
            <w:tcW w:w="3011" w:type="dxa"/>
          </w:tcPr>
          <w:p w14:paraId="6017E34B" w14:textId="010B73C2" w:rsidR="00A04050" w:rsidRDefault="00A04050" w:rsidP="00A04050">
            <w:pPr>
              <w:keepNext/>
              <w:jc w:val="left"/>
            </w:pPr>
            <w:r w:rsidRPr="004125D7">
              <w:t>The interviewee identified the absence of personalized legal assistance tools, indicating a research gap that the Chatbot Lawyer project aims to address.</w:t>
            </w:r>
          </w:p>
        </w:tc>
      </w:tr>
      <w:tr w:rsidR="00A04050" w14:paraId="435963B3" w14:textId="77777777" w:rsidTr="00A04050">
        <w:tc>
          <w:tcPr>
            <w:tcW w:w="2998" w:type="dxa"/>
          </w:tcPr>
          <w:p w14:paraId="41AF3B79" w14:textId="5CC5E582" w:rsidR="00A04050" w:rsidRDefault="00A04050" w:rsidP="00A04050">
            <w:pPr>
              <w:jc w:val="left"/>
            </w:pPr>
          </w:p>
        </w:tc>
        <w:tc>
          <w:tcPr>
            <w:tcW w:w="3007" w:type="dxa"/>
          </w:tcPr>
          <w:p w14:paraId="7A896BC4" w14:textId="7FED924B" w:rsidR="00A04050" w:rsidRDefault="00A04050" w:rsidP="00A04050">
            <w:pPr>
              <w:jc w:val="left"/>
            </w:pPr>
            <w:r w:rsidRPr="00437C2B">
              <w:t>Need for tailored legal datasets</w:t>
            </w:r>
          </w:p>
        </w:tc>
        <w:tc>
          <w:tcPr>
            <w:tcW w:w="3011" w:type="dxa"/>
          </w:tcPr>
          <w:p w14:paraId="04F8441B" w14:textId="58124C3E" w:rsidR="00A04050" w:rsidRDefault="00A04050" w:rsidP="00A04050">
            <w:pPr>
              <w:keepNext/>
              <w:jc w:val="left"/>
            </w:pPr>
            <w:r w:rsidRPr="00437C2B">
              <w:t>Users expressed a need for legal datasets tailored to specific domains, underscoring the importance of Domain-Specific Dataset Creation.</w:t>
            </w:r>
          </w:p>
        </w:tc>
      </w:tr>
      <w:tr w:rsidR="00A04050" w14:paraId="0124F0B0" w14:textId="77777777" w:rsidTr="00A04050">
        <w:tc>
          <w:tcPr>
            <w:tcW w:w="2998" w:type="dxa"/>
          </w:tcPr>
          <w:p w14:paraId="31532DEE" w14:textId="6967806E" w:rsidR="00A04050" w:rsidRDefault="00A04050" w:rsidP="00A04050">
            <w:pPr>
              <w:jc w:val="left"/>
            </w:pPr>
            <w:r w:rsidRPr="004125D7">
              <w:t>Methodology</w:t>
            </w:r>
          </w:p>
        </w:tc>
        <w:tc>
          <w:tcPr>
            <w:tcW w:w="3007" w:type="dxa"/>
          </w:tcPr>
          <w:p w14:paraId="5F15D009" w14:textId="42B6E649" w:rsidR="00A04050" w:rsidRDefault="00A04050" w:rsidP="00A04050">
            <w:pPr>
              <w:jc w:val="left"/>
            </w:pPr>
            <w:r w:rsidRPr="004125D7">
              <w:t>User preference for AI-driven legal assistance</w:t>
            </w:r>
          </w:p>
        </w:tc>
        <w:tc>
          <w:tcPr>
            <w:tcW w:w="3011" w:type="dxa"/>
          </w:tcPr>
          <w:p w14:paraId="62DADB89" w14:textId="7DAD4EB0" w:rsidR="00A04050" w:rsidRDefault="00A04050" w:rsidP="00A04050">
            <w:pPr>
              <w:keepNext/>
              <w:jc w:val="left"/>
            </w:pPr>
            <w:r w:rsidRPr="004125D7">
              <w:t>Users preferred AI-driven processes to enhance legal assistance, indicating a positive reception for the Chatbot Lawyer.</w:t>
            </w:r>
          </w:p>
        </w:tc>
      </w:tr>
      <w:tr w:rsidR="00A04050" w14:paraId="7EF581A0" w14:textId="77777777" w:rsidTr="00A04050">
        <w:tc>
          <w:tcPr>
            <w:tcW w:w="2998" w:type="dxa"/>
          </w:tcPr>
          <w:p w14:paraId="07DC9514" w14:textId="5F44D441" w:rsidR="00A04050" w:rsidRDefault="00A04050" w:rsidP="00A04050">
            <w:pPr>
              <w:jc w:val="left"/>
            </w:pPr>
          </w:p>
        </w:tc>
        <w:tc>
          <w:tcPr>
            <w:tcW w:w="3007" w:type="dxa"/>
          </w:tcPr>
          <w:p w14:paraId="344FCB20" w14:textId="7324A7D6" w:rsidR="00A04050" w:rsidRDefault="00A04050" w:rsidP="00A04050">
            <w:pPr>
              <w:jc w:val="left"/>
            </w:pPr>
            <w:r w:rsidRPr="00537A7A">
              <w:t>Emphasis on user-friendly dataset creation</w:t>
            </w:r>
          </w:p>
        </w:tc>
        <w:tc>
          <w:tcPr>
            <w:tcW w:w="3011" w:type="dxa"/>
          </w:tcPr>
          <w:p w14:paraId="74306091" w14:textId="6047C017" w:rsidR="00A04050" w:rsidRDefault="00A04050" w:rsidP="00A04050">
            <w:pPr>
              <w:keepNext/>
              <w:jc w:val="left"/>
            </w:pPr>
            <w:r w:rsidRPr="00537A7A">
              <w:t xml:space="preserve">Interviewees expressed satisfaction with a user-friendly process for creating domain-specific legal datasets, enhancing the </w:t>
            </w:r>
            <w:r w:rsidRPr="00537A7A">
              <w:lastRenderedPageBreak/>
              <w:t>dataset creation methodology.</w:t>
            </w:r>
          </w:p>
        </w:tc>
      </w:tr>
      <w:tr w:rsidR="00A04050" w14:paraId="4D9D4C79" w14:textId="77777777" w:rsidTr="00A04050">
        <w:tc>
          <w:tcPr>
            <w:tcW w:w="2998" w:type="dxa"/>
          </w:tcPr>
          <w:p w14:paraId="55C5610C" w14:textId="31FA4B30" w:rsidR="00A04050" w:rsidRDefault="00A04050" w:rsidP="00A04050">
            <w:pPr>
              <w:jc w:val="left"/>
            </w:pPr>
            <w:r w:rsidRPr="004125D7">
              <w:lastRenderedPageBreak/>
              <w:t>Implementation</w:t>
            </w:r>
          </w:p>
        </w:tc>
        <w:tc>
          <w:tcPr>
            <w:tcW w:w="3007" w:type="dxa"/>
          </w:tcPr>
          <w:p w14:paraId="1028D9E9" w14:textId="6A2338F7" w:rsidR="00A04050" w:rsidRDefault="00A04050" w:rsidP="00A04050">
            <w:pPr>
              <w:jc w:val="left"/>
            </w:pPr>
            <w:r w:rsidRPr="004125D7">
              <w:t>Recognition of legal knowledge challenges</w:t>
            </w:r>
          </w:p>
        </w:tc>
        <w:tc>
          <w:tcPr>
            <w:tcW w:w="3011" w:type="dxa"/>
          </w:tcPr>
          <w:p w14:paraId="0A3C7D3D" w14:textId="644D5556" w:rsidR="00A04050" w:rsidRDefault="00A04050" w:rsidP="00A04050">
            <w:pPr>
              <w:keepNext/>
              <w:jc w:val="left"/>
            </w:pPr>
            <w:r w:rsidRPr="004125D7">
              <w:t>The interviewees acknowledged challenges in accessing and applying legal knowledge, emphasizing the potential impact of the Chatbot Lawyer's implementation.</w:t>
            </w:r>
          </w:p>
        </w:tc>
      </w:tr>
      <w:tr w:rsidR="00A04050" w14:paraId="2B33DB62" w14:textId="77777777" w:rsidTr="00A04050">
        <w:tc>
          <w:tcPr>
            <w:tcW w:w="2998" w:type="dxa"/>
          </w:tcPr>
          <w:p w14:paraId="76257E94" w14:textId="05CFBCE1" w:rsidR="00A04050" w:rsidRDefault="00A04050" w:rsidP="00A04050">
            <w:pPr>
              <w:jc w:val="left"/>
            </w:pPr>
            <w:r w:rsidRPr="004125D7">
              <w:t>User Pain Points</w:t>
            </w:r>
          </w:p>
        </w:tc>
        <w:tc>
          <w:tcPr>
            <w:tcW w:w="3007" w:type="dxa"/>
          </w:tcPr>
          <w:p w14:paraId="1775E19D" w14:textId="0D8DC827" w:rsidR="00A04050" w:rsidRDefault="00A04050" w:rsidP="00A04050">
            <w:pPr>
              <w:jc w:val="left"/>
            </w:pPr>
            <w:r w:rsidRPr="004125D7">
              <w:t>Limited legal knowledge access</w:t>
            </w:r>
          </w:p>
        </w:tc>
        <w:tc>
          <w:tcPr>
            <w:tcW w:w="3011" w:type="dxa"/>
          </w:tcPr>
          <w:p w14:paraId="205D0274" w14:textId="13442D6D" w:rsidR="00A04050" w:rsidRDefault="00A04050" w:rsidP="00A04050">
            <w:pPr>
              <w:keepNext/>
              <w:jc w:val="left"/>
            </w:pPr>
            <w:r w:rsidRPr="004125D7">
              <w:t>Interviewees confirmed challenges in accessing and comprehending legal knowledge, indicating a pain point addressed by the Chatbot Lawyer.</w:t>
            </w:r>
          </w:p>
        </w:tc>
      </w:tr>
      <w:tr w:rsidR="00A04050" w14:paraId="53B903BF" w14:textId="77777777" w:rsidTr="00A04050">
        <w:tc>
          <w:tcPr>
            <w:tcW w:w="2998" w:type="dxa"/>
          </w:tcPr>
          <w:p w14:paraId="1C6B6D7C" w14:textId="398F7D59" w:rsidR="00A04050" w:rsidRDefault="00A04050" w:rsidP="00A04050">
            <w:pPr>
              <w:jc w:val="left"/>
            </w:pPr>
            <w:r w:rsidRPr="004125D7">
              <w:t>Security Concerns</w:t>
            </w:r>
          </w:p>
        </w:tc>
        <w:tc>
          <w:tcPr>
            <w:tcW w:w="3007" w:type="dxa"/>
          </w:tcPr>
          <w:p w14:paraId="6053EAAA" w14:textId="50C89580" w:rsidR="00A04050" w:rsidRDefault="00A04050" w:rsidP="00A04050">
            <w:pPr>
              <w:jc w:val="left"/>
            </w:pPr>
            <w:r w:rsidRPr="004125D7">
              <w:t>Privacy in legal queries</w:t>
            </w:r>
          </w:p>
        </w:tc>
        <w:tc>
          <w:tcPr>
            <w:tcW w:w="3011" w:type="dxa"/>
          </w:tcPr>
          <w:p w14:paraId="0E5E5394" w14:textId="3A1C24FE" w:rsidR="00A04050" w:rsidRDefault="00A04050" w:rsidP="00A04050">
            <w:pPr>
              <w:keepNext/>
              <w:jc w:val="left"/>
            </w:pPr>
            <w:r w:rsidRPr="004125D7">
              <w:t>Users emphasized the importance of privacy in legal queries, highlighting the need for robust security measures in the Chatbot Lawyer project.</w:t>
            </w:r>
          </w:p>
        </w:tc>
      </w:tr>
      <w:tr w:rsidR="00A04050" w14:paraId="539DA976" w14:textId="77777777" w:rsidTr="00A04050">
        <w:tc>
          <w:tcPr>
            <w:tcW w:w="2998" w:type="dxa"/>
          </w:tcPr>
          <w:p w14:paraId="1CAECF8C" w14:textId="64C407C7" w:rsidR="00A04050" w:rsidRDefault="00A04050" w:rsidP="00A04050">
            <w:pPr>
              <w:jc w:val="left"/>
            </w:pPr>
            <w:r w:rsidRPr="004125D7">
              <w:t>Monitoring Requirements</w:t>
            </w:r>
          </w:p>
        </w:tc>
        <w:tc>
          <w:tcPr>
            <w:tcW w:w="3007" w:type="dxa"/>
          </w:tcPr>
          <w:p w14:paraId="795CEF0B" w14:textId="4F6B3F86" w:rsidR="00A04050" w:rsidRDefault="00A04050" w:rsidP="00A04050">
            <w:pPr>
              <w:jc w:val="left"/>
            </w:pPr>
            <w:r w:rsidRPr="004125D7">
              <w:t>Feedback mechanisms for legal accuracy</w:t>
            </w:r>
          </w:p>
        </w:tc>
        <w:tc>
          <w:tcPr>
            <w:tcW w:w="3011" w:type="dxa"/>
          </w:tcPr>
          <w:p w14:paraId="7D4B7A3E" w14:textId="6070D68A" w:rsidR="00A04050" w:rsidRDefault="00A04050" w:rsidP="00A04050">
            <w:pPr>
              <w:keepNext/>
              <w:jc w:val="left"/>
            </w:pPr>
            <w:r w:rsidRPr="004125D7">
              <w:t>Users expressed preferences for feedback mechanisms to ensure legal accuracy in the Chatbot Lawyer, emphasizing the importance of monitoring requirements.</w:t>
            </w:r>
          </w:p>
        </w:tc>
      </w:tr>
      <w:tr w:rsidR="00A04050" w14:paraId="7BDE4F5C" w14:textId="77777777" w:rsidTr="00A04050">
        <w:tc>
          <w:tcPr>
            <w:tcW w:w="2998" w:type="dxa"/>
          </w:tcPr>
          <w:p w14:paraId="55F957C0" w14:textId="63E34452" w:rsidR="00A04050" w:rsidRDefault="00A04050" w:rsidP="00A04050">
            <w:pPr>
              <w:jc w:val="left"/>
            </w:pPr>
            <w:r w:rsidRPr="004125D7">
              <w:t>Dataset Configurability</w:t>
            </w:r>
          </w:p>
        </w:tc>
        <w:tc>
          <w:tcPr>
            <w:tcW w:w="3007" w:type="dxa"/>
          </w:tcPr>
          <w:p w14:paraId="59A84A66" w14:textId="20C0F5FA" w:rsidR="00A04050" w:rsidRDefault="00A04050" w:rsidP="00A04050">
            <w:pPr>
              <w:jc w:val="left"/>
            </w:pPr>
            <w:r w:rsidRPr="004125D7">
              <w:t>Ease of domain-specific dataset creation</w:t>
            </w:r>
          </w:p>
        </w:tc>
        <w:tc>
          <w:tcPr>
            <w:tcW w:w="3011" w:type="dxa"/>
          </w:tcPr>
          <w:p w14:paraId="283B093E" w14:textId="25A938C9" w:rsidR="00A04050" w:rsidRDefault="00A04050" w:rsidP="00A04050">
            <w:pPr>
              <w:keepNext/>
              <w:jc w:val="left"/>
            </w:pPr>
            <w:r w:rsidRPr="004125D7">
              <w:t>Users prioritized a user-friendly process for creating domain-specific legal datasets, enhancing the configurability of the dataset creation methodology.</w:t>
            </w:r>
          </w:p>
        </w:tc>
      </w:tr>
    </w:tbl>
    <w:p w14:paraId="69B5AD54" w14:textId="4971BD96" w:rsidR="002E07C3" w:rsidRPr="002E07C3" w:rsidRDefault="00C06BBF" w:rsidP="00C06BBF">
      <w:pPr>
        <w:pStyle w:val="Caption"/>
        <w:spacing w:before="240"/>
        <w:jc w:val="center"/>
      </w:pPr>
      <w:bookmarkStart w:id="60" w:name="_Toc158882999"/>
      <w:r>
        <w:lastRenderedPageBreak/>
        <w:t xml:space="preserve">Table </w:t>
      </w:r>
      <w:r w:rsidR="00966E50">
        <w:fldChar w:fldCharType="begin"/>
      </w:r>
      <w:r w:rsidR="00966E50">
        <w:instrText xml:space="preserve"> SEQ Table \* ARABIC </w:instrText>
      </w:r>
      <w:r w:rsidR="00966E50">
        <w:fldChar w:fldCharType="separate"/>
      </w:r>
      <w:r w:rsidR="00A55A8E">
        <w:rPr>
          <w:noProof/>
        </w:rPr>
        <w:t>5</w:t>
      </w:r>
      <w:r w:rsidR="00966E50">
        <w:fldChar w:fldCharType="end"/>
      </w:r>
      <w:r>
        <w:t xml:space="preserve"> - Elicited Requirements from Structured Interviews</w:t>
      </w:r>
      <w:bookmarkEnd w:id="60"/>
    </w:p>
    <w:p w14:paraId="736626B2" w14:textId="1C7ABA7B" w:rsidR="002E07C3" w:rsidRDefault="002E07C3" w:rsidP="002E07C3">
      <w:pPr>
        <w:pStyle w:val="Heading3"/>
      </w:pPr>
      <w:bookmarkStart w:id="61" w:name="_Toc158883391"/>
      <w:r>
        <w:t>2.5.3. Prototyping</w:t>
      </w:r>
      <w:bookmarkEnd w:id="61"/>
    </w:p>
    <w:tbl>
      <w:tblPr>
        <w:tblStyle w:val="TableGrid"/>
        <w:tblW w:w="0" w:type="auto"/>
        <w:tblLook w:val="04A0" w:firstRow="1" w:lastRow="0" w:firstColumn="1" w:lastColumn="0" w:noHBand="0" w:noVBand="1"/>
      </w:tblPr>
      <w:tblGrid>
        <w:gridCol w:w="4516"/>
        <w:gridCol w:w="4500"/>
      </w:tblGrid>
      <w:tr w:rsidR="00206966" w14:paraId="1E5B8792" w14:textId="77777777" w:rsidTr="002B0F69">
        <w:tc>
          <w:tcPr>
            <w:tcW w:w="4516" w:type="dxa"/>
            <w:vAlign w:val="center"/>
          </w:tcPr>
          <w:p w14:paraId="208BDDB6" w14:textId="4EC6F848" w:rsidR="00206966" w:rsidRPr="00206966" w:rsidRDefault="00206966" w:rsidP="00206966">
            <w:pPr>
              <w:jc w:val="left"/>
              <w:rPr>
                <w:b/>
                <w:bCs/>
              </w:rPr>
            </w:pPr>
            <w:r w:rsidRPr="00206966">
              <w:rPr>
                <w:b/>
                <w:bCs/>
              </w:rPr>
              <w:t>Type of Prototyping</w:t>
            </w:r>
          </w:p>
        </w:tc>
        <w:tc>
          <w:tcPr>
            <w:tcW w:w="4500" w:type="dxa"/>
            <w:vAlign w:val="center"/>
          </w:tcPr>
          <w:p w14:paraId="30C55BB2" w14:textId="117D8B17" w:rsidR="00206966" w:rsidRPr="00206966" w:rsidRDefault="00206966" w:rsidP="00206966">
            <w:pPr>
              <w:jc w:val="left"/>
              <w:rPr>
                <w:b/>
                <w:bCs/>
              </w:rPr>
            </w:pPr>
            <w:r w:rsidRPr="00206966">
              <w:rPr>
                <w:b/>
                <w:bCs/>
              </w:rPr>
              <w:t>Findings</w:t>
            </w:r>
          </w:p>
        </w:tc>
      </w:tr>
      <w:tr w:rsidR="002B0F69" w14:paraId="5AA4A967" w14:textId="77777777" w:rsidTr="002B0F69">
        <w:tc>
          <w:tcPr>
            <w:tcW w:w="4516" w:type="dxa"/>
          </w:tcPr>
          <w:p w14:paraId="386C9F97" w14:textId="6502B71F" w:rsidR="002B0F69" w:rsidRDefault="002B0F69" w:rsidP="002B0F69">
            <w:pPr>
              <w:jc w:val="left"/>
            </w:pPr>
            <w:r w:rsidRPr="006011C6">
              <w:t>Throwaway/Rapid Prototyping</w:t>
            </w:r>
          </w:p>
        </w:tc>
        <w:tc>
          <w:tcPr>
            <w:tcW w:w="4500" w:type="dxa"/>
          </w:tcPr>
          <w:p w14:paraId="3A333C7F" w14:textId="16FCA9B5" w:rsidR="002B0F69" w:rsidRDefault="002B0F69" w:rsidP="002B0F69">
            <w:pPr>
              <w:jc w:val="left"/>
            </w:pPr>
            <w:r w:rsidRPr="00A97217">
              <w:t>The rapid prototyping approach for the c</w:t>
            </w:r>
            <w:r>
              <w:t>hat</w:t>
            </w:r>
            <w:r w:rsidRPr="00A97217">
              <w:t>bot lawyer is mainly useful in performing initial search of design ideas and applications. However, it is effective in refining user requirements, but it is significant to address the perception and limitations associated with these disposable prototypes. First detection of potential problems improves decision-making in the latter stages of development.</w:t>
            </w:r>
          </w:p>
        </w:tc>
      </w:tr>
      <w:tr w:rsidR="002B0F69" w14:paraId="172ED51E" w14:textId="77777777" w:rsidTr="002B0F69">
        <w:tc>
          <w:tcPr>
            <w:tcW w:w="4516" w:type="dxa"/>
          </w:tcPr>
          <w:p w14:paraId="7A03C961" w14:textId="680E893A" w:rsidR="002B0F69" w:rsidRDefault="002B0F69" w:rsidP="002B0F69">
            <w:pPr>
              <w:jc w:val="left"/>
            </w:pPr>
            <w:r w:rsidRPr="006011C6">
              <w:t>Evolutionary Prototyping</w:t>
            </w:r>
          </w:p>
        </w:tc>
        <w:tc>
          <w:tcPr>
            <w:tcW w:w="4500" w:type="dxa"/>
          </w:tcPr>
          <w:p w14:paraId="7E517CD4" w14:textId="75F99D5F" w:rsidR="002B0F69" w:rsidRDefault="002B0F69" w:rsidP="002B0F69">
            <w:pPr>
              <w:jc w:val="left"/>
            </w:pPr>
            <w:r w:rsidRPr="00A97217">
              <w:t>The evolutionary prototyping approach makes the initial chatbot prototype evolutionary, meaning that rapid evolutionary improvements can be made to said prototype based on user insights. The one of the key features of the project is constant user participation which leads to the perfect final product that meets the customers’ needs. Nevertheless, lengthier resolutions of evolutionary prototyping may possibly enlarge the duration, and sustaining continuous variations puts forth codebase amount of stability concerns.</w:t>
            </w:r>
          </w:p>
        </w:tc>
      </w:tr>
      <w:tr w:rsidR="002B0F69" w14:paraId="0879C648" w14:textId="77777777" w:rsidTr="002B0F69">
        <w:tc>
          <w:tcPr>
            <w:tcW w:w="4516" w:type="dxa"/>
          </w:tcPr>
          <w:p w14:paraId="7AB29C5D" w14:textId="4F5A3246" w:rsidR="002B0F69" w:rsidRDefault="002B0F69" w:rsidP="002B0F69">
            <w:pPr>
              <w:jc w:val="left"/>
            </w:pPr>
            <w:r w:rsidRPr="006011C6">
              <w:t>Extreme Prototyping</w:t>
            </w:r>
          </w:p>
        </w:tc>
        <w:tc>
          <w:tcPr>
            <w:tcW w:w="4500" w:type="dxa"/>
          </w:tcPr>
          <w:p w14:paraId="31258C07" w14:textId="0A4DA114" w:rsidR="002B0F69" w:rsidRDefault="002B0F69" w:rsidP="002B0F69">
            <w:pPr>
              <w:keepNext/>
              <w:jc w:val="left"/>
            </w:pPr>
            <w:r w:rsidRPr="00A97217">
              <w:t xml:space="preserve">The extreme supporting of Chatbot Lawyer makes notes of swift delivery of a minimum functional model with the core features. This model enables to validate the core set of functionalities within a short period of time and collects early users’ feedback. </w:t>
            </w:r>
            <w:proofErr w:type="gramStart"/>
            <w:r w:rsidRPr="00A97217">
              <w:t>But,</w:t>
            </w:r>
            <w:proofErr w:type="gramEnd"/>
            <w:r w:rsidRPr="00A97217">
              <w:t xml:space="preserve"> further debugging or successive versions </w:t>
            </w:r>
            <w:r w:rsidRPr="00A97217">
              <w:lastRenderedPageBreak/>
              <w:t>may be required with more features being added, which can affect the overall time frame allotted to the development.</w:t>
            </w:r>
          </w:p>
        </w:tc>
      </w:tr>
    </w:tbl>
    <w:p w14:paraId="6E1C50CE" w14:textId="4EC3CD3B" w:rsidR="002E07C3" w:rsidRPr="002E07C3" w:rsidRDefault="00115716" w:rsidP="00115716">
      <w:pPr>
        <w:pStyle w:val="Caption"/>
        <w:spacing w:before="240"/>
        <w:jc w:val="center"/>
      </w:pPr>
      <w:bookmarkStart w:id="62" w:name="_Toc158883000"/>
      <w:r>
        <w:lastRenderedPageBreak/>
        <w:t xml:space="preserve">Table </w:t>
      </w:r>
      <w:r w:rsidR="00966E50">
        <w:fldChar w:fldCharType="begin"/>
      </w:r>
      <w:r w:rsidR="00966E50">
        <w:instrText xml:space="preserve"> SEQ Table \* ARABIC </w:instrText>
      </w:r>
      <w:r w:rsidR="00966E50">
        <w:fldChar w:fldCharType="separate"/>
      </w:r>
      <w:r w:rsidR="00A55A8E">
        <w:rPr>
          <w:noProof/>
        </w:rPr>
        <w:t>6</w:t>
      </w:r>
      <w:r w:rsidR="00966E50">
        <w:fldChar w:fldCharType="end"/>
      </w:r>
      <w:r>
        <w:t xml:space="preserve"> - Elicited Requirements from Prototyping</w:t>
      </w:r>
      <w:bookmarkEnd w:id="62"/>
    </w:p>
    <w:p w14:paraId="3FD0C3F1" w14:textId="55531200" w:rsidR="002E07C3" w:rsidRDefault="002E07C3" w:rsidP="002E07C3">
      <w:pPr>
        <w:pStyle w:val="Heading3"/>
        <w:rPr>
          <w:bCs/>
        </w:rPr>
      </w:pPr>
      <w:bookmarkStart w:id="63" w:name="_Toc158883392"/>
      <w:r>
        <w:t xml:space="preserve">2.5.4. </w:t>
      </w:r>
      <w:r w:rsidR="002B0F69" w:rsidRPr="00C12B77">
        <w:rPr>
          <w:bCs/>
        </w:rPr>
        <w:t>Use Case Analysis</w:t>
      </w:r>
      <w:bookmarkEnd w:id="63"/>
    </w:p>
    <w:p w14:paraId="19378DC5" w14:textId="1D2CA8FF" w:rsidR="002B0F69" w:rsidRPr="002B0F69" w:rsidRDefault="002B0F69" w:rsidP="002B0F69">
      <w:r w:rsidRPr="002B0F69">
        <w:t>The use case analysis for Chatbot Lawyer is approached by considering an elaborate interactions analysis between users and the chatbot. It pertains to different scenarios that are described using the speech act technology to explain how users will interact with the chatbot to complete certain tasks regarding legal inquiries. Analysis is used as a preliminary blueprint to understand the system function and to instantiate the chatbot response to final input. As the project begins to identify user interactions in segments and use cases, a major clarity is gained as it becomes clear that different aspects of legal information and guidance are sought by individual users in different ways. This comprehensive analysis provides a platform for the design of robust and person-friendly functionality that is incorporated in the chatbot resulting to the ability to respond to a wide scope of legal issues and situation.</w:t>
      </w:r>
    </w:p>
    <w:p w14:paraId="1392427C" w14:textId="77777777" w:rsidR="002B0F69" w:rsidRPr="002B0F69" w:rsidRDefault="002B0F69" w:rsidP="002B0F69"/>
    <w:p w14:paraId="05F64051" w14:textId="77777777" w:rsidR="002E07C3" w:rsidRPr="002E07C3" w:rsidRDefault="002E07C3" w:rsidP="002E07C3"/>
    <w:p w14:paraId="257941B9" w14:textId="3E370E49" w:rsidR="00495010" w:rsidRDefault="002E07C3" w:rsidP="00495010">
      <w:pPr>
        <w:pStyle w:val="Heading3"/>
      </w:pPr>
      <w:bookmarkStart w:id="64" w:name="_Toc158883393"/>
      <w:r>
        <w:t xml:space="preserve">2.5.5. </w:t>
      </w:r>
      <w:r w:rsidR="00495010">
        <w:t>Summary of Findings</w:t>
      </w:r>
      <w:bookmarkEnd w:id="64"/>
    </w:p>
    <w:tbl>
      <w:tblPr>
        <w:tblStyle w:val="TableGrid"/>
        <w:tblW w:w="0" w:type="auto"/>
        <w:tblLook w:val="04A0" w:firstRow="1" w:lastRow="0" w:firstColumn="1" w:lastColumn="0" w:noHBand="0" w:noVBand="1"/>
      </w:tblPr>
      <w:tblGrid>
        <w:gridCol w:w="696"/>
        <w:gridCol w:w="4300"/>
        <w:gridCol w:w="1048"/>
        <w:gridCol w:w="1048"/>
        <w:gridCol w:w="964"/>
        <w:gridCol w:w="960"/>
      </w:tblGrid>
      <w:tr w:rsidR="002E07C3" w14:paraId="3AA2E38F" w14:textId="77777777" w:rsidTr="00206FD1">
        <w:trPr>
          <w:cantSplit/>
          <w:trHeight w:val="1853"/>
        </w:trPr>
        <w:tc>
          <w:tcPr>
            <w:tcW w:w="696" w:type="dxa"/>
          </w:tcPr>
          <w:p w14:paraId="04A3DD88" w14:textId="77777777" w:rsidR="002E07C3" w:rsidRPr="00EA04C5" w:rsidRDefault="002E07C3" w:rsidP="002E07C3">
            <w:pPr>
              <w:rPr>
                <w:b/>
                <w:bCs/>
              </w:rPr>
            </w:pPr>
          </w:p>
        </w:tc>
        <w:tc>
          <w:tcPr>
            <w:tcW w:w="4300" w:type="dxa"/>
            <w:vAlign w:val="center"/>
          </w:tcPr>
          <w:p w14:paraId="1D764A67" w14:textId="4F9018BF" w:rsidR="002E07C3" w:rsidRPr="00EA04C5" w:rsidRDefault="002E07C3" w:rsidP="00EA04C5">
            <w:pPr>
              <w:jc w:val="left"/>
              <w:rPr>
                <w:b/>
                <w:bCs/>
              </w:rPr>
            </w:pPr>
            <w:r w:rsidRPr="00EA04C5">
              <w:rPr>
                <w:b/>
                <w:bCs/>
              </w:rPr>
              <w:t>Finding</w:t>
            </w:r>
          </w:p>
        </w:tc>
        <w:tc>
          <w:tcPr>
            <w:tcW w:w="1048" w:type="dxa"/>
            <w:textDirection w:val="btLr"/>
            <w:vAlign w:val="center"/>
          </w:tcPr>
          <w:p w14:paraId="5E111A66" w14:textId="6057BD0B" w:rsidR="002E07C3" w:rsidRPr="00EA04C5" w:rsidRDefault="002E07C3" w:rsidP="00EA04C5">
            <w:pPr>
              <w:ind w:left="113" w:right="113"/>
              <w:jc w:val="left"/>
              <w:rPr>
                <w:b/>
                <w:bCs/>
              </w:rPr>
            </w:pPr>
            <w:r w:rsidRPr="00EA04C5">
              <w:rPr>
                <w:b/>
                <w:bCs/>
              </w:rPr>
              <w:t>Literature Review</w:t>
            </w:r>
          </w:p>
        </w:tc>
        <w:tc>
          <w:tcPr>
            <w:tcW w:w="1048" w:type="dxa"/>
            <w:textDirection w:val="btLr"/>
            <w:vAlign w:val="center"/>
          </w:tcPr>
          <w:p w14:paraId="512E91BF" w14:textId="5CB78BE0" w:rsidR="002E07C3" w:rsidRPr="00EA04C5" w:rsidRDefault="002E07C3" w:rsidP="00EA04C5">
            <w:pPr>
              <w:ind w:left="113" w:right="113"/>
              <w:jc w:val="left"/>
              <w:rPr>
                <w:b/>
                <w:bCs/>
              </w:rPr>
            </w:pPr>
            <w:r w:rsidRPr="00EA04C5">
              <w:rPr>
                <w:b/>
                <w:bCs/>
              </w:rPr>
              <w:t>Structured Interview</w:t>
            </w:r>
          </w:p>
        </w:tc>
        <w:tc>
          <w:tcPr>
            <w:tcW w:w="964" w:type="dxa"/>
            <w:textDirection w:val="btLr"/>
            <w:vAlign w:val="center"/>
          </w:tcPr>
          <w:p w14:paraId="029A2C4D" w14:textId="02B62714" w:rsidR="002E07C3" w:rsidRPr="00EA04C5" w:rsidRDefault="002E07C3" w:rsidP="00EA04C5">
            <w:pPr>
              <w:ind w:left="113" w:right="113"/>
              <w:jc w:val="left"/>
              <w:rPr>
                <w:b/>
                <w:bCs/>
              </w:rPr>
            </w:pPr>
            <w:r w:rsidRPr="00EA04C5">
              <w:rPr>
                <w:b/>
                <w:bCs/>
              </w:rPr>
              <w:t>Prototyping</w:t>
            </w:r>
          </w:p>
        </w:tc>
        <w:tc>
          <w:tcPr>
            <w:tcW w:w="960" w:type="dxa"/>
            <w:textDirection w:val="btLr"/>
            <w:vAlign w:val="center"/>
          </w:tcPr>
          <w:p w14:paraId="6FA22644" w14:textId="7F571F22" w:rsidR="002E07C3" w:rsidRPr="00EA04C5" w:rsidRDefault="00206FD1" w:rsidP="00EA04C5">
            <w:pPr>
              <w:ind w:left="113" w:right="113"/>
              <w:jc w:val="left"/>
              <w:rPr>
                <w:b/>
                <w:bCs/>
              </w:rPr>
            </w:pPr>
            <w:r>
              <w:rPr>
                <w:b/>
                <w:bCs/>
              </w:rPr>
              <w:t>Use Case Analysis</w:t>
            </w:r>
          </w:p>
        </w:tc>
      </w:tr>
      <w:tr w:rsidR="00206FD1" w14:paraId="21965114" w14:textId="77777777" w:rsidTr="00206FD1">
        <w:tc>
          <w:tcPr>
            <w:tcW w:w="696" w:type="dxa"/>
            <w:vAlign w:val="center"/>
          </w:tcPr>
          <w:p w14:paraId="1600C23D" w14:textId="0B6EAD2B" w:rsidR="00206FD1" w:rsidRDefault="00206FD1" w:rsidP="00206FD1">
            <w:pPr>
              <w:jc w:val="center"/>
            </w:pPr>
            <w:r>
              <w:t>01</w:t>
            </w:r>
          </w:p>
        </w:tc>
        <w:tc>
          <w:tcPr>
            <w:tcW w:w="4300" w:type="dxa"/>
          </w:tcPr>
          <w:p w14:paraId="3628571B" w14:textId="5C344C0A" w:rsidR="00206FD1" w:rsidRDefault="00206FD1" w:rsidP="00206FD1">
            <w:pPr>
              <w:jc w:val="left"/>
            </w:pPr>
            <w:r w:rsidRPr="0069796A">
              <w:t>Identification of Key Features</w:t>
            </w:r>
          </w:p>
        </w:tc>
        <w:tc>
          <w:tcPr>
            <w:tcW w:w="1048" w:type="dxa"/>
          </w:tcPr>
          <w:p w14:paraId="44A28272" w14:textId="73D4F169" w:rsidR="00206FD1" w:rsidRDefault="00206FD1" w:rsidP="00206FD1">
            <w:pPr>
              <w:jc w:val="center"/>
            </w:pPr>
            <w:r>
              <w:rPr>
                <w:rFonts w:ascii="Wingdings" w:hAnsi="Wingdings"/>
              </w:rPr>
              <w:t>ü</w:t>
            </w:r>
          </w:p>
        </w:tc>
        <w:tc>
          <w:tcPr>
            <w:tcW w:w="1048" w:type="dxa"/>
          </w:tcPr>
          <w:p w14:paraId="29732EE0" w14:textId="2C018CEE" w:rsidR="00206FD1" w:rsidRDefault="00206FD1" w:rsidP="00206FD1">
            <w:pPr>
              <w:jc w:val="center"/>
            </w:pPr>
            <w:r>
              <w:rPr>
                <w:rFonts w:ascii="Wingdings" w:hAnsi="Wingdings"/>
              </w:rPr>
              <w:t>ü</w:t>
            </w:r>
          </w:p>
        </w:tc>
        <w:tc>
          <w:tcPr>
            <w:tcW w:w="964" w:type="dxa"/>
          </w:tcPr>
          <w:p w14:paraId="42DA0A96" w14:textId="77777777" w:rsidR="00206FD1" w:rsidRDefault="00206FD1" w:rsidP="00206FD1">
            <w:pPr>
              <w:jc w:val="center"/>
            </w:pPr>
          </w:p>
        </w:tc>
        <w:tc>
          <w:tcPr>
            <w:tcW w:w="960" w:type="dxa"/>
          </w:tcPr>
          <w:p w14:paraId="41D4F3B5" w14:textId="528851D7" w:rsidR="00206FD1" w:rsidRDefault="00206FD1" w:rsidP="00206FD1">
            <w:pPr>
              <w:jc w:val="center"/>
            </w:pPr>
            <w:r>
              <w:rPr>
                <w:rFonts w:ascii="Wingdings" w:hAnsi="Wingdings"/>
              </w:rPr>
              <w:t>ü</w:t>
            </w:r>
          </w:p>
        </w:tc>
      </w:tr>
      <w:tr w:rsidR="00206FD1" w14:paraId="1EAAFCF6" w14:textId="77777777" w:rsidTr="00206FD1">
        <w:tc>
          <w:tcPr>
            <w:tcW w:w="696" w:type="dxa"/>
            <w:vAlign w:val="center"/>
          </w:tcPr>
          <w:p w14:paraId="1EB13C71" w14:textId="0AC2FB06" w:rsidR="00206FD1" w:rsidRDefault="00206FD1" w:rsidP="00206FD1">
            <w:pPr>
              <w:jc w:val="center"/>
            </w:pPr>
            <w:r>
              <w:t>02</w:t>
            </w:r>
          </w:p>
        </w:tc>
        <w:tc>
          <w:tcPr>
            <w:tcW w:w="4300" w:type="dxa"/>
          </w:tcPr>
          <w:p w14:paraId="10687C2B" w14:textId="7E43BEFA" w:rsidR="00206FD1" w:rsidRDefault="00206FD1" w:rsidP="00206FD1">
            <w:pPr>
              <w:jc w:val="left"/>
            </w:pPr>
            <w:r w:rsidRPr="0069796A">
              <w:t>Clarification of Domain-Specific Needs</w:t>
            </w:r>
          </w:p>
        </w:tc>
        <w:tc>
          <w:tcPr>
            <w:tcW w:w="1048" w:type="dxa"/>
          </w:tcPr>
          <w:p w14:paraId="13702B2E" w14:textId="52B8749B" w:rsidR="00206FD1" w:rsidRDefault="00206FD1" w:rsidP="00206FD1">
            <w:pPr>
              <w:jc w:val="center"/>
            </w:pPr>
            <w:r>
              <w:rPr>
                <w:rFonts w:ascii="Wingdings" w:hAnsi="Wingdings"/>
              </w:rPr>
              <w:t>ü</w:t>
            </w:r>
          </w:p>
        </w:tc>
        <w:tc>
          <w:tcPr>
            <w:tcW w:w="1048" w:type="dxa"/>
          </w:tcPr>
          <w:p w14:paraId="513547F8" w14:textId="095E2D70" w:rsidR="00206FD1" w:rsidRDefault="00206FD1" w:rsidP="00206FD1">
            <w:pPr>
              <w:jc w:val="center"/>
            </w:pPr>
            <w:r>
              <w:rPr>
                <w:rFonts w:ascii="Wingdings" w:hAnsi="Wingdings"/>
              </w:rPr>
              <w:t>ü</w:t>
            </w:r>
          </w:p>
        </w:tc>
        <w:tc>
          <w:tcPr>
            <w:tcW w:w="964" w:type="dxa"/>
          </w:tcPr>
          <w:p w14:paraId="0416E125" w14:textId="77777777" w:rsidR="00206FD1" w:rsidRDefault="00206FD1" w:rsidP="00206FD1">
            <w:pPr>
              <w:jc w:val="center"/>
            </w:pPr>
          </w:p>
        </w:tc>
        <w:tc>
          <w:tcPr>
            <w:tcW w:w="960" w:type="dxa"/>
          </w:tcPr>
          <w:p w14:paraId="7CC7F911" w14:textId="7D01CDF7" w:rsidR="00206FD1" w:rsidRDefault="00206FD1" w:rsidP="00206FD1">
            <w:pPr>
              <w:jc w:val="center"/>
            </w:pPr>
            <w:r>
              <w:rPr>
                <w:rFonts w:ascii="Wingdings" w:hAnsi="Wingdings"/>
              </w:rPr>
              <w:t>ü</w:t>
            </w:r>
          </w:p>
        </w:tc>
      </w:tr>
      <w:tr w:rsidR="00206FD1" w14:paraId="10475EE7" w14:textId="77777777" w:rsidTr="00206FD1">
        <w:tc>
          <w:tcPr>
            <w:tcW w:w="696" w:type="dxa"/>
            <w:vAlign w:val="center"/>
          </w:tcPr>
          <w:p w14:paraId="20B71F8B" w14:textId="22436366" w:rsidR="00206FD1" w:rsidRDefault="00206FD1" w:rsidP="00206FD1">
            <w:pPr>
              <w:jc w:val="center"/>
            </w:pPr>
            <w:r>
              <w:t>03</w:t>
            </w:r>
          </w:p>
        </w:tc>
        <w:tc>
          <w:tcPr>
            <w:tcW w:w="4300" w:type="dxa"/>
          </w:tcPr>
          <w:p w14:paraId="2C41D77D" w14:textId="0E3E78AE" w:rsidR="00206FD1" w:rsidRDefault="00206FD1" w:rsidP="00206FD1">
            <w:pPr>
              <w:jc w:val="left"/>
            </w:pPr>
            <w:r w:rsidRPr="0069796A">
              <w:t>User Interaction Scenarios</w:t>
            </w:r>
          </w:p>
        </w:tc>
        <w:tc>
          <w:tcPr>
            <w:tcW w:w="1048" w:type="dxa"/>
          </w:tcPr>
          <w:p w14:paraId="74F48E87" w14:textId="5539374D" w:rsidR="00206FD1" w:rsidRDefault="00206FD1" w:rsidP="00206FD1">
            <w:pPr>
              <w:jc w:val="center"/>
            </w:pPr>
          </w:p>
        </w:tc>
        <w:tc>
          <w:tcPr>
            <w:tcW w:w="1048" w:type="dxa"/>
          </w:tcPr>
          <w:p w14:paraId="650CD31E" w14:textId="038CDA59" w:rsidR="00206FD1" w:rsidRDefault="00206FD1" w:rsidP="00206FD1">
            <w:pPr>
              <w:jc w:val="center"/>
            </w:pPr>
            <w:r>
              <w:rPr>
                <w:rFonts w:ascii="Wingdings" w:hAnsi="Wingdings"/>
              </w:rPr>
              <w:t>ü</w:t>
            </w:r>
          </w:p>
        </w:tc>
        <w:tc>
          <w:tcPr>
            <w:tcW w:w="964" w:type="dxa"/>
          </w:tcPr>
          <w:p w14:paraId="380C0C54" w14:textId="77777777" w:rsidR="00206FD1" w:rsidRDefault="00206FD1" w:rsidP="00206FD1">
            <w:pPr>
              <w:jc w:val="center"/>
            </w:pPr>
          </w:p>
        </w:tc>
        <w:tc>
          <w:tcPr>
            <w:tcW w:w="960" w:type="dxa"/>
          </w:tcPr>
          <w:p w14:paraId="4141B19B" w14:textId="49478A58" w:rsidR="00206FD1" w:rsidRDefault="00206FD1" w:rsidP="00206FD1">
            <w:pPr>
              <w:jc w:val="center"/>
            </w:pPr>
            <w:r>
              <w:rPr>
                <w:rFonts w:ascii="Wingdings" w:hAnsi="Wingdings"/>
              </w:rPr>
              <w:t>ü</w:t>
            </w:r>
          </w:p>
        </w:tc>
      </w:tr>
      <w:tr w:rsidR="00206FD1" w14:paraId="13EF9BD5" w14:textId="77777777" w:rsidTr="00206FD1">
        <w:tc>
          <w:tcPr>
            <w:tcW w:w="696" w:type="dxa"/>
            <w:vAlign w:val="center"/>
          </w:tcPr>
          <w:p w14:paraId="1D10845C" w14:textId="2384CE1C" w:rsidR="00206FD1" w:rsidRDefault="00206FD1" w:rsidP="00206FD1">
            <w:pPr>
              <w:jc w:val="center"/>
            </w:pPr>
            <w:r>
              <w:t>04</w:t>
            </w:r>
          </w:p>
        </w:tc>
        <w:tc>
          <w:tcPr>
            <w:tcW w:w="4300" w:type="dxa"/>
          </w:tcPr>
          <w:p w14:paraId="1DB278FE" w14:textId="00358168" w:rsidR="00206FD1" w:rsidRDefault="00206FD1" w:rsidP="00206FD1">
            <w:pPr>
              <w:jc w:val="left"/>
            </w:pPr>
            <w:r w:rsidRPr="0069796A">
              <w:t>Validation of Domain-Specific Dataset Creation Requirements</w:t>
            </w:r>
          </w:p>
        </w:tc>
        <w:tc>
          <w:tcPr>
            <w:tcW w:w="1048" w:type="dxa"/>
          </w:tcPr>
          <w:p w14:paraId="62D86B42" w14:textId="77777777" w:rsidR="00206FD1" w:rsidRDefault="00206FD1" w:rsidP="00206FD1">
            <w:pPr>
              <w:jc w:val="center"/>
            </w:pPr>
          </w:p>
        </w:tc>
        <w:tc>
          <w:tcPr>
            <w:tcW w:w="1048" w:type="dxa"/>
          </w:tcPr>
          <w:p w14:paraId="2397ABA7" w14:textId="77777777" w:rsidR="00206FD1" w:rsidRDefault="00206FD1" w:rsidP="00206FD1">
            <w:pPr>
              <w:jc w:val="center"/>
            </w:pPr>
          </w:p>
        </w:tc>
        <w:tc>
          <w:tcPr>
            <w:tcW w:w="964" w:type="dxa"/>
          </w:tcPr>
          <w:p w14:paraId="0CA0F5FF" w14:textId="77777777" w:rsidR="00206FD1" w:rsidRDefault="00206FD1" w:rsidP="00206FD1">
            <w:pPr>
              <w:jc w:val="center"/>
            </w:pPr>
          </w:p>
        </w:tc>
        <w:tc>
          <w:tcPr>
            <w:tcW w:w="960" w:type="dxa"/>
          </w:tcPr>
          <w:p w14:paraId="1609E053" w14:textId="612ADF93" w:rsidR="00206FD1" w:rsidRDefault="00206FD1" w:rsidP="00206FD1">
            <w:pPr>
              <w:jc w:val="center"/>
            </w:pPr>
            <w:r>
              <w:rPr>
                <w:rFonts w:ascii="Wingdings" w:hAnsi="Wingdings"/>
              </w:rPr>
              <w:t>ü</w:t>
            </w:r>
          </w:p>
        </w:tc>
      </w:tr>
      <w:tr w:rsidR="00206FD1" w14:paraId="667E07A7" w14:textId="77777777" w:rsidTr="00206FD1">
        <w:tc>
          <w:tcPr>
            <w:tcW w:w="696" w:type="dxa"/>
            <w:vAlign w:val="center"/>
          </w:tcPr>
          <w:p w14:paraId="4F789CF8" w14:textId="4CC2E683" w:rsidR="00206FD1" w:rsidRDefault="00206FD1" w:rsidP="00206FD1">
            <w:pPr>
              <w:jc w:val="center"/>
            </w:pPr>
            <w:r>
              <w:t>05</w:t>
            </w:r>
          </w:p>
        </w:tc>
        <w:tc>
          <w:tcPr>
            <w:tcW w:w="4300" w:type="dxa"/>
          </w:tcPr>
          <w:p w14:paraId="612AB46D" w14:textId="3074D2E1" w:rsidR="00206FD1" w:rsidRPr="0034302C" w:rsidRDefault="00206FD1" w:rsidP="00206FD1">
            <w:pPr>
              <w:jc w:val="left"/>
            </w:pPr>
            <w:r w:rsidRPr="0069796A">
              <w:t>Early Detection of Potential Issues</w:t>
            </w:r>
          </w:p>
        </w:tc>
        <w:tc>
          <w:tcPr>
            <w:tcW w:w="1048" w:type="dxa"/>
          </w:tcPr>
          <w:p w14:paraId="3E58ADBD" w14:textId="77777777" w:rsidR="00206FD1" w:rsidRDefault="00206FD1" w:rsidP="00206FD1">
            <w:pPr>
              <w:jc w:val="center"/>
            </w:pPr>
          </w:p>
        </w:tc>
        <w:tc>
          <w:tcPr>
            <w:tcW w:w="1048" w:type="dxa"/>
          </w:tcPr>
          <w:p w14:paraId="6B0DF3F7" w14:textId="77777777" w:rsidR="00206FD1" w:rsidRDefault="00206FD1" w:rsidP="00206FD1">
            <w:pPr>
              <w:jc w:val="center"/>
            </w:pPr>
          </w:p>
        </w:tc>
        <w:tc>
          <w:tcPr>
            <w:tcW w:w="964" w:type="dxa"/>
          </w:tcPr>
          <w:p w14:paraId="11552F70" w14:textId="6E545A05" w:rsidR="00206FD1" w:rsidRDefault="00206FD1" w:rsidP="00206FD1">
            <w:pPr>
              <w:jc w:val="center"/>
            </w:pPr>
            <w:r>
              <w:rPr>
                <w:rFonts w:ascii="Wingdings" w:hAnsi="Wingdings"/>
              </w:rPr>
              <w:t>ü</w:t>
            </w:r>
          </w:p>
        </w:tc>
        <w:tc>
          <w:tcPr>
            <w:tcW w:w="960" w:type="dxa"/>
          </w:tcPr>
          <w:p w14:paraId="0C0993F6" w14:textId="31221464" w:rsidR="00206FD1" w:rsidRDefault="00206FD1" w:rsidP="00206FD1">
            <w:pPr>
              <w:jc w:val="center"/>
            </w:pPr>
          </w:p>
        </w:tc>
      </w:tr>
      <w:tr w:rsidR="00206FD1" w14:paraId="05B751EA" w14:textId="77777777" w:rsidTr="00206FD1">
        <w:tc>
          <w:tcPr>
            <w:tcW w:w="696" w:type="dxa"/>
            <w:vAlign w:val="center"/>
          </w:tcPr>
          <w:p w14:paraId="7A9DA5F0" w14:textId="0A5F99E1" w:rsidR="00206FD1" w:rsidRDefault="00206FD1" w:rsidP="00206FD1">
            <w:pPr>
              <w:jc w:val="center"/>
            </w:pPr>
            <w:r>
              <w:t>06</w:t>
            </w:r>
          </w:p>
        </w:tc>
        <w:tc>
          <w:tcPr>
            <w:tcW w:w="4300" w:type="dxa"/>
          </w:tcPr>
          <w:p w14:paraId="0CF3DDFA" w14:textId="0DBB0ADE" w:rsidR="00206FD1" w:rsidRPr="0034302C" w:rsidRDefault="00206FD1" w:rsidP="00206FD1">
            <w:pPr>
              <w:jc w:val="left"/>
            </w:pPr>
            <w:r w:rsidRPr="0069796A">
              <w:t>User-Centric Functionalities</w:t>
            </w:r>
          </w:p>
        </w:tc>
        <w:tc>
          <w:tcPr>
            <w:tcW w:w="1048" w:type="dxa"/>
          </w:tcPr>
          <w:p w14:paraId="029787FB" w14:textId="77777777" w:rsidR="00206FD1" w:rsidRDefault="00206FD1" w:rsidP="00206FD1">
            <w:pPr>
              <w:jc w:val="center"/>
            </w:pPr>
          </w:p>
        </w:tc>
        <w:tc>
          <w:tcPr>
            <w:tcW w:w="1048" w:type="dxa"/>
          </w:tcPr>
          <w:p w14:paraId="0A485897" w14:textId="4DA131B1" w:rsidR="00206FD1" w:rsidRDefault="00206FD1" w:rsidP="00206FD1">
            <w:pPr>
              <w:jc w:val="center"/>
            </w:pPr>
            <w:r>
              <w:rPr>
                <w:rFonts w:ascii="Wingdings" w:hAnsi="Wingdings"/>
              </w:rPr>
              <w:t>ü</w:t>
            </w:r>
          </w:p>
        </w:tc>
        <w:tc>
          <w:tcPr>
            <w:tcW w:w="964" w:type="dxa"/>
          </w:tcPr>
          <w:p w14:paraId="147B5960" w14:textId="350E6030" w:rsidR="00206FD1" w:rsidRDefault="00206FD1" w:rsidP="00206FD1">
            <w:pPr>
              <w:jc w:val="center"/>
            </w:pPr>
            <w:r>
              <w:rPr>
                <w:rFonts w:ascii="Wingdings" w:hAnsi="Wingdings"/>
              </w:rPr>
              <w:t>ü</w:t>
            </w:r>
          </w:p>
        </w:tc>
        <w:tc>
          <w:tcPr>
            <w:tcW w:w="960" w:type="dxa"/>
          </w:tcPr>
          <w:p w14:paraId="5B206B0A" w14:textId="03751454" w:rsidR="00206FD1" w:rsidRDefault="00206FD1" w:rsidP="00206FD1">
            <w:pPr>
              <w:jc w:val="center"/>
            </w:pPr>
            <w:r>
              <w:rPr>
                <w:rFonts w:ascii="Wingdings" w:hAnsi="Wingdings"/>
              </w:rPr>
              <w:t>ü</w:t>
            </w:r>
          </w:p>
        </w:tc>
      </w:tr>
      <w:tr w:rsidR="00206FD1" w14:paraId="0191ABE6" w14:textId="77777777" w:rsidTr="00206FD1">
        <w:tc>
          <w:tcPr>
            <w:tcW w:w="696" w:type="dxa"/>
            <w:vAlign w:val="center"/>
          </w:tcPr>
          <w:p w14:paraId="2BD1D09D" w14:textId="3EE38F23" w:rsidR="00206FD1" w:rsidRDefault="00206FD1" w:rsidP="00206FD1">
            <w:pPr>
              <w:jc w:val="center"/>
            </w:pPr>
            <w:r>
              <w:t>07</w:t>
            </w:r>
          </w:p>
        </w:tc>
        <w:tc>
          <w:tcPr>
            <w:tcW w:w="4300" w:type="dxa"/>
          </w:tcPr>
          <w:p w14:paraId="2B3CEA0F" w14:textId="47D2B428" w:rsidR="00206FD1" w:rsidRPr="0034302C" w:rsidRDefault="00206FD1" w:rsidP="00206FD1">
            <w:pPr>
              <w:jc w:val="left"/>
            </w:pPr>
            <w:r w:rsidRPr="0069796A">
              <w:t>Prioritization of Features</w:t>
            </w:r>
          </w:p>
        </w:tc>
        <w:tc>
          <w:tcPr>
            <w:tcW w:w="1048" w:type="dxa"/>
          </w:tcPr>
          <w:p w14:paraId="5AEBFED0" w14:textId="55E37E29" w:rsidR="00206FD1" w:rsidRDefault="00206FD1" w:rsidP="00206FD1">
            <w:pPr>
              <w:jc w:val="center"/>
            </w:pPr>
            <w:r>
              <w:rPr>
                <w:rFonts w:ascii="Wingdings" w:hAnsi="Wingdings"/>
              </w:rPr>
              <w:t>ü</w:t>
            </w:r>
          </w:p>
        </w:tc>
        <w:tc>
          <w:tcPr>
            <w:tcW w:w="1048" w:type="dxa"/>
          </w:tcPr>
          <w:p w14:paraId="2A9B68B3" w14:textId="3BFC3755" w:rsidR="00206FD1" w:rsidRDefault="00206FD1" w:rsidP="00206FD1">
            <w:pPr>
              <w:jc w:val="center"/>
            </w:pPr>
            <w:r>
              <w:rPr>
                <w:rFonts w:ascii="Wingdings" w:hAnsi="Wingdings"/>
              </w:rPr>
              <w:t>ü</w:t>
            </w:r>
          </w:p>
        </w:tc>
        <w:tc>
          <w:tcPr>
            <w:tcW w:w="964" w:type="dxa"/>
          </w:tcPr>
          <w:p w14:paraId="270C6D86" w14:textId="77777777" w:rsidR="00206FD1" w:rsidRDefault="00206FD1" w:rsidP="00206FD1">
            <w:pPr>
              <w:jc w:val="center"/>
            </w:pPr>
          </w:p>
        </w:tc>
        <w:tc>
          <w:tcPr>
            <w:tcW w:w="960" w:type="dxa"/>
          </w:tcPr>
          <w:p w14:paraId="22D286FF" w14:textId="3D997F61" w:rsidR="00206FD1" w:rsidRDefault="00206FD1" w:rsidP="00206FD1">
            <w:pPr>
              <w:jc w:val="center"/>
            </w:pPr>
            <w:r>
              <w:rPr>
                <w:rFonts w:ascii="Wingdings" w:hAnsi="Wingdings"/>
              </w:rPr>
              <w:t>ü</w:t>
            </w:r>
          </w:p>
        </w:tc>
      </w:tr>
      <w:tr w:rsidR="00206FD1" w14:paraId="2AED71DB" w14:textId="77777777" w:rsidTr="00206FD1">
        <w:tc>
          <w:tcPr>
            <w:tcW w:w="696" w:type="dxa"/>
            <w:vAlign w:val="center"/>
          </w:tcPr>
          <w:p w14:paraId="37A8C9C2" w14:textId="2FF9757D" w:rsidR="00206FD1" w:rsidRDefault="00206FD1" w:rsidP="00206FD1">
            <w:pPr>
              <w:jc w:val="center"/>
            </w:pPr>
            <w:r>
              <w:lastRenderedPageBreak/>
              <w:t>08</w:t>
            </w:r>
          </w:p>
        </w:tc>
        <w:tc>
          <w:tcPr>
            <w:tcW w:w="4300" w:type="dxa"/>
          </w:tcPr>
          <w:p w14:paraId="6150E553" w14:textId="07352352" w:rsidR="00206FD1" w:rsidRPr="0034302C" w:rsidRDefault="00206FD1" w:rsidP="00206FD1">
            <w:pPr>
              <w:jc w:val="left"/>
            </w:pPr>
            <w:r w:rsidRPr="0069796A">
              <w:t>Optimal Dataset Structure</w:t>
            </w:r>
          </w:p>
        </w:tc>
        <w:tc>
          <w:tcPr>
            <w:tcW w:w="1048" w:type="dxa"/>
          </w:tcPr>
          <w:p w14:paraId="777A96C9" w14:textId="77777777" w:rsidR="00206FD1" w:rsidRDefault="00206FD1" w:rsidP="00206FD1">
            <w:pPr>
              <w:jc w:val="center"/>
            </w:pPr>
          </w:p>
        </w:tc>
        <w:tc>
          <w:tcPr>
            <w:tcW w:w="1048" w:type="dxa"/>
          </w:tcPr>
          <w:p w14:paraId="34F7A3F7" w14:textId="77777777" w:rsidR="00206FD1" w:rsidRDefault="00206FD1" w:rsidP="00206FD1">
            <w:pPr>
              <w:jc w:val="center"/>
            </w:pPr>
          </w:p>
        </w:tc>
        <w:tc>
          <w:tcPr>
            <w:tcW w:w="964" w:type="dxa"/>
          </w:tcPr>
          <w:p w14:paraId="1B5A19D1" w14:textId="77777777" w:rsidR="00206FD1" w:rsidRDefault="00206FD1" w:rsidP="00206FD1">
            <w:pPr>
              <w:jc w:val="center"/>
            </w:pPr>
          </w:p>
        </w:tc>
        <w:tc>
          <w:tcPr>
            <w:tcW w:w="960" w:type="dxa"/>
          </w:tcPr>
          <w:p w14:paraId="6A9D2DA8" w14:textId="44B8942A" w:rsidR="00206FD1" w:rsidRDefault="00206FD1" w:rsidP="00206FD1">
            <w:pPr>
              <w:jc w:val="center"/>
            </w:pPr>
            <w:r>
              <w:rPr>
                <w:rFonts w:ascii="Wingdings" w:hAnsi="Wingdings"/>
              </w:rPr>
              <w:t>ü</w:t>
            </w:r>
          </w:p>
        </w:tc>
      </w:tr>
      <w:tr w:rsidR="00206FD1" w14:paraId="1101648B" w14:textId="77777777" w:rsidTr="00206FD1">
        <w:tc>
          <w:tcPr>
            <w:tcW w:w="696" w:type="dxa"/>
            <w:vAlign w:val="center"/>
          </w:tcPr>
          <w:p w14:paraId="452B3586" w14:textId="42B2978C" w:rsidR="00206FD1" w:rsidRDefault="00206FD1" w:rsidP="00206FD1">
            <w:pPr>
              <w:jc w:val="center"/>
            </w:pPr>
            <w:r>
              <w:t>09</w:t>
            </w:r>
          </w:p>
        </w:tc>
        <w:tc>
          <w:tcPr>
            <w:tcW w:w="4300" w:type="dxa"/>
          </w:tcPr>
          <w:p w14:paraId="25B13B36" w14:textId="6301F0B0" w:rsidR="00206FD1" w:rsidRPr="0034302C" w:rsidRDefault="00206FD1" w:rsidP="00206FD1">
            <w:pPr>
              <w:jc w:val="left"/>
            </w:pPr>
            <w:r w:rsidRPr="0069796A">
              <w:t>Enhanced Contextual Awareness</w:t>
            </w:r>
          </w:p>
        </w:tc>
        <w:tc>
          <w:tcPr>
            <w:tcW w:w="1048" w:type="dxa"/>
          </w:tcPr>
          <w:p w14:paraId="1B393ED1" w14:textId="136BD346" w:rsidR="00206FD1" w:rsidRDefault="00206FD1" w:rsidP="00206FD1">
            <w:pPr>
              <w:jc w:val="center"/>
            </w:pPr>
            <w:r>
              <w:rPr>
                <w:rFonts w:ascii="Wingdings" w:hAnsi="Wingdings"/>
              </w:rPr>
              <w:t>ü</w:t>
            </w:r>
          </w:p>
        </w:tc>
        <w:tc>
          <w:tcPr>
            <w:tcW w:w="1048" w:type="dxa"/>
          </w:tcPr>
          <w:p w14:paraId="7E2B943D" w14:textId="2A94D8E2" w:rsidR="00206FD1" w:rsidRDefault="00206FD1" w:rsidP="00206FD1">
            <w:pPr>
              <w:jc w:val="center"/>
            </w:pPr>
            <w:r>
              <w:rPr>
                <w:rFonts w:ascii="Wingdings" w:hAnsi="Wingdings"/>
              </w:rPr>
              <w:t>ü</w:t>
            </w:r>
          </w:p>
        </w:tc>
        <w:tc>
          <w:tcPr>
            <w:tcW w:w="964" w:type="dxa"/>
          </w:tcPr>
          <w:p w14:paraId="68E2F0D4" w14:textId="77777777" w:rsidR="00206FD1" w:rsidRDefault="00206FD1" w:rsidP="00206FD1">
            <w:pPr>
              <w:jc w:val="center"/>
            </w:pPr>
          </w:p>
        </w:tc>
        <w:tc>
          <w:tcPr>
            <w:tcW w:w="960" w:type="dxa"/>
          </w:tcPr>
          <w:p w14:paraId="653DDAD7" w14:textId="7818E69F" w:rsidR="00206FD1" w:rsidRDefault="00206FD1" w:rsidP="00206FD1">
            <w:pPr>
              <w:jc w:val="center"/>
            </w:pPr>
            <w:r>
              <w:rPr>
                <w:rFonts w:ascii="Wingdings" w:hAnsi="Wingdings"/>
              </w:rPr>
              <w:t>ü</w:t>
            </w:r>
          </w:p>
        </w:tc>
      </w:tr>
    </w:tbl>
    <w:p w14:paraId="60B674E3" w14:textId="561D86AC" w:rsidR="002E07C3" w:rsidRPr="002E07C3" w:rsidRDefault="00784FB2" w:rsidP="00784FB2">
      <w:pPr>
        <w:pStyle w:val="Caption"/>
        <w:spacing w:before="240"/>
        <w:jc w:val="center"/>
      </w:pPr>
      <w:bookmarkStart w:id="65" w:name="_Toc158883001"/>
      <w:r>
        <w:t xml:space="preserve">Table </w:t>
      </w:r>
      <w:r w:rsidR="00966E50">
        <w:fldChar w:fldCharType="begin"/>
      </w:r>
      <w:r w:rsidR="00966E50">
        <w:instrText xml:space="preserve"> SEQ Table \* ARABIC </w:instrText>
      </w:r>
      <w:r w:rsidR="00966E50">
        <w:fldChar w:fldCharType="separate"/>
      </w:r>
      <w:r w:rsidR="00A55A8E">
        <w:rPr>
          <w:noProof/>
        </w:rPr>
        <w:t>7</w:t>
      </w:r>
      <w:r w:rsidR="00966E50">
        <w:fldChar w:fldCharType="end"/>
      </w:r>
      <w:r>
        <w:t xml:space="preserve"> - Summary of Findings on the Elicited Requirements</w:t>
      </w:r>
      <w:bookmarkEnd w:id="65"/>
    </w:p>
    <w:p w14:paraId="7E26D8AB" w14:textId="164A973C" w:rsidR="00495010" w:rsidRDefault="00495010" w:rsidP="00495010">
      <w:pPr>
        <w:pStyle w:val="Heading2"/>
      </w:pPr>
      <w:bookmarkStart w:id="66" w:name="_Toc158883394"/>
      <w:r>
        <w:t>2.6. Context Diagram</w:t>
      </w:r>
      <w:bookmarkEnd w:id="66"/>
    </w:p>
    <w:p w14:paraId="4772B32A" w14:textId="77777777" w:rsidR="00B018D8" w:rsidRDefault="009A44CF" w:rsidP="00B018D8">
      <w:pPr>
        <w:keepNext/>
        <w:jc w:val="left"/>
      </w:pPr>
      <w:r w:rsidRPr="009A44CF">
        <w:t>The context diagram below this is to reflect the followings: boundaries in Chabot lawyers and the domain specific dataset creation, and the interactions between the external entities and th</w:t>
      </w:r>
      <w:r>
        <w:t xml:space="preserve">e </w:t>
      </w:r>
      <w:r w:rsidRPr="009A44CF">
        <w:t>flow of data among primary users.</w:t>
      </w:r>
      <w:r w:rsidR="005E3291">
        <w:rPr>
          <w:noProof/>
        </w:rPr>
        <w:drawing>
          <wp:inline distT="0" distB="0" distL="0" distR="0" wp14:anchorId="0FD99C12" wp14:editId="23EB2B20">
            <wp:extent cx="5731510" cy="3223895"/>
            <wp:effectExtent l="0" t="0" r="0" b="1905"/>
            <wp:docPr id="14227872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87210" name="Picture 14227872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A8C800D" w14:textId="7DA69ECA" w:rsidR="002401F7" w:rsidRDefault="00B018D8" w:rsidP="00B018D8">
      <w:pPr>
        <w:pStyle w:val="Caption"/>
        <w:ind w:left="2880"/>
        <w:jc w:val="left"/>
      </w:pPr>
      <w:r>
        <w:t xml:space="preserve">               </w:t>
      </w:r>
      <w:bookmarkStart w:id="67" w:name="_Toc158882715"/>
      <w:r>
        <w:t xml:space="preserve">Figure </w:t>
      </w:r>
      <w:r>
        <w:fldChar w:fldCharType="begin"/>
      </w:r>
      <w:r>
        <w:instrText xml:space="preserve"> SEQ Figure \* ARABIC </w:instrText>
      </w:r>
      <w:r>
        <w:fldChar w:fldCharType="separate"/>
      </w:r>
      <w:r w:rsidR="00A55A8E">
        <w:rPr>
          <w:noProof/>
        </w:rPr>
        <w:t>3</w:t>
      </w:r>
      <w:r>
        <w:fldChar w:fldCharType="end"/>
      </w:r>
      <w:r>
        <w:t xml:space="preserve"> - Context Diagram</w:t>
      </w:r>
      <w:bookmarkEnd w:id="67"/>
    </w:p>
    <w:p w14:paraId="56332A13" w14:textId="4E7D254E" w:rsidR="00495010" w:rsidRDefault="00495010" w:rsidP="00495010">
      <w:pPr>
        <w:pStyle w:val="Heading2"/>
      </w:pPr>
      <w:bookmarkStart w:id="68" w:name="_Toc158883395"/>
      <w:r>
        <w:lastRenderedPageBreak/>
        <w:t>2.7. Use Case Diagram</w:t>
      </w:r>
      <w:bookmarkEnd w:id="68"/>
    </w:p>
    <w:p w14:paraId="6358F5FC" w14:textId="77777777" w:rsidR="00B018D8" w:rsidRDefault="0014203D" w:rsidP="00B018D8">
      <w:pPr>
        <w:keepNext/>
      </w:pPr>
      <w:r w:rsidRPr="0014203D">
        <w:rPr>
          <w:noProof/>
        </w:rPr>
        <w:drawing>
          <wp:inline distT="0" distB="0" distL="0" distR="0" wp14:anchorId="6A4E4502" wp14:editId="4D7D53CB">
            <wp:extent cx="5731510" cy="3711575"/>
            <wp:effectExtent l="0" t="0" r="0" b="0"/>
            <wp:docPr id="1962237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237600" name=""/>
                    <pic:cNvPicPr/>
                  </pic:nvPicPr>
                  <pic:blipFill>
                    <a:blip r:embed="rId10"/>
                    <a:stretch>
                      <a:fillRect/>
                    </a:stretch>
                  </pic:blipFill>
                  <pic:spPr>
                    <a:xfrm>
                      <a:off x="0" y="0"/>
                      <a:ext cx="5731510" cy="3711575"/>
                    </a:xfrm>
                    <a:prstGeom prst="rect">
                      <a:avLst/>
                    </a:prstGeom>
                  </pic:spPr>
                </pic:pic>
              </a:graphicData>
            </a:graphic>
          </wp:inline>
        </w:drawing>
      </w:r>
    </w:p>
    <w:p w14:paraId="26355AD5" w14:textId="0F024034" w:rsidR="00DE602C" w:rsidRDefault="00B018D8" w:rsidP="00B018D8">
      <w:pPr>
        <w:pStyle w:val="Caption"/>
        <w:ind w:left="2880"/>
      </w:pPr>
      <w:r>
        <w:t xml:space="preserve">     </w:t>
      </w:r>
      <w:bookmarkStart w:id="69" w:name="_Toc158882716"/>
      <w:r>
        <w:t xml:space="preserve">Figure </w:t>
      </w:r>
      <w:r>
        <w:fldChar w:fldCharType="begin"/>
      </w:r>
      <w:r>
        <w:instrText xml:space="preserve"> SEQ Figure \* ARABIC </w:instrText>
      </w:r>
      <w:r>
        <w:fldChar w:fldCharType="separate"/>
      </w:r>
      <w:r w:rsidR="00A55A8E">
        <w:rPr>
          <w:noProof/>
        </w:rPr>
        <w:t>4</w:t>
      </w:r>
      <w:r>
        <w:fldChar w:fldCharType="end"/>
      </w:r>
      <w:r>
        <w:t xml:space="preserve"> - Use Case Diagram</w:t>
      </w:r>
      <w:bookmarkEnd w:id="69"/>
    </w:p>
    <w:p w14:paraId="7210E1C2" w14:textId="77777777" w:rsidR="009A44CF" w:rsidRDefault="009A44CF" w:rsidP="00F11AAA"/>
    <w:p w14:paraId="78013D8C" w14:textId="0160B620" w:rsidR="00AE283E" w:rsidRDefault="00495010" w:rsidP="00E04B23">
      <w:pPr>
        <w:pStyle w:val="Heading2"/>
      </w:pPr>
      <w:bookmarkStart w:id="70" w:name="_Toc158883396"/>
      <w:r>
        <w:t>2.8. Use Case Descriptions</w:t>
      </w:r>
      <w:bookmarkEnd w:id="70"/>
    </w:p>
    <w:tbl>
      <w:tblPr>
        <w:tblStyle w:val="TableGrid"/>
        <w:tblW w:w="0" w:type="auto"/>
        <w:tblLook w:val="04A0" w:firstRow="1" w:lastRow="0" w:firstColumn="1" w:lastColumn="0" w:noHBand="0" w:noVBand="1"/>
      </w:tblPr>
      <w:tblGrid>
        <w:gridCol w:w="3005"/>
        <w:gridCol w:w="6011"/>
      </w:tblGrid>
      <w:tr w:rsidR="0065332C" w14:paraId="7B2EAAFB" w14:textId="77777777" w:rsidTr="00D079D0">
        <w:tc>
          <w:tcPr>
            <w:tcW w:w="3005" w:type="dxa"/>
            <w:shd w:val="clear" w:color="auto" w:fill="F2F2F2" w:themeFill="background1" w:themeFillShade="F2"/>
          </w:tcPr>
          <w:p w14:paraId="34C592F6" w14:textId="7188DF61" w:rsidR="0065332C" w:rsidRPr="00D079D0" w:rsidRDefault="0065332C" w:rsidP="00F11AAA">
            <w:pPr>
              <w:rPr>
                <w:b/>
                <w:bCs/>
              </w:rPr>
            </w:pPr>
            <w:r w:rsidRPr="00D079D0">
              <w:rPr>
                <w:b/>
                <w:bCs/>
              </w:rPr>
              <w:t>Use Case Name</w:t>
            </w:r>
          </w:p>
        </w:tc>
        <w:tc>
          <w:tcPr>
            <w:tcW w:w="6011" w:type="dxa"/>
          </w:tcPr>
          <w:p w14:paraId="1623EC58" w14:textId="6ECA4EA1" w:rsidR="0065332C" w:rsidRPr="00CF6D4B" w:rsidRDefault="007B4441" w:rsidP="00F11AAA">
            <w:pPr>
              <w:rPr>
                <w:b/>
                <w:bCs/>
              </w:rPr>
            </w:pPr>
            <w:r>
              <w:rPr>
                <w:b/>
                <w:bCs/>
              </w:rPr>
              <w:t>Chatbot Lawyer</w:t>
            </w:r>
          </w:p>
        </w:tc>
      </w:tr>
      <w:tr w:rsidR="0065332C" w14:paraId="2EAB26B9" w14:textId="77777777" w:rsidTr="00D079D0">
        <w:tc>
          <w:tcPr>
            <w:tcW w:w="3005" w:type="dxa"/>
            <w:shd w:val="clear" w:color="auto" w:fill="F2F2F2" w:themeFill="background1" w:themeFillShade="F2"/>
          </w:tcPr>
          <w:p w14:paraId="03A348E2" w14:textId="06176189" w:rsidR="0065332C" w:rsidRPr="00D079D0" w:rsidRDefault="0065332C" w:rsidP="00F11AAA">
            <w:pPr>
              <w:rPr>
                <w:b/>
                <w:bCs/>
              </w:rPr>
            </w:pPr>
            <w:r w:rsidRPr="00D079D0">
              <w:rPr>
                <w:b/>
                <w:bCs/>
              </w:rPr>
              <w:t>Description</w:t>
            </w:r>
          </w:p>
        </w:tc>
        <w:tc>
          <w:tcPr>
            <w:tcW w:w="6011" w:type="dxa"/>
          </w:tcPr>
          <w:p w14:paraId="00FE1653" w14:textId="4B60F564" w:rsidR="0065332C" w:rsidRDefault="006F1A3E" w:rsidP="00F11AAA">
            <w:r w:rsidRPr="006F1A3E">
              <w:t>Interacting with users, providing legal information, creating a domain-specific dataset, and assisting organizations.</w:t>
            </w:r>
          </w:p>
        </w:tc>
      </w:tr>
      <w:tr w:rsidR="0065332C" w14:paraId="13288D42" w14:textId="77777777" w:rsidTr="00D079D0">
        <w:tc>
          <w:tcPr>
            <w:tcW w:w="3005" w:type="dxa"/>
            <w:shd w:val="clear" w:color="auto" w:fill="F2F2F2" w:themeFill="background1" w:themeFillShade="F2"/>
          </w:tcPr>
          <w:p w14:paraId="76F9665D" w14:textId="644C94CD" w:rsidR="0065332C" w:rsidRPr="00D079D0" w:rsidRDefault="0065332C" w:rsidP="00F11AAA">
            <w:pPr>
              <w:rPr>
                <w:b/>
                <w:bCs/>
              </w:rPr>
            </w:pPr>
            <w:r w:rsidRPr="00D079D0">
              <w:rPr>
                <w:b/>
                <w:bCs/>
              </w:rPr>
              <w:t>Participating Actors</w:t>
            </w:r>
          </w:p>
        </w:tc>
        <w:tc>
          <w:tcPr>
            <w:tcW w:w="6011" w:type="dxa"/>
          </w:tcPr>
          <w:p w14:paraId="177C35CC" w14:textId="46443BC1" w:rsidR="0065332C" w:rsidRDefault="00A92FAF" w:rsidP="00F11AAA">
            <w:r>
              <w:t>General Users</w:t>
            </w:r>
          </w:p>
        </w:tc>
      </w:tr>
      <w:tr w:rsidR="0065332C" w14:paraId="22750457" w14:textId="77777777" w:rsidTr="00D079D0">
        <w:tc>
          <w:tcPr>
            <w:tcW w:w="3005" w:type="dxa"/>
            <w:shd w:val="clear" w:color="auto" w:fill="F2F2F2" w:themeFill="background1" w:themeFillShade="F2"/>
          </w:tcPr>
          <w:p w14:paraId="183AD87E" w14:textId="603CD22D" w:rsidR="0065332C" w:rsidRPr="00D079D0" w:rsidRDefault="006F1A3E" w:rsidP="00F11AAA">
            <w:pPr>
              <w:rPr>
                <w:b/>
                <w:bCs/>
              </w:rPr>
            </w:pPr>
            <w:r>
              <w:rPr>
                <w:b/>
                <w:bCs/>
              </w:rPr>
              <w:t>S</w:t>
            </w:r>
            <w:r w:rsidRPr="006F1A3E">
              <w:rPr>
                <w:b/>
                <w:bCs/>
              </w:rPr>
              <w:t>takeholders and Interests</w:t>
            </w:r>
          </w:p>
        </w:tc>
        <w:tc>
          <w:tcPr>
            <w:tcW w:w="6011" w:type="dxa"/>
          </w:tcPr>
          <w:p w14:paraId="3E823974" w14:textId="0CA97F29" w:rsidR="006F1A3E" w:rsidRDefault="006F1A3E" w:rsidP="006F1A3E">
            <w:pPr>
              <w:pStyle w:val="ListParagraph"/>
              <w:numPr>
                <w:ilvl w:val="0"/>
                <w:numId w:val="9"/>
              </w:numPr>
            </w:pPr>
            <w:r>
              <w:t>Users seeking legal information.</w:t>
            </w:r>
          </w:p>
          <w:p w14:paraId="48D159F6" w14:textId="24E2F63A" w:rsidR="003C1584" w:rsidRDefault="006F1A3E" w:rsidP="006F1A3E">
            <w:pPr>
              <w:pStyle w:val="ListParagraph"/>
              <w:numPr>
                <w:ilvl w:val="0"/>
                <w:numId w:val="9"/>
              </w:numPr>
            </w:pPr>
            <w:r>
              <w:t>Organizations utilizing the domain-specific dataset</w:t>
            </w:r>
          </w:p>
        </w:tc>
      </w:tr>
      <w:tr w:rsidR="0065332C" w14:paraId="27D8889C" w14:textId="77777777" w:rsidTr="00D079D0">
        <w:tc>
          <w:tcPr>
            <w:tcW w:w="3005" w:type="dxa"/>
            <w:shd w:val="clear" w:color="auto" w:fill="F2F2F2" w:themeFill="background1" w:themeFillShade="F2"/>
          </w:tcPr>
          <w:p w14:paraId="7E21600F" w14:textId="279C030F" w:rsidR="0065332C" w:rsidRPr="00D079D0" w:rsidRDefault="006F1A3E" w:rsidP="00F11AAA">
            <w:pPr>
              <w:rPr>
                <w:b/>
                <w:bCs/>
              </w:rPr>
            </w:pPr>
            <w:r>
              <w:rPr>
                <w:b/>
                <w:bCs/>
              </w:rPr>
              <w:t>Precondition</w:t>
            </w:r>
          </w:p>
        </w:tc>
        <w:tc>
          <w:tcPr>
            <w:tcW w:w="6011" w:type="dxa"/>
          </w:tcPr>
          <w:p w14:paraId="7CC83650" w14:textId="54C60F12" w:rsidR="0065332C" w:rsidRDefault="006F1A3E" w:rsidP="00F11AAA">
            <w:r w:rsidRPr="006F1A3E">
              <w:t>Chatbot Lawyer is operational, and the user initiates an interaction.</w:t>
            </w:r>
          </w:p>
        </w:tc>
      </w:tr>
      <w:tr w:rsidR="0065332C" w14:paraId="3F2194B5" w14:textId="77777777" w:rsidTr="00D079D0">
        <w:tc>
          <w:tcPr>
            <w:tcW w:w="3005" w:type="dxa"/>
            <w:shd w:val="clear" w:color="auto" w:fill="F2F2F2" w:themeFill="background1" w:themeFillShade="F2"/>
          </w:tcPr>
          <w:p w14:paraId="0303803A" w14:textId="011F21E4" w:rsidR="0065332C" w:rsidRPr="00D079D0" w:rsidRDefault="006F1A3E" w:rsidP="00F11AAA">
            <w:pPr>
              <w:rPr>
                <w:b/>
                <w:bCs/>
              </w:rPr>
            </w:pPr>
            <w:r>
              <w:rPr>
                <w:b/>
                <w:bCs/>
              </w:rPr>
              <w:t>Postcondition</w:t>
            </w:r>
          </w:p>
        </w:tc>
        <w:tc>
          <w:tcPr>
            <w:tcW w:w="6011" w:type="dxa"/>
          </w:tcPr>
          <w:p w14:paraId="121B5F3E" w14:textId="542C3D29" w:rsidR="0065332C" w:rsidRDefault="00E8575F" w:rsidP="00F11AAA">
            <w:r w:rsidRPr="00E8575F">
              <w:t>Legal information provided, dataset created, and organizations assisted.</w:t>
            </w:r>
          </w:p>
        </w:tc>
      </w:tr>
      <w:tr w:rsidR="0065332C" w14:paraId="58263D1D" w14:textId="77777777" w:rsidTr="00D079D0">
        <w:tc>
          <w:tcPr>
            <w:tcW w:w="3005" w:type="dxa"/>
            <w:shd w:val="clear" w:color="auto" w:fill="F2F2F2" w:themeFill="background1" w:themeFillShade="F2"/>
          </w:tcPr>
          <w:p w14:paraId="14D2E1BF" w14:textId="7CB8DB35" w:rsidR="0065332C" w:rsidRPr="00D079D0" w:rsidRDefault="006F1A3E" w:rsidP="00F11AAA">
            <w:pPr>
              <w:rPr>
                <w:b/>
                <w:bCs/>
              </w:rPr>
            </w:pPr>
            <w:r>
              <w:rPr>
                <w:b/>
                <w:bCs/>
              </w:rPr>
              <w:t>Main Success Scenario</w:t>
            </w:r>
          </w:p>
        </w:tc>
        <w:tc>
          <w:tcPr>
            <w:tcW w:w="6011" w:type="dxa"/>
          </w:tcPr>
          <w:p w14:paraId="3C9E7D27" w14:textId="77777777" w:rsidR="00E8575F" w:rsidRDefault="00E8575F" w:rsidP="00E8575F">
            <w:pPr>
              <w:pStyle w:val="ListParagraph"/>
              <w:numPr>
                <w:ilvl w:val="0"/>
                <w:numId w:val="15"/>
              </w:numPr>
            </w:pPr>
            <w:r>
              <w:t>User interacts with the chatbot.</w:t>
            </w:r>
          </w:p>
          <w:p w14:paraId="3A6E766B" w14:textId="4EB3AD9F" w:rsidR="00E8575F" w:rsidRDefault="00E8575F" w:rsidP="00E8575F">
            <w:pPr>
              <w:pStyle w:val="ListParagraph"/>
              <w:numPr>
                <w:ilvl w:val="0"/>
                <w:numId w:val="15"/>
              </w:numPr>
            </w:pPr>
            <w:r>
              <w:t>Chatbot provides legal information.</w:t>
            </w:r>
          </w:p>
          <w:p w14:paraId="155049A7" w14:textId="403F206C" w:rsidR="00E8575F" w:rsidRDefault="00E8575F" w:rsidP="00E8575F">
            <w:pPr>
              <w:pStyle w:val="ListParagraph"/>
              <w:numPr>
                <w:ilvl w:val="0"/>
                <w:numId w:val="23"/>
              </w:numPr>
              <w:spacing w:after="160"/>
            </w:pPr>
            <w:r>
              <w:lastRenderedPageBreak/>
              <w:t>Pipeline creates a domain-specific dataset.</w:t>
            </w:r>
          </w:p>
          <w:p w14:paraId="063FC99D" w14:textId="34B7697E" w:rsidR="000A5769" w:rsidRDefault="00E8575F" w:rsidP="00E8575F">
            <w:pPr>
              <w:pStyle w:val="ListParagraph"/>
              <w:numPr>
                <w:ilvl w:val="0"/>
                <w:numId w:val="23"/>
              </w:numPr>
              <w:spacing w:after="160"/>
            </w:pPr>
            <w:r>
              <w:t>Organizations utilize the dataset for chatbot creation.</w:t>
            </w:r>
          </w:p>
        </w:tc>
      </w:tr>
    </w:tbl>
    <w:p w14:paraId="47532078" w14:textId="14BD3D38" w:rsidR="00F11AAA" w:rsidRDefault="008F769C" w:rsidP="008F769C">
      <w:pPr>
        <w:pStyle w:val="Caption"/>
        <w:spacing w:before="240"/>
        <w:jc w:val="center"/>
      </w:pPr>
      <w:bookmarkStart w:id="71" w:name="_Toc158883002"/>
      <w:r>
        <w:lastRenderedPageBreak/>
        <w:t xml:space="preserve">Table </w:t>
      </w:r>
      <w:r w:rsidR="00966E50">
        <w:fldChar w:fldCharType="begin"/>
      </w:r>
      <w:r w:rsidR="00966E50">
        <w:instrText xml:space="preserve"> SEQ Table \* ARABIC </w:instrText>
      </w:r>
      <w:r w:rsidR="00966E50">
        <w:fldChar w:fldCharType="separate"/>
      </w:r>
      <w:r w:rsidR="00A55A8E">
        <w:rPr>
          <w:noProof/>
        </w:rPr>
        <w:t>8</w:t>
      </w:r>
      <w:r w:rsidR="00966E50">
        <w:fldChar w:fldCharType="end"/>
      </w:r>
      <w:r>
        <w:t xml:space="preserve"> - </w:t>
      </w:r>
      <w:r w:rsidRPr="0068514C">
        <w:t xml:space="preserve">Use Case Description for </w:t>
      </w:r>
      <w:r w:rsidR="00966E50">
        <w:t>Chatbot lawyer</w:t>
      </w:r>
      <w:bookmarkEnd w:id="71"/>
    </w:p>
    <w:tbl>
      <w:tblPr>
        <w:tblStyle w:val="TableGrid"/>
        <w:tblW w:w="0" w:type="auto"/>
        <w:tblLook w:val="04A0" w:firstRow="1" w:lastRow="0" w:firstColumn="1" w:lastColumn="0" w:noHBand="0" w:noVBand="1"/>
      </w:tblPr>
      <w:tblGrid>
        <w:gridCol w:w="3005"/>
        <w:gridCol w:w="6011"/>
      </w:tblGrid>
      <w:tr w:rsidR="00E8575F" w14:paraId="67754B6C" w14:textId="77777777" w:rsidTr="008E5B3D">
        <w:tc>
          <w:tcPr>
            <w:tcW w:w="3005" w:type="dxa"/>
            <w:shd w:val="clear" w:color="auto" w:fill="F2F2F2" w:themeFill="background1" w:themeFillShade="F2"/>
          </w:tcPr>
          <w:p w14:paraId="7D8538D8" w14:textId="77777777" w:rsidR="00E8575F" w:rsidRPr="00D079D0" w:rsidRDefault="00E8575F" w:rsidP="008E5B3D">
            <w:pPr>
              <w:rPr>
                <w:b/>
                <w:bCs/>
              </w:rPr>
            </w:pPr>
            <w:r w:rsidRPr="00D079D0">
              <w:rPr>
                <w:b/>
                <w:bCs/>
              </w:rPr>
              <w:t>Use Case Name</w:t>
            </w:r>
          </w:p>
        </w:tc>
        <w:tc>
          <w:tcPr>
            <w:tcW w:w="6011" w:type="dxa"/>
          </w:tcPr>
          <w:p w14:paraId="7AE2BCE3" w14:textId="1DFFF24C" w:rsidR="00E8575F" w:rsidRPr="00CF6D4B" w:rsidRDefault="0014203D" w:rsidP="008E5B3D">
            <w:pPr>
              <w:rPr>
                <w:b/>
                <w:bCs/>
              </w:rPr>
            </w:pPr>
            <w:r>
              <w:rPr>
                <w:b/>
                <w:bCs/>
              </w:rPr>
              <w:t>Create Domain Specific Dataset</w:t>
            </w:r>
          </w:p>
        </w:tc>
      </w:tr>
      <w:tr w:rsidR="00E8575F" w14:paraId="0AD6E2A4" w14:textId="77777777" w:rsidTr="008E5B3D">
        <w:tc>
          <w:tcPr>
            <w:tcW w:w="3005" w:type="dxa"/>
            <w:shd w:val="clear" w:color="auto" w:fill="F2F2F2" w:themeFill="background1" w:themeFillShade="F2"/>
          </w:tcPr>
          <w:p w14:paraId="19DB4AEC" w14:textId="77777777" w:rsidR="00E8575F" w:rsidRPr="00D079D0" w:rsidRDefault="00E8575F" w:rsidP="008E5B3D">
            <w:pPr>
              <w:rPr>
                <w:b/>
                <w:bCs/>
              </w:rPr>
            </w:pPr>
            <w:r w:rsidRPr="00D079D0">
              <w:rPr>
                <w:b/>
                <w:bCs/>
              </w:rPr>
              <w:t>Description</w:t>
            </w:r>
          </w:p>
        </w:tc>
        <w:tc>
          <w:tcPr>
            <w:tcW w:w="6011" w:type="dxa"/>
          </w:tcPr>
          <w:p w14:paraId="0CD60DAA" w14:textId="00027A57" w:rsidR="00E8575F" w:rsidRDefault="00E8575F" w:rsidP="008E5B3D">
            <w:r w:rsidRPr="00E8575F">
              <w:t>Updating the Chatbot Lawyer's knowledge base, refining its responses, improving its overall performance through training, and creating a domain-specific dataset.</w:t>
            </w:r>
          </w:p>
        </w:tc>
      </w:tr>
      <w:tr w:rsidR="00E8575F" w14:paraId="6563911D" w14:textId="77777777" w:rsidTr="008E5B3D">
        <w:tc>
          <w:tcPr>
            <w:tcW w:w="3005" w:type="dxa"/>
            <w:shd w:val="clear" w:color="auto" w:fill="F2F2F2" w:themeFill="background1" w:themeFillShade="F2"/>
          </w:tcPr>
          <w:p w14:paraId="70C163AC" w14:textId="77777777" w:rsidR="00E8575F" w:rsidRPr="00D079D0" w:rsidRDefault="00E8575F" w:rsidP="008E5B3D">
            <w:pPr>
              <w:rPr>
                <w:b/>
                <w:bCs/>
              </w:rPr>
            </w:pPr>
            <w:r w:rsidRPr="00D079D0">
              <w:rPr>
                <w:b/>
                <w:bCs/>
              </w:rPr>
              <w:t>Participating Actors</w:t>
            </w:r>
          </w:p>
        </w:tc>
        <w:tc>
          <w:tcPr>
            <w:tcW w:w="6011" w:type="dxa"/>
          </w:tcPr>
          <w:p w14:paraId="4619C33B" w14:textId="5815D1DB" w:rsidR="00E8575F" w:rsidRDefault="00E8575F" w:rsidP="008E5B3D">
            <w:r w:rsidRPr="00E8575F">
              <w:t>AI &amp; ML Developer</w:t>
            </w:r>
            <w:r>
              <w:t>s</w:t>
            </w:r>
            <w:r w:rsidRPr="00E8575F">
              <w:t xml:space="preserve"> &amp; Researcher</w:t>
            </w:r>
            <w:r>
              <w:t>s</w:t>
            </w:r>
          </w:p>
        </w:tc>
      </w:tr>
      <w:tr w:rsidR="00E8575F" w14:paraId="3C4DFF63" w14:textId="77777777" w:rsidTr="008E5B3D">
        <w:tc>
          <w:tcPr>
            <w:tcW w:w="3005" w:type="dxa"/>
            <w:shd w:val="clear" w:color="auto" w:fill="F2F2F2" w:themeFill="background1" w:themeFillShade="F2"/>
          </w:tcPr>
          <w:p w14:paraId="37C2E7D8" w14:textId="77777777" w:rsidR="00E8575F" w:rsidRPr="00D079D0" w:rsidRDefault="00E8575F" w:rsidP="008E5B3D">
            <w:pPr>
              <w:rPr>
                <w:b/>
                <w:bCs/>
              </w:rPr>
            </w:pPr>
            <w:r>
              <w:rPr>
                <w:b/>
                <w:bCs/>
              </w:rPr>
              <w:t>S</w:t>
            </w:r>
            <w:r w:rsidRPr="006F1A3E">
              <w:rPr>
                <w:b/>
                <w:bCs/>
              </w:rPr>
              <w:t>takeholders and Interests</w:t>
            </w:r>
          </w:p>
        </w:tc>
        <w:tc>
          <w:tcPr>
            <w:tcW w:w="6011" w:type="dxa"/>
          </w:tcPr>
          <w:p w14:paraId="71B3CCEB" w14:textId="5B1EA1F9" w:rsidR="00E8575F" w:rsidRDefault="00E8575F" w:rsidP="00E8575F">
            <w:pPr>
              <w:pStyle w:val="ListParagraph"/>
              <w:numPr>
                <w:ilvl w:val="0"/>
                <w:numId w:val="24"/>
              </w:numPr>
            </w:pPr>
            <w:r>
              <w:t>AI &amp; ML Developers seeking model improvement.</w:t>
            </w:r>
          </w:p>
          <w:p w14:paraId="19C948F0" w14:textId="3BBE240F" w:rsidR="00E8575F" w:rsidRDefault="00E8575F" w:rsidP="00E8575F">
            <w:pPr>
              <w:pStyle w:val="ListParagraph"/>
              <w:numPr>
                <w:ilvl w:val="0"/>
                <w:numId w:val="24"/>
              </w:numPr>
            </w:pPr>
            <w:r>
              <w:t>Researchers ensuring the accuracy and relevance of legal knowledge.</w:t>
            </w:r>
          </w:p>
          <w:p w14:paraId="32748CE5" w14:textId="12A5BA28" w:rsidR="00E8575F" w:rsidRDefault="00E8575F" w:rsidP="00E8575F">
            <w:pPr>
              <w:pStyle w:val="ListParagraph"/>
              <w:numPr>
                <w:ilvl w:val="0"/>
                <w:numId w:val="24"/>
              </w:numPr>
            </w:pPr>
            <w:r>
              <w:t>Stakeholders interested in the creation of a domain-specific dataset</w:t>
            </w:r>
          </w:p>
        </w:tc>
      </w:tr>
      <w:tr w:rsidR="00E8575F" w14:paraId="720BA845" w14:textId="77777777" w:rsidTr="008E5B3D">
        <w:tc>
          <w:tcPr>
            <w:tcW w:w="3005" w:type="dxa"/>
            <w:shd w:val="clear" w:color="auto" w:fill="F2F2F2" w:themeFill="background1" w:themeFillShade="F2"/>
          </w:tcPr>
          <w:p w14:paraId="41C67497" w14:textId="77777777" w:rsidR="00E8575F" w:rsidRPr="00D079D0" w:rsidRDefault="00E8575F" w:rsidP="008E5B3D">
            <w:pPr>
              <w:rPr>
                <w:b/>
                <w:bCs/>
              </w:rPr>
            </w:pPr>
            <w:r>
              <w:rPr>
                <w:b/>
                <w:bCs/>
              </w:rPr>
              <w:t>Precondition</w:t>
            </w:r>
          </w:p>
        </w:tc>
        <w:tc>
          <w:tcPr>
            <w:tcW w:w="6011" w:type="dxa"/>
          </w:tcPr>
          <w:p w14:paraId="7573AEF3" w14:textId="5C480551" w:rsidR="00E8575F" w:rsidRDefault="00E8575F" w:rsidP="008E5B3D">
            <w:r w:rsidRPr="00E8575F">
              <w:t>The Chatbot Lawyer is in a trainable state, and the AI &amp; ML Developer &amp; Researcher initiates the training process.</w:t>
            </w:r>
          </w:p>
        </w:tc>
      </w:tr>
      <w:tr w:rsidR="00E8575F" w14:paraId="747254D9" w14:textId="77777777" w:rsidTr="008E5B3D">
        <w:tc>
          <w:tcPr>
            <w:tcW w:w="3005" w:type="dxa"/>
            <w:shd w:val="clear" w:color="auto" w:fill="F2F2F2" w:themeFill="background1" w:themeFillShade="F2"/>
          </w:tcPr>
          <w:p w14:paraId="444352FB" w14:textId="77777777" w:rsidR="00E8575F" w:rsidRPr="00D079D0" w:rsidRDefault="00E8575F" w:rsidP="008E5B3D">
            <w:pPr>
              <w:rPr>
                <w:b/>
                <w:bCs/>
              </w:rPr>
            </w:pPr>
            <w:r>
              <w:rPr>
                <w:b/>
                <w:bCs/>
              </w:rPr>
              <w:t>Postcondition</w:t>
            </w:r>
          </w:p>
        </w:tc>
        <w:tc>
          <w:tcPr>
            <w:tcW w:w="6011" w:type="dxa"/>
          </w:tcPr>
          <w:p w14:paraId="65D34105" w14:textId="7DE655E9" w:rsidR="00E8575F" w:rsidRDefault="00E8575F" w:rsidP="008E5B3D">
            <w:r w:rsidRPr="00E8575F">
              <w:t>Chatbot Lawyer's knowledge base is updated, a domain-specific dataset is created, and the chatbot is ready to provide more accurate and refined legal information.</w:t>
            </w:r>
          </w:p>
        </w:tc>
      </w:tr>
      <w:tr w:rsidR="00E8575F" w14:paraId="64F91436" w14:textId="77777777" w:rsidTr="008E5B3D">
        <w:tc>
          <w:tcPr>
            <w:tcW w:w="3005" w:type="dxa"/>
            <w:shd w:val="clear" w:color="auto" w:fill="F2F2F2" w:themeFill="background1" w:themeFillShade="F2"/>
          </w:tcPr>
          <w:p w14:paraId="612E0895" w14:textId="77777777" w:rsidR="00E8575F" w:rsidRPr="00D079D0" w:rsidRDefault="00E8575F" w:rsidP="008E5B3D">
            <w:pPr>
              <w:rPr>
                <w:b/>
                <w:bCs/>
              </w:rPr>
            </w:pPr>
            <w:r>
              <w:rPr>
                <w:b/>
                <w:bCs/>
              </w:rPr>
              <w:t>Main Success Scenario</w:t>
            </w:r>
          </w:p>
        </w:tc>
        <w:tc>
          <w:tcPr>
            <w:tcW w:w="6011" w:type="dxa"/>
          </w:tcPr>
          <w:p w14:paraId="6D4EA0DD" w14:textId="0EE61272" w:rsidR="00D222D5" w:rsidRDefault="00D222D5" w:rsidP="00D222D5">
            <w:pPr>
              <w:pStyle w:val="ListParagraph"/>
              <w:numPr>
                <w:ilvl w:val="0"/>
                <w:numId w:val="26"/>
              </w:numPr>
            </w:pPr>
            <w:r>
              <w:t>AI &amp; ML Developer &amp; Researcher initiates the training process.</w:t>
            </w:r>
          </w:p>
          <w:p w14:paraId="7C7E21A3" w14:textId="72102C84" w:rsidR="00D222D5" w:rsidRDefault="00D222D5" w:rsidP="00D222D5">
            <w:pPr>
              <w:pStyle w:val="ListParagraph"/>
              <w:numPr>
                <w:ilvl w:val="0"/>
                <w:numId w:val="26"/>
              </w:numPr>
            </w:pPr>
            <w:r>
              <w:t>The Chatbot Lawyer accesses relevant legal data.</w:t>
            </w:r>
          </w:p>
          <w:p w14:paraId="0DDD64E0" w14:textId="29BEEB70" w:rsidR="00D222D5" w:rsidRDefault="00D222D5" w:rsidP="00D222D5">
            <w:pPr>
              <w:pStyle w:val="ListParagraph"/>
              <w:numPr>
                <w:ilvl w:val="0"/>
                <w:numId w:val="26"/>
              </w:numPr>
            </w:pPr>
            <w:r>
              <w:t>A domain-specific dataset is created based on the accessed legal data during the training process.</w:t>
            </w:r>
          </w:p>
          <w:p w14:paraId="0173A631" w14:textId="4429C131" w:rsidR="00D222D5" w:rsidRDefault="00D222D5" w:rsidP="00D222D5">
            <w:pPr>
              <w:pStyle w:val="ListParagraph"/>
              <w:numPr>
                <w:ilvl w:val="0"/>
                <w:numId w:val="26"/>
              </w:numPr>
            </w:pPr>
            <w:r>
              <w:t>The model is fine-tuned using the newly created domain-specific dataset.</w:t>
            </w:r>
          </w:p>
          <w:p w14:paraId="55B3921C" w14:textId="2BF8BB9C" w:rsidR="00E8575F" w:rsidRDefault="00D222D5" w:rsidP="00D222D5">
            <w:pPr>
              <w:pStyle w:val="ListParagraph"/>
              <w:numPr>
                <w:ilvl w:val="0"/>
                <w:numId w:val="26"/>
              </w:numPr>
            </w:pPr>
            <w:r>
              <w:t>The updated model and dataset are deployed for use, enhancing the chatbot's legal knowledge.</w:t>
            </w:r>
          </w:p>
        </w:tc>
      </w:tr>
    </w:tbl>
    <w:p w14:paraId="2D6E5A26" w14:textId="77777777" w:rsidR="00E8575F" w:rsidRPr="00E8575F" w:rsidRDefault="00E8575F" w:rsidP="00E8575F"/>
    <w:p w14:paraId="6945C348" w14:textId="0A8B2D12" w:rsidR="00725FF8" w:rsidRDefault="006B7FCE" w:rsidP="006B7FCE">
      <w:pPr>
        <w:pStyle w:val="Caption"/>
        <w:spacing w:before="240"/>
        <w:jc w:val="center"/>
      </w:pPr>
      <w:bookmarkStart w:id="72" w:name="_Toc158883003"/>
      <w:r>
        <w:t xml:space="preserve">Table </w:t>
      </w:r>
      <w:r w:rsidR="00966E50">
        <w:fldChar w:fldCharType="begin"/>
      </w:r>
      <w:r w:rsidR="00966E50">
        <w:instrText xml:space="preserve"> SEQ Table \* ARABIC </w:instrText>
      </w:r>
      <w:r w:rsidR="00966E50">
        <w:fldChar w:fldCharType="separate"/>
      </w:r>
      <w:r w:rsidR="00A55A8E">
        <w:rPr>
          <w:noProof/>
        </w:rPr>
        <w:t>9</w:t>
      </w:r>
      <w:r w:rsidR="00966E50">
        <w:fldChar w:fldCharType="end"/>
      </w:r>
      <w:r>
        <w:t xml:space="preserve"> - </w:t>
      </w:r>
      <w:r w:rsidRPr="008B057D">
        <w:t xml:space="preserve">Use Case Description for </w:t>
      </w:r>
      <w:r w:rsidR="00966E50">
        <w:t>Domain Specific Dataset Creation Model</w:t>
      </w:r>
      <w:bookmarkEnd w:id="72"/>
    </w:p>
    <w:p w14:paraId="15A863AC" w14:textId="2B1EB2F1" w:rsidR="00495010" w:rsidRDefault="00495010" w:rsidP="00495010">
      <w:pPr>
        <w:pStyle w:val="Heading2"/>
      </w:pPr>
      <w:bookmarkStart w:id="73" w:name="_Toc158883397"/>
      <w:r>
        <w:t>2.9. Requirements</w:t>
      </w:r>
      <w:bookmarkEnd w:id="73"/>
    </w:p>
    <w:tbl>
      <w:tblPr>
        <w:tblStyle w:val="TableGrid"/>
        <w:tblW w:w="0" w:type="auto"/>
        <w:tblLook w:val="04A0" w:firstRow="1" w:lastRow="0" w:firstColumn="1" w:lastColumn="0" w:noHBand="0" w:noVBand="1"/>
      </w:tblPr>
      <w:tblGrid>
        <w:gridCol w:w="445"/>
        <w:gridCol w:w="1933"/>
        <w:gridCol w:w="6638"/>
      </w:tblGrid>
      <w:tr w:rsidR="00E818DE" w14:paraId="47CFE1A6" w14:textId="77777777" w:rsidTr="00695081">
        <w:tc>
          <w:tcPr>
            <w:tcW w:w="2425" w:type="dxa"/>
            <w:gridSpan w:val="2"/>
            <w:vAlign w:val="center"/>
          </w:tcPr>
          <w:p w14:paraId="01297C6B" w14:textId="5AFBB38B" w:rsidR="00E818DE" w:rsidRPr="004F3F02" w:rsidRDefault="00E818DE" w:rsidP="004F3F02">
            <w:pPr>
              <w:jc w:val="left"/>
              <w:rPr>
                <w:b/>
                <w:bCs/>
              </w:rPr>
            </w:pPr>
            <w:r w:rsidRPr="004F3F02">
              <w:rPr>
                <w:b/>
                <w:bCs/>
              </w:rPr>
              <w:t>Priority Level</w:t>
            </w:r>
          </w:p>
        </w:tc>
        <w:tc>
          <w:tcPr>
            <w:tcW w:w="6925" w:type="dxa"/>
            <w:vAlign w:val="center"/>
          </w:tcPr>
          <w:p w14:paraId="2F96D0AA" w14:textId="155D24DC" w:rsidR="00E818DE" w:rsidRPr="004F3F02" w:rsidRDefault="00E818DE" w:rsidP="004F3F02">
            <w:pPr>
              <w:jc w:val="left"/>
              <w:rPr>
                <w:b/>
                <w:bCs/>
              </w:rPr>
            </w:pPr>
            <w:r w:rsidRPr="004F3F02">
              <w:rPr>
                <w:b/>
                <w:bCs/>
              </w:rPr>
              <w:t>Description</w:t>
            </w:r>
          </w:p>
        </w:tc>
      </w:tr>
      <w:tr w:rsidR="004F3F02" w14:paraId="339E1E99" w14:textId="77777777" w:rsidTr="00D222D5">
        <w:tc>
          <w:tcPr>
            <w:tcW w:w="445" w:type="dxa"/>
            <w:shd w:val="clear" w:color="auto" w:fill="auto"/>
            <w:vAlign w:val="center"/>
          </w:tcPr>
          <w:p w14:paraId="0B441E90" w14:textId="4B037C41" w:rsidR="004F3F02" w:rsidRDefault="00D222D5" w:rsidP="004F3F02">
            <w:pPr>
              <w:jc w:val="left"/>
            </w:pPr>
            <w:r>
              <w:lastRenderedPageBreak/>
              <w:t>M</w:t>
            </w:r>
          </w:p>
        </w:tc>
        <w:tc>
          <w:tcPr>
            <w:tcW w:w="1980" w:type="dxa"/>
            <w:vAlign w:val="center"/>
          </w:tcPr>
          <w:p w14:paraId="0D10851F" w14:textId="63D35388" w:rsidR="004F3F02" w:rsidRDefault="004F3F02" w:rsidP="004F3F02">
            <w:pPr>
              <w:jc w:val="left"/>
            </w:pPr>
            <w:r>
              <w:t>Must Have</w:t>
            </w:r>
          </w:p>
        </w:tc>
        <w:tc>
          <w:tcPr>
            <w:tcW w:w="6925" w:type="dxa"/>
            <w:vAlign w:val="center"/>
          </w:tcPr>
          <w:p w14:paraId="4DCFAFF5" w14:textId="50919B04" w:rsidR="004F3F02" w:rsidRDefault="00000638" w:rsidP="004F3F02">
            <w:pPr>
              <w:jc w:val="left"/>
            </w:pPr>
            <w:r>
              <w:t>Mandatory features that were identified to be integral to the project</w:t>
            </w:r>
          </w:p>
        </w:tc>
      </w:tr>
      <w:tr w:rsidR="004F3F02" w14:paraId="286EC0A1" w14:textId="77777777" w:rsidTr="00D222D5">
        <w:tc>
          <w:tcPr>
            <w:tcW w:w="445" w:type="dxa"/>
            <w:shd w:val="clear" w:color="auto" w:fill="auto"/>
            <w:vAlign w:val="center"/>
          </w:tcPr>
          <w:p w14:paraId="12F282BD" w14:textId="5FC29A4F" w:rsidR="004F3F02" w:rsidRDefault="00D222D5" w:rsidP="004F3F02">
            <w:pPr>
              <w:jc w:val="left"/>
            </w:pPr>
            <w:r>
              <w:t>S</w:t>
            </w:r>
          </w:p>
        </w:tc>
        <w:tc>
          <w:tcPr>
            <w:tcW w:w="1980" w:type="dxa"/>
            <w:vAlign w:val="center"/>
          </w:tcPr>
          <w:p w14:paraId="5408B031" w14:textId="04CF74EB" w:rsidR="004F3F02" w:rsidRDefault="004F3F02" w:rsidP="004F3F02">
            <w:pPr>
              <w:jc w:val="left"/>
            </w:pPr>
            <w:r>
              <w:t>Should Have</w:t>
            </w:r>
          </w:p>
        </w:tc>
        <w:tc>
          <w:tcPr>
            <w:tcW w:w="6925" w:type="dxa"/>
            <w:vAlign w:val="center"/>
          </w:tcPr>
          <w:p w14:paraId="6C5C351E" w14:textId="74C7D8DA" w:rsidR="004F3F02" w:rsidRDefault="00000638" w:rsidP="004F3F02">
            <w:pPr>
              <w:jc w:val="left"/>
            </w:pPr>
            <w:r>
              <w:t>Important features that add</w:t>
            </w:r>
            <w:r w:rsidR="00D4272D">
              <w:t xml:space="preserve"> a</w:t>
            </w:r>
            <w:r>
              <w:t xml:space="preserve"> significant value</w:t>
            </w:r>
            <w:r w:rsidR="00D4272D">
              <w:t xml:space="preserve"> but aren’t mandatory</w:t>
            </w:r>
          </w:p>
        </w:tc>
      </w:tr>
      <w:tr w:rsidR="004F3F02" w14:paraId="277C514F" w14:textId="77777777" w:rsidTr="00D222D5">
        <w:tc>
          <w:tcPr>
            <w:tcW w:w="445" w:type="dxa"/>
            <w:shd w:val="clear" w:color="auto" w:fill="auto"/>
            <w:vAlign w:val="center"/>
          </w:tcPr>
          <w:p w14:paraId="77CF356D" w14:textId="47A6BA97" w:rsidR="004F3F02" w:rsidRDefault="00D222D5" w:rsidP="004F3F02">
            <w:pPr>
              <w:jc w:val="left"/>
            </w:pPr>
            <w:r>
              <w:t>C</w:t>
            </w:r>
          </w:p>
        </w:tc>
        <w:tc>
          <w:tcPr>
            <w:tcW w:w="1980" w:type="dxa"/>
            <w:vAlign w:val="center"/>
          </w:tcPr>
          <w:p w14:paraId="3BE0965D" w14:textId="58C361AE" w:rsidR="004F3F02" w:rsidRDefault="004F3F02" w:rsidP="004F3F02">
            <w:pPr>
              <w:jc w:val="left"/>
            </w:pPr>
            <w:r>
              <w:t>Could Have</w:t>
            </w:r>
          </w:p>
        </w:tc>
        <w:tc>
          <w:tcPr>
            <w:tcW w:w="6925" w:type="dxa"/>
            <w:vAlign w:val="center"/>
          </w:tcPr>
          <w:p w14:paraId="31F53844" w14:textId="1AB43F3B" w:rsidR="004F3F02" w:rsidRDefault="00D4272D" w:rsidP="004F3F02">
            <w:pPr>
              <w:jc w:val="left"/>
            </w:pPr>
            <w:r>
              <w:t>Supplementary features that add value and shall be implemented at the luxury of time</w:t>
            </w:r>
          </w:p>
        </w:tc>
      </w:tr>
      <w:tr w:rsidR="004F3F02" w14:paraId="405334B5" w14:textId="77777777" w:rsidTr="00D222D5">
        <w:tc>
          <w:tcPr>
            <w:tcW w:w="445" w:type="dxa"/>
            <w:shd w:val="clear" w:color="auto" w:fill="auto"/>
            <w:vAlign w:val="center"/>
          </w:tcPr>
          <w:p w14:paraId="42065178" w14:textId="6251104A" w:rsidR="004F3F02" w:rsidRDefault="00D222D5" w:rsidP="004F3F02">
            <w:pPr>
              <w:jc w:val="left"/>
            </w:pPr>
            <w:r>
              <w:t>W</w:t>
            </w:r>
          </w:p>
        </w:tc>
        <w:tc>
          <w:tcPr>
            <w:tcW w:w="1980" w:type="dxa"/>
            <w:vAlign w:val="center"/>
          </w:tcPr>
          <w:p w14:paraId="077034F3" w14:textId="379FC5CF" w:rsidR="004F3F02" w:rsidRDefault="004F3F02" w:rsidP="004F3F02">
            <w:pPr>
              <w:jc w:val="left"/>
            </w:pPr>
            <w:r>
              <w:t>Wouldn’t Have</w:t>
            </w:r>
          </w:p>
        </w:tc>
        <w:tc>
          <w:tcPr>
            <w:tcW w:w="6925" w:type="dxa"/>
            <w:vAlign w:val="center"/>
          </w:tcPr>
          <w:p w14:paraId="76AC0546" w14:textId="7F65A866" w:rsidR="004F3F02" w:rsidRDefault="00D4272D" w:rsidP="009D30B9">
            <w:pPr>
              <w:keepNext/>
              <w:jc w:val="left"/>
            </w:pPr>
            <w:r>
              <w:t>Irrelevant or unimportant features that can be omitted altogether</w:t>
            </w:r>
          </w:p>
        </w:tc>
      </w:tr>
    </w:tbl>
    <w:p w14:paraId="05197AA4" w14:textId="78D293D7" w:rsidR="004F3F02" w:rsidRDefault="009D30B9" w:rsidP="009D30B9">
      <w:pPr>
        <w:pStyle w:val="Caption"/>
        <w:spacing w:before="240"/>
        <w:jc w:val="center"/>
      </w:pPr>
      <w:bookmarkStart w:id="74" w:name="_Toc158883004"/>
      <w:r>
        <w:t xml:space="preserve">Table </w:t>
      </w:r>
      <w:r w:rsidR="00966E50">
        <w:fldChar w:fldCharType="begin"/>
      </w:r>
      <w:r w:rsidR="00966E50">
        <w:instrText xml:space="preserve"> SEQ Table \* ARABIC </w:instrText>
      </w:r>
      <w:r w:rsidR="00966E50">
        <w:fldChar w:fldCharType="separate"/>
      </w:r>
      <w:r w:rsidR="00A55A8E">
        <w:rPr>
          <w:noProof/>
        </w:rPr>
        <w:t>10</w:t>
      </w:r>
      <w:r w:rsidR="00966E50">
        <w:fldChar w:fldCharType="end"/>
      </w:r>
      <w:r>
        <w:t xml:space="preserve"> - Priority Levels of Identified Requirements</w:t>
      </w:r>
      <w:bookmarkEnd w:id="74"/>
    </w:p>
    <w:p w14:paraId="141DB6D3" w14:textId="5FBA1793" w:rsidR="00495010" w:rsidRDefault="00495010" w:rsidP="00495010">
      <w:pPr>
        <w:pStyle w:val="Heading3"/>
      </w:pPr>
      <w:bookmarkStart w:id="75" w:name="_Toc158883398"/>
      <w:r>
        <w:t>2.9.1. Functional Requirements</w:t>
      </w:r>
      <w:bookmarkEnd w:id="75"/>
    </w:p>
    <w:tbl>
      <w:tblPr>
        <w:tblStyle w:val="TableGrid"/>
        <w:tblW w:w="9350" w:type="dxa"/>
        <w:tblLook w:val="04A0" w:firstRow="1" w:lastRow="0" w:firstColumn="1" w:lastColumn="0" w:noHBand="0" w:noVBand="1"/>
      </w:tblPr>
      <w:tblGrid>
        <w:gridCol w:w="630"/>
        <w:gridCol w:w="4295"/>
        <w:gridCol w:w="1704"/>
        <w:gridCol w:w="2721"/>
      </w:tblGrid>
      <w:tr w:rsidR="002A1D22" w14:paraId="53F3941B" w14:textId="21B228B7" w:rsidTr="00D222D5">
        <w:tc>
          <w:tcPr>
            <w:tcW w:w="630" w:type="dxa"/>
            <w:vAlign w:val="center"/>
          </w:tcPr>
          <w:p w14:paraId="205FF84F" w14:textId="61C60653" w:rsidR="002A1D22" w:rsidRDefault="002A1D22" w:rsidP="002A1D22">
            <w:pPr>
              <w:jc w:val="left"/>
            </w:pPr>
          </w:p>
        </w:tc>
        <w:tc>
          <w:tcPr>
            <w:tcW w:w="4295" w:type="dxa"/>
            <w:vAlign w:val="center"/>
          </w:tcPr>
          <w:p w14:paraId="1CC5AE17" w14:textId="47F73BF3" w:rsidR="002A1D22" w:rsidRPr="00363F2C" w:rsidRDefault="002A1D22" w:rsidP="002A1D22">
            <w:pPr>
              <w:jc w:val="left"/>
              <w:rPr>
                <w:b/>
                <w:bCs/>
              </w:rPr>
            </w:pPr>
            <w:r w:rsidRPr="00363F2C">
              <w:rPr>
                <w:b/>
                <w:bCs/>
              </w:rPr>
              <w:t>Description</w:t>
            </w:r>
          </w:p>
        </w:tc>
        <w:tc>
          <w:tcPr>
            <w:tcW w:w="1704" w:type="dxa"/>
            <w:vAlign w:val="center"/>
          </w:tcPr>
          <w:p w14:paraId="0964E349" w14:textId="55CE3A25" w:rsidR="002A1D22" w:rsidRPr="00363F2C" w:rsidRDefault="002A1D22" w:rsidP="00677B96">
            <w:pPr>
              <w:jc w:val="center"/>
              <w:rPr>
                <w:b/>
                <w:bCs/>
              </w:rPr>
            </w:pPr>
            <w:r>
              <w:rPr>
                <w:b/>
                <w:bCs/>
              </w:rPr>
              <w:t>Priority Level</w:t>
            </w:r>
          </w:p>
        </w:tc>
        <w:tc>
          <w:tcPr>
            <w:tcW w:w="2721" w:type="dxa"/>
            <w:vAlign w:val="center"/>
          </w:tcPr>
          <w:p w14:paraId="4AD0B511" w14:textId="679F9024" w:rsidR="002A1D22" w:rsidRPr="00363F2C" w:rsidRDefault="002A1D22" w:rsidP="00677B96">
            <w:pPr>
              <w:jc w:val="left"/>
              <w:rPr>
                <w:b/>
                <w:bCs/>
              </w:rPr>
            </w:pPr>
            <w:r>
              <w:rPr>
                <w:b/>
                <w:bCs/>
              </w:rPr>
              <w:t>Status</w:t>
            </w:r>
          </w:p>
        </w:tc>
      </w:tr>
      <w:tr w:rsidR="00D222D5" w14:paraId="113FCE46" w14:textId="43BF3D0B" w:rsidTr="00D222D5">
        <w:tc>
          <w:tcPr>
            <w:tcW w:w="630" w:type="dxa"/>
            <w:vAlign w:val="center"/>
          </w:tcPr>
          <w:p w14:paraId="4285B2CA" w14:textId="0770FA0F" w:rsidR="00D222D5" w:rsidRDefault="00D222D5" w:rsidP="00D222D5">
            <w:pPr>
              <w:jc w:val="left"/>
            </w:pPr>
            <w:r>
              <w:t>FR1</w:t>
            </w:r>
          </w:p>
        </w:tc>
        <w:tc>
          <w:tcPr>
            <w:tcW w:w="4295" w:type="dxa"/>
          </w:tcPr>
          <w:p w14:paraId="1E28C733" w14:textId="59EC867C" w:rsidR="00D222D5" w:rsidRDefault="00D222D5" w:rsidP="00D222D5">
            <w:pPr>
              <w:jc w:val="left"/>
            </w:pPr>
            <w:r w:rsidRPr="0065570A">
              <w:t>Extract legal data from PDF documents</w:t>
            </w:r>
          </w:p>
        </w:tc>
        <w:tc>
          <w:tcPr>
            <w:tcW w:w="1704" w:type="dxa"/>
            <w:shd w:val="clear" w:color="auto" w:fill="auto"/>
          </w:tcPr>
          <w:p w14:paraId="30F315D7" w14:textId="7F2F03C3" w:rsidR="00D222D5" w:rsidRDefault="00D222D5" w:rsidP="00D222D5">
            <w:pPr>
              <w:jc w:val="left"/>
            </w:pPr>
            <w:r w:rsidRPr="0065570A">
              <w:t xml:space="preserve"> (M)</w:t>
            </w:r>
          </w:p>
        </w:tc>
        <w:tc>
          <w:tcPr>
            <w:tcW w:w="2721" w:type="dxa"/>
          </w:tcPr>
          <w:p w14:paraId="1A95B01B" w14:textId="5D84FA3E" w:rsidR="00D222D5" w:rsidRDefault="00D222D5" w:rsidP="00D222D5">
            <w:pPr>
              <w:jc w:val="left"/>
            </w:pPr>
            <w:r>
              <w:t>Done</w:t>
            </w:r>
          </w:p>
        </w:tc>
      </w:tr>
      <w:tr w:rsidR="00D222D5" w14:paraId="08CC8B0E" w14:textId="7B91BEDE" w:rsidTr="00D222D5">
        <w:tc>
          <w:tcPr>
            <w:tcW w:w="630" w:type="dxa"/>
            <w:vAlign w:val="center"/>
          </w:tcPr>
          <w:p w14:paraId="57D90C4D" w14:textId="6FD8CA4B" w:rsidR="00D222D5" w:rsidRDefault="00D222D5" w:rsidP="00D222D5">
            <w:pPr>
              <w:jc w:val="left"/>
            </w:pPr>
            <w:r>
              <w:t>FR2</w:t>
            </w:r>
          </w:p>
        </w:tc>
        <w:tc>
          <w:tcPr>
            <w:tcW w:w="4295" w:type="dxa"/>
          </w:tcPr>
          <w:p w14:paraId="3CB9BAA4" w14:textId="1907B55F" w:rsidR="00D222D5" w:rsidRDefault="00D222D5" w:rsidP="00D222D5">
            <w:pPr>
              <w:jc w:val="left"/>
            </w:pPr>
            <w:r w:rsidRPr="0065570A">
              <w:t>Generate domain-specific questions</w:t>
            </w:r>
            <w:r w:rsidR="00540B91">
              <w:t xml:space="preserve"> using Machine Learning</w:t>
            </w:r>
          </w:p>
        </w:tc>
        <w:tc>
          <w:tcPr>
            <w:tcW w:w="1704" w:type="dxa"/>
            <w:shd w:val="clear" w:color="auto" w:fill="auto"/>
          </w:tcPr>
          <w:p w14:paraId="39B253C3" w14:textId="49B050A4" w:rsidR="00D222D5" w:rsidRDefault="00D222D5" w:rsidP="00D222D5">
            <w:pPr>
              <w:jc w:val="left"/>
            </w:pPr>
            <w:r w:rsidRPr="0065570A">
              <w:t xml:space="preserve"> (M)</w:t>
            </w:r>
          </w:p>
        </w:tc>
        <w:tc>
          <w:tcPr>
            <w:tcW w:w="2721" w:type="dxa"/>
          </w:tcPr>
          <w:p w14:paraId="21543A4B" w14:textId="6602AF53" w:rsidR="00D222D5" w:rsidRDefault="00D222D5" w:rsidP="00D222D5">
            <w:pPr>
              <w:jc w:val="left"/>
            </w:pPr>
            <w:r>
              <w:t>Done</w:t>
            </w:r>
          </w:p>
        </w:tc>
      </w:tr>
      <w:tr w:rsidR="00D222D5" w14:paraId="5AFC4618" w14:textId="77777777" w:rsidTr="00D222D5">
        <w:tc>
          <w:tcPr>
            <w:tcW w:w="630" w:type="dxa"/>
            <w:vAlign w:val="center"/>
          </w:tcPr>
          <w:p w14:paraId="50569844" w14:textId="7F772378" w:rsidR="00D222D5" w:rsidRDefault="00D222D5" w:rsidP="00D222D5">
            <w:pPr>
              <w:jc w:val="left"/>
            </w:pPr>
            <w:r>
              <w:t>FR3</w:t>
            </w:r>
          </w:p>
        </w:tc>
        <w:tc>
          <w:tcPr>
            <w:tcW w:w="4295" w:type="dxa"/>
          </w:tcPr>
          <w:p w14:paraId="251C4BEA" w14:textId="23629B52" w:rsidR="00D222D5" w:rsidRDefault="00D222D5" w:rsidP="00D222D5">
            <w:pPr>
              <w:jc w:val="left"/>
            </w:pPr>
            <w:r w:rsidRPr="0065570A">
              <w:t>Create domain-specific dataset</w:t>
            </w:r>
          </w:p>
        </w:tc>
        <w:tc>
          <w:tcPr>
            <w:tcW w:w="1704" w:type="dxa"/>
            <w:shd w:val="clear" w:color="auto" w:fill="auto"/>
          </w:tcPr>
          <w:p w14:paraId="49990701" w14:textId="0C1286B6" w:rsidR="00D222D5" w:rsidRDefault="00D222D5" w:rsidP="00D222D5">
            <w:pPr>
              <w:jc w:val="left"/>
            </w:pPr>
            <w:r w:rsidRPr="0065570A">
              <w:t xml:space="preserve"> (M)</w:t>
            </w:r>
          </w:p>
        </w:tc>
        <w:tc>
          <w:tcPr>
            <w:tcW w:w="2721" w:type="dxa"/>
          </w:tcPr>
          <w:p w14:paraId="0EAE97A5" w14:textId="44E557EE" w:rsidR="00D222D5" w:rsidRDefault="00540B91" w:rsidP="00D222D5">
            <w:pPr>
              <w:jc w:val="left"/>
            </w:pPr>
            <w:r>
              <w:t>Done</w:t>
            </w:r>
          </w:p>
        </w:tc>
      </w:tr>
      <w:tr w:rsidR="00D222D5" w14:paraId="188E69BA" w14:textId="374D1B99" w:rsidTr="00D222D5">
        <w:tc>
          <w:tcPr>
            <w:tcW w:w="630" w:type="dxa"/>
            <w:vAlign w:val="center"/>
          </w:tcPr>
          <w:p w14:paraId="29FF4006" w14:textId="59F71D73" w:rsidR="00D222D5" w:rsidRDefault="00D222D5" w:rsidP="00D222D5">
            <w:pPr>
              <w:jc w:val="left"/>
            </w:pPr>
            <w:r>
              <w:t>FR4</w:t>
            </w:r>
          </w:p>
        </w:tc>
        <w:tc>
          <w:tcPr>
            <w:tcW w:w="4295" w:type="dxa"/>
          </w:tcPr>
          <w:p w14:paraId="4047F8E7" w14:textId="4C9F05F4" w:rsidR="00D222D5" w:rsidRDefault="00D222D5" w:rsidP="00D222D5">
            <w:pPr>
              <w:jc w:val="left"/>
            </w:pPr>
            <w:r>
              <w:t>Get</w:t>
            </w:r>
            <w:r w:rsidRPr="0065570A">
              <w:t xml:space="preserve"> the </w:t>
            </w:r>
            <w:r>
              <w:t xml:space="preserve">pretrained Large </w:t>
            </w:r>
            <w:r w:rsidRPr="0065570A">
              <w:t xml:space="preserve">Language Model </w:t>
            </w:r>
            <w:r>
              <w:t>up and running</w:t>
            </w:r>
          </w:p>
        </w:tc>
        <w:tc>
          <w:tcPr>
            <w:tcW w:w="1704" w:type="dxa"/>
            <w:shd w:val="clear" w:color="auto" w:fill="auto"/>
          </w:tcPr>
          <w:p w14:paraId="17F5AA70" w14:textId="3DC6B382" w:rsidR="00D222D5" w:rsidRDefault="00D222D5" w:rsidP="00D222D5">
            <w:pPr>
              <w:jc w:val="left"/>
            </w:pPr>
            <w:r w:rsidRPr="0065570A">
              <w:t xml:space="preserve"> (M)</w:t>
            </w:r>
          </w:p>
        </w:tc>
        <w:tc>
          <w:tcPr>
            <w:tcW w:w="2721" w:type="dxa"/>
          </w:tcPr>
          <w:p w14:paraId="242899F2" w14:textId="072F3BD7" w:rsidR="00D222D5" w:rsidRDefault="00540B91" w:rsidP="00D222D5">
            <w:pPr>
              <w:jc w:val="left"/>
            </w:pPr>
            <w:r>
              <w:t>Done</w:t>
            </w:r>
          </w:p>
        </w:tc>
      </w:tr>
      <w:tr w:rsidR="00D222D5" w14:paraId="1C1A044E" w14:textId="44A698D4" w:rsidTr="00D222D5">
        <w:tc>
          <w:tcPr>
            <w:tcW w:w="630" w:type="dxa"/>
            <w:vAlign w:val="center"/>
          </w:tcPr>
          <w:p w14:paraId="2A7AD186" w14:textId="32719549" w:rsidR="00D222D5" w:rsidRDefault="00D222D5" w:rsidP="00D222D5">
            <w:pPr>
              <w:jc w:val="left"/>
            </w:pPr>
            <w:r>
              <w:t>FR5</w:t>
            </w:r>
          </w:p>
        </w:tc>
        <w:tc>
          <w:tcPr>
            <w:tcW w:w="4295" w:type="dxa"/>
          </w:tcPr>
          <w:p w14:paraId="44C4CA0F" w14:textId="2E8A65D3" w:rsidR="00D222D5" w:rsidRDefault="00D222D5" w:rsidP="00D222D5">
            <w:pPr>
              <w:jc w:val="left"/>
            </w:pPr>
            <w:r w:rsidRPr="0065570A">
              <w:t xml:space="preserve">Fine-tune the model </w:t>
            </w:r>
            <w:r>
              <w:t xml:space="preserve">with Sri </w:t>
            </w:r>
            <w:r w:rsidR="00540B91">
              <w:t>Lankan</w:t>
            </w:r>
            <w:r>
              <w:t xml:space="preserve"> legal Knowledge dataset</w:t>
            </w:r>
          </w:p>
        </w:tc>
        <w:tc>
          <w:tcPr>
            <w:tcW w:w="1704" w:type="dxa"/>
            <w:shd w:val="clear" w:color="auto" w:fill="auto"/>
          </w:tcPr>
          <w:p w14:paraId="5DD4320B" w14:textId="486B683C" w:rsidR="00D222D5" w:rsidRDefault="00D222D5" w:rsidP="00D222D5">
            <w:pPr>
              <w:jc w:val="left"/>
            </w:pPr>
            <w:r w:rsidRPr="0065570A">
              <w:t>Should Have (S)</w:t>
            </w:r>
          </w:p>
        </w:tc>
        <w:tc>
          <w:tcPr>
            <w:tcW w:w="2721" w:type="dxa"/>
          </w:tcPr>
          <w:p w14:paraId="4641D488" w14:textId="318E39FF" w:rsidR="00D222D5" w:rsidRDefault="009A44CF" w:rsidP="00D222D5">
            <w:pPr>
              <w:jc w:val="left"/>
            </w:pPr>
            <w:r>
              <w:t>Done</w:t>
            </w:r>
          </w:p>
        </w:tc>
      </w:tr>
      <w:tr w:rsidR="00D222D5" w14:paraId="2A0250B3" w14:textId="6683453D" w:rsidTr="00D222D5">
        <w:tc>
          <w:tcPr>
            <w:tcW w:w="630" w:type="dxa"/>
            <w:vAlign w:val="center"/>
          </w:tcPr>
          <w:p w14:paraId="2D23F5EF" w14:textId="632E4C30" w:rsidR="00D222D5" w:rsidRDefault="00D222D5" w:rsidP="00D222D5">
            <w:pPr>
              <w:jc w:val="left"/>
            </w:pPr>
            <w:r>
              <w:t>FR6</w:t>
            </w:r>
          </w:p>
        </w:tc>
        <w:tc>
          <w:tcPr>
            <w:tcW w:w="4295" w:type="dxa"/>
          </w:tcPr>
          <w:p w14:paraId="579EA43F" w14:textId="6CAB9917" w:rsidR="00D222D5" w:rsidRDefault="00D222D5" w:rsidP="00D222D5">
            <w:pPr>
              <w:jc w:val="left"/>
            </w:pPr>
            <w:r w:rsidRPr="0065570A">
              <w:t>Implement chatbot interface for user queries</w:t>
            </w:r>
          </w:p>
        </w:tc>
        <w:tc>
          <w:tcPr>
            <w:tcW w:w="1704" w:type="dxa"/>
            <w:shd w:val="clear" w:color="auto" w:fill="auto"/>
          </w:tcPr>
          <w:p w14:paraId="3B03AF11" w14:textId="0E1CF02F" w:rsidR="00D222D5" w:rsidRDefault="00D222D5" w:rsidP="00D222D5">
            <w:pPr>
              <w:jc w:val="left"/>
            </w:pPr>
            <w:r w:rsidRPr="0065570A">
              <w:t>Should Have (S)</w:t>
            </w:r>
          </w:p>
        </w:tc>
        <w:tc>
          <w:tcPr>
            <w:tcW w:w="2721" w:type="dxa"/>
          </w:tcPr>
          <w:p w14:paraId="55041B36" w14:textId="0736F30D" w:rsidR="00D222D5" w:rsidRDefault="00D222D5" w:rsidP="00D222D5">
            <w:pPr>
              <w:jc w:val="left"/>
            </w:pPr>
            <w:r w:rsidRPr="0065570A">
              <w:t>Pending</w:t>
            </w:r>
          </w:p>
        </w:tc>
      </w:tr>
      <w:tr w:rsidR="00D222D5" w14:paraId="4929EACD" w14:textId="77777777" w:rsidTr="00D222D5">
        <w:tc>
          <w:tcPr>
            <w:tcW w:w="630" w:type="dxa"/>
            <w:vAlign w:val="center"/>
          </w:tcPr>
          <w:p w14:paraId="5D1E721B" w14:textId="06CBC9F8" w:rsidR="00D222D5" w:rsidRDefault="00D222D5" w:rsidP="00D222D5">
            <w:pPr>
              <w:jc w:val="left"/>
            </w:pPr>
            <w:r>
              <w:t>FR7</w:t>
            </w:r>
          </w:p>
        </w:tc>
        <w:tc>
          <w:tcPr>
            <w:tcW w:w="4295" w:type="dxa"/>
          </w:tcPr>
          <w:p w14:paraId="740C67B2" w14:textId="22C7C406" w:rsidR="00D222D5" w:rsidRDefault="00D222D5" w:rsidP="00D222D5">
            <w:pPr>
              <w:jc w:val="left"/>
            </w:pPr>
            <w:r w:rsidRPr="0065570A">
              <w:t>Provide accurate and contextually relevant legal information</w:t>
            </w:r>
          </w:p>
        </w:tc>
        <w:tc>
          <w:tcPr>
            <w:tcW w:w="1704" w:type="dxa"/>
            <w:shd w:val="clear" w:color="auto" w:fill="auto"/>
          </w:tcPr>
          <w:p w14:paraId="1AF31B77" w14:textId="64B7D885" w:rsidR="00D222D5" w:rsidRDefault="00D222D5" w:rsidP="00D222D5">
            <w:pPr>
              <w:jc w:val="left"/>
            </w:pPr>
            <w:r w:rsidRPr="0065570A">
              <w:t>Must Have (M)</w:t>
            </w:r>
          </w:p>
        </w:tc>
        <w:tc>
          <w:tcPr>
            <w:tcW w:w="2721" w:type="dxa"/>
          </w:tcPr>
          <w:p w14:paraId="7B716B2F" w14:textId="7BFA44F3" w:rsidR="00D222D5" w:rsidRDefault="00D222D5" w:rsidP="00D222D5">
            <w:pPr>
              <w:jc w:val="left"/>
            </w:pPr>
            <w:r w:rsidRPr="0065570A">
              <w:t>Pending</w:t>
            </w:r>
          </w:p>
        </w:tc>
      </w:tr>
      <w:tr w:rsidR="00D222D5" w14:paraId="2E0B28DC" w14:textId="1994CF98" w:rsidTr="00D222D5">
        <w:tc>
          <w:tcPr>
            <w:tcW w:w="630" w:type="dxa"/>
            <w:vAlign w:val="center"/>
          </w:tcPr>
          <w:p w14:paraId="1ADEF3E3" w14:textId="5700D9DF" w:rsidR="00D222D5" w:rsidRDefault="00D222D5" w:rsidP="00D222D5">
            <w:pPr>
              <w:jc w:val="left"/>
            </w:pPr>
            <w:r>
              <w:t>FR8</w:t>
            </w:r>
          </w:p>
        </w:tc>
        <w:tc>
          <w:tcPr>
            <w:tcW w:w="4295" w:type="dxa"/>
          </w:tcPr>
          <w:p w14:paraId="763F0E4C" w14:textId="0038FBD1" w:rsidR="00D222D5" w:rsidRDefault="00D222D5" w:rsidP="00D222D5">
            <w:pPr>
              <w:jc w:val="left"/>
            </w:pPr>
            <w:r w:rsidRPr="0065570A">
              <w:t xml:space="preserve">Ensure security and privacy of </w:t>
            </w:r>
            <w:r>
              <w:t>user input</w:t>
            </w:r>
          </w:p>
        </w:tc>
        <w:tc>
          <w:tcPr>
            <w:tcW w:w="1704" w:type="dxa"/>
            <w:shd w:val="clear" w:color="auto" w:fill="auto"/>
          </w:tcPr>
          <w:p w14:paraId="577F2485" w14:textId="2620ED49" w:rsidR="00D222D5" w:rsidRDefault="00D222D5" w:rsidP="00D222D5">
            <w:pPr>
              <w:jc w:val="left"/>
            </w:pPr>
            <w:r w:rsidRPr="0065570A">
              <w:t>Could Have (C)</w:t>
            </w:r>
          </w:p>
        </w:tc>
        <w:tc>
          <w:tcPr>
            <w:tcW w:w="2721" w:type="dxa"/>
          </w:tcPr>
          <w:p w14:paraId="7CECC00C" w14:textId="583BC95B" w:rsidR="00D222D5" w:rsidRDefault="00D222D5" w:rsidP="00D222D5">
            <w:pPr>
              <w:jc w:val="left"/>
            </w:pPr>
            <w:r w:rsidRPr="0065570A">
              <w:t>Pending</w:t>
            </w:r>
          </w:p>
        </w:tc>
      </w:tr>
      <w:tr w:rsidR="00D222D5" w14:paraId="3101D2E4" w14:textId="219097A7" w:rsidTr="00D222D5">
        <w:tc>
          <w:tcPr>
            <w:tcW w:w="630" w:type="dxa"/>
            <w:vAlign w:val="center"/>
          </w:tcPr>
          <w:p w14:paraId="1CCBD7D1" w14:textId="2D943981" w:rsidR="00D222D5" w:rsidRDefault="00D222D5" w:rsidP="00D222D5">
            <w:pPr>
              <w:jc w:val="left"/>
            </w:pPr>
            <w:r>
              <w:t>FR9</w:t>
            </w:r>
          </w:p>
        </w:tc>
        <w:tc>
          <w:tcPr>
            <w:tcW w:w="4295" w:type="dxa"/>
          </w:tcPr>
          <w:p w14:paraId="53232AF7" w14:textId="08A89EF9" w:rsidR="00D222D5" w:rsidRDefault="00D222D5" w:rsidP="00D222D5">
            <w:pPr>
              <w:jc w:val="left"/>
            </w:pPr>
            <w:r w:rsidRPr="0065570A">
              <w:t>Allow integration with third-party applications</w:t>
            </w:r>
          </w:p>
        </w:tc>
        <w:tc>
          <w:tcPr>
            <w:tcW w:w="1704" w:type="dxa"/>
            <w:shd w:val="clear" w:color="auto" w:fill="auto"/>
          </w:tcPr>
          <w:p w14:paraId="43C191C9" w14:textId="47E7740C" w:rsidR="00D222D5" w:rsidRDefault="00D222D5" w:rsidP="00D222D5">
            <w:pPr>
              <w:jc w:val="left"/>
            </w:pPr>
            <w:r w:rsidRPr="0065570A">
              <w:t>Could Have (C)</w:t>
            </w:r>
          </w:p>
        </w:tc>
        <w:tc>
          <w:tcPr>
            <w:tcW w:w="2721" w:type="dxa"/>
          </w:tcPr>
          <w:p w14:paraId="4316AEEB" w14:textId="155BD60A" w:rsidR="00D222D5" w:rsidRDefault="00D222D5" w:rsidP="00D222D5">
            <w:pPr>
              <w:jc w:val="left"/>
            </w:pPr>
            <w:r w:rsidRPr="0065570A">
              <w:t>Pending</w:t>
            </w:r>
          </w:p>
        </w:tc>
      </w:tr>
    </w:tbl>
    <w:p w14:paraId="0DE609D9" w14:textId="5DD9D5B1" w:rsidR="004F3F02" w:rsidRPr="004F3F02" w:rsidRDefault="006A6980" w:rsidP="006A6980">
      <w:pPr>
        <w:pStyle w:val="Caption"/>
        <w:spacing w:before="240"/>
        <w:jc w:val="center"/>
      </w:pPr>
      <w:bookmarkStart w:id="76" w:name="_Toc158883005"/>
      <w:r>
        <w:t xml:space="preserve">Table </w:t>
      </w:r>
      <w:r w:rsidR="00966E50">
        <w:fldChar w:fldCharType="begin"/>
      </w:r>
      <w:r w:rsidR="00966E50">
        <w:instrText xml:space="preserve"> SEQ Table \* ARABIC </w:instrText>
      </w:r>
      <w:r w:rsidR="00966E50">
        <w:fldChar w:fldCharType="separate"/>
      </w:r>
      <w:r w:rsidR="00A55A8E">
        <w:rPr>
          <w:noProof/>
        </w:rPr>
        <w:t>11</w:t>
      </w:r>
      <w:r w:rsidR="00966E50">
        <w:fldChar w:fldCharType="end"/>
      </w:r>
      <w:r>
        <w:t xml:space="preserve"> - Functional Requirements</w:t>
      </w:r>
      <w:bookmarkEnd w:id="76"/>
    </w:p>
    <w:p w14:paraId="2083975C" w14:textId="2A5E02BF" w:rsidR="00495010" w:rsidRDefault="00495010" w:rsidP="00495010">
      <w:pPr>
        <w:pStyle w:val="Heading3"/>
      </w:pPr>
      <w:bookmarkStart w:id="77" w:name="_Toc158883399"/>
      <w:r>
        <w:t>2.9.2. Non-Functional Requirements</w:t>
      </w:r>
      <w:bookmarkEnd w:id="77"/>
    </w:p>
    <w:tbl>
      <w:tblPr>
        <w:tblStyle w:val="TableGrid"/>
        <w:tblW w:w="0" w:type="auto"/>
        <w:tblLook w:val="04A0" w:firstRow="1" w:lastRow="0" w:firstColumn="1" w:lastColumn="0" w:noHBand="0" w:noVBand="1"/>
      </w:tblPr>
      <w:tblGrid>
        <w:gridCol w:w="803"/>
        <w:gridCol w:w="1886"/>
        <w:gridCol w:w="3842"/>
        <w:gridCol w:w="2485"/>
      </w:tblGrid>
      <w:tr w:rsidR="00352D41" w14:paraId="25DBA972" w14:textId="77777777" w:rsidTr="00540B91">
        <w:tc>
          <w:tcPr>
            <w:tcW w:w="803" w:type="dxa"/>
            <w:vAlign w:val="center"/>
          </w:tcPr>
          <w:p w14:paraId="4E5D7DD9" w14:textId="77777777" w:rsidR="00352D41" w:rsidRPr="00C66A22" w:rsidRDefault="00352D41" w:rsidP="00C66A22">
            <w:pPr>
              <w:jc w:val="left"/>
              <w:rPr>
                <w:b/>
                <w:bCs/>
              </w:rPr>
            </w:pPr>
          </w:p>
        </w:tc>
        <w:tc>
          <w:tcPr>
            <w:tcW w:w="1886" w:type="dxa"/>
            <w:vAlign w:val="center"/>
          </w:tcPr>
          <w:p w14:paraId="73B1D65B" w14:textId="6AED9714" w:rsidR="00352D41" w:rsidRPr="00C66A22" w:rsidRDefault="00540B91" w:rsidP="00C66A22">
            <w:pPr>
              <w:jc w:val="left"/>
              <w:rPr>
                <w:b/>
                <w:bCs/>
              </w:rPr>
            </w:pPr>
            <w:r w:rsidRPr="00C66A22">
              <w:rPr>
                <w:b/>
                <w:bCs/>
              </w:rPr>
              <w:t>Specification</w:t>
            </w:r>
          </w:p>
        </w:tc>
        <w:tc>
          <w:tcPr>
            <w:tcW w:w="3842" w:type="dxa"/>
            <w:vAlign w:val="center"/>
          </w:tcPr>
          <w:p w14:paraId="087949D0" w14:textId="44361C6F" w:rsidR="00352D41" w:rsidRPr="00C66A22" w:rsidRDefault="00540B91" w:rsidP="00C66A22">
            <w:pPr>
              <w:jc w:val="left"/>
              <w:rPr>
                <w:b/>
                <w:bCs/>
              </w:rPr>
            </w:pPr>
            <w:r w:rsidRPr="00C66A22">
              <w:rPr>
                <w:b/>
                <w:bCs/>
              </w:rPr>
              <w:t>Requirement Description</w:t>
            </w:r>
          </w:p>
        </w:tc>
        <w:tc>
          <w:tcPr>
            <w:tcW w:w="2485" w:type="dxa"/>
            <w:vAlign w:val="center"/>
          </w:tcPr>
          <w:p w14:paraId="301161A4" w14:textId="33C75954" w:rsidR="00352D41" w:rsidRPr="00C66A22" w:rsidRDefault="00352D41" w:rsidP="00C66A22">
            <w:pPr>
              <w:jc w:val="left"/>
              <w:rPr>
                <w:b/>
                <w:bCs/>
              </w:rPr>
            </w:pPr>
            <w:r w:rsidRPr="00C66A22">
              <w:rPr>
                <w:b/>
                <w:bCs/>
              </w:rPr>
              <w:t>Status</w:t>
            </w:r>
          </w:p>
        </w:tc>
      </w:tr>
      <w:tr w:rsidR="00540B91" w14:paraId="2638C275" w14:textId="77777777" w:rsidTr="00540B91">
        <w:tc>
          <w:tcPr>
            <w:tcW w:w="803" w:type="dxa"/>
          </w:tcPr>
          <w:p w14:paraId="664C9A6D" w14:textId="15B6BA6F" w:rsidR="00540B91" w:rsidRDefault="00540B91" w:rsidP="00540B91">
            <w:r>
              <w:t>NFR</w:t>
            </w:r>
            <w:r w:rsidR="009A44CF">
              <w:t>1</w:t>
            </w:r>
          </w:p>
        </w:tc>
        <w:tc>
          <w:tcPr>
            <w:tcW w:w="1886" w:type="dxa"/>
          </w:tcPr>
          <w:p w14:paraId="23CD38F7" w14:textId="655156AB" w:rsidR="00540B91" w:rsidRDefault="00540B91" w:rsidP="00540B91">
            <w:r w:rsidRPr="00ED6EF4">
              <w:t>Scalability</w:t>
            </w:r>
          </w:p>
        </w:tc>
        <w:tc>
          <w:tcPr>
            <w:tcW w:w="3842" w:type="dxa"/>
          </w:tcPr>
          <w:p w14:paraId="130F2EC1" w14:textId="72AFBC33" w:rsidR="00540B91" w:rsidRDefault="00540B91" w:rsidP="00540B91">
            <w:r w:rsidRPr="00ED6EF4">
              <w:t xml:space="preserve">The system must be capable of handling a minimum of 500 </w:t>
            </w:r>
            <w:r w:rsidRPr="00ED6EF4">
              <w:lastRenderedPageBreak/>
              <w:t>concurrent users to accommodate potential peak usage scenarios.</w:t>
            </w:r>
          </w:p>
        </w:tc>
        <w:tc>
          <w:tcPr>
            <w:tcW w:w="2485" w:type="dxa"/>
          </w:tcPr>
          <w:p w14:paraId="48815F7B" w14:textId="0CE1690D" w:rsidR="00540B91" w:rsidRDefault="00540B91" w:rsidP="00540B91">
            <w:r w:rsidRPr="00ED6EF4">
              <w:lastRenderedPageBreak/>
              <w:t>Important</w:t>
            </w:r>
          </w:p>
        </w:tc>
      </w:tr>
      <w:tr w:rsidR="00540B91" w14:paraId="18252888" w14:textId="77777777" w:rsidTr="00540B91">
        <w:tc>
          <w:tcPr>
            <w:tcW w:w="803" w:type="dxa"/>
          </w:tcPr>
          <w:p w14:paraId="6A88D4FF" w14:textId="0B5D9C93" w:rsidR="00540B91" w:rsidRDefault="00540B91" w:rsidP="00540B91">
            <w:r>
              <w:t>NFR</w:t>
            </w:r>
            <w:r w:rsidR="009A44CF">
              <w:t>2</w:t>
            </w:r>
          </w:p>
        </w:tc>
        <w:tc>
          <w:tcPr>
            <w:tcW w:w="1886" w:type="dxa"/>
          </w:tcPr>
          <w:p w14:paraId="1E603A51" w14:textId="79E19CD4" w:rsidR="00540B91" w:rsidRDefault="00540B91" w:rsidP="00540B91">
            <w:r w:rsidRPr="00ED6EF4">
              <w:t>Data Security</w:t>
            </w:r>
          </w:p>
        </w:tc>
        <w:tc>
          <w:tcPr>
            <w:tcW w:w="3842" w:type="dxa"/>
          </w:tcPr>
          <w:p w14:paraId="6CA9FCAE" w14:textId="0823CC46" w:rsidR="00540B91" w:rsidRDefault="00540B91" w:rsidP="00540B91">
            <w:r>
              <w:t>User inputs needs to be secure and encrypted</w:t>
            </w:r>
          </w:p>
        </w:tc>
        <w:tc>
          <w:tcPr>
            <w:tcW w:w="2485" w:type="dxa"/>
          </w:tcPr>
          <w:p w14:paraId="504F9572" w14:textId="5A651BBD" w:rsidR="00540B91" w:rsidRDefault="00540B91" w:rsidP="00540B91">
            <w:r w:rsidRPr="00ED6EF4">
              <w:t>Important</w:t>
            </w:r>
          </w:p>
        </w:tc>
      </w:tr>
      <w:tr w:rsidR="00540B91" w14:paraId="743C2BA7" w14:textId="77777777" w:rsidTr="00540B91">
        <w:tc>
          <w:tcPr>
            <w:tcW w:w="803" w:type="dxa"/>
          </w:tcPr>
          <w:p w14:paraId="51E0015C" w14:textId="0E667122" w:rsidR="00540B91" w:rsidRDefault="00540B91" w:rsidP="00540B91">
            <w:r>
              <w:t>NFR</w:t>
            </w:r>
            <w:r w:rsidR="009A44CF">
              <w:t>3</w:t>
            </w:r>
          </w:p>
        </w:tc>
        <w:tc>
          <w:tcPr>
            <w:tcW w:w="1886" w:type="dxa"/>
          </w:tcPr>
          <w:p w14:paraId="19A1147F" w14:textId="5AABBB20" w:rsidR="00540B91" w:rsidRDefault="00540B91" w:rsidP="00540B91">
            <w:r w:rsidRPr="00ED6EF4">
              <w:t>User Interface (UI) Design</w:t>
            </w:r>
          </w:p>
        </w:tc>
        <w:tc>
          <w:tcPr>
            <w:tcW w:w="3842" w:type="dxa"/>
          </w:tcPr>
          <w:p w14:paraId="539BF918" w14:textId="0FDE9467" w:rsidR="00540B91" w:rsidRDefault="00540B91" w:rsidP="00540B91">
            <w:r w:rsidRPr="00ED6EF4">
              <w:t>The user interface must be designed to be intuitive and user-friendly, enhancing user interactions and overall satisfaction.</w:t>
            </w:r>
          </w:p>
        </w:tc>
        <w:tc>
          <w:tcPr>
            <w:tcW w:w="2485" w:type="dxa"/>
          </w:tcPr>
          <w:p w14:paraId="21AFE6F6" w14:textId="582E9D34" w:rsidR="00540B91" w:rsidRDefault="00540B91" w:rsidP="00540B91">
            <w:r w:rsidRPr="00ED6EF4">
              <w:t>Desirable</w:t>
            </w:r>
          </w:p>
        </w:tc>
      </w:tr>
      <w:tr w:rsidR="00540B91" w14:paraId="612EDD95" w14:textId="77777777" w:rsidTr="00540B91">
        <w:tc>
          <w:tcPr>
            <w:tcW w:w="803" w:type="dxa"/>
          </w:tcPr>
          <w:p w14:paraId="154E2C5B" w14:textId="54BAC203" w:rsidR="00540B91" w:rsidRDefault="00540B91" w:rsidP="00540B91">
            <w:r>
              <w:t>NFR</w:t>
            </w:r>
            <w:r w:rsidR="009A44CF">
              <w:t>4</w:t>
            </w:r>
          </w:p>
        </w:tc>
        <w:tc>
          <w:tcPr>
            <w:tcW w:w="1886" w:type="dxa"/>
          </w:tcPr>
          <w:p w14:paraId="730851A2" w14:textId="4F4E44E5" w:rsidR="00540B91" w:rsidRDefault="00540B91" w:rsidP="00540B91">
            <w:r w:rsidRPr="00ED6EF4">
              <w:t>Compatibility</w:t>
            </w:r>
          </w:p>
        </w:tc>
        <w:tc>
          <w:tcPr>
            <w:tcW w:w="3842" w:type="dxa"/>
          </w:tcPr>
          <w:p w14:paraId="2130A4FF" w14:textId="42629CCA" w:rsidR="00540B91" w:rsidRDefault="00540B91" w:rsidP="00540B91">
            <w:r w:rsidRPr="00ED6EF4">
              <w:t>The chatbot must be compatible with major web browsers to ensure a consistent and accessible experience across different platforms.</w:t>
            </w:r>
          </w:p>
        </w:tc>
        <w:tc>
          <w:tcPr>
            <w:tcW w:w="2485" w:type="dxa"/>
          </w:tcPr>
          <w:p w14:paraId="623688E6" w14:textId="2EAD7581" w:rsidR="00540B91" w:rsidRDefault="00540B91" w:rsidP="00540B91">
            <w:r w:rsidRPr="00ED6EF4">
              <w:t>Desirable</w:t>
            </w:r>
          </w:p>
        </w:tc>
      </w:tr>
      <w:tr w:rsidR="00540B91" w14:paraId="6B72F355" w14:textId="77777777" w:rsidTr="00540B91">
        <w:tc>
          <w:tcPr>
            <w:tcW w:w="803" w:type="dxa"/>
          </w:tcPr>
          <w:p w14:paraId="6C7EBF96" w14:textId="10CFCB9D" w:rsidR="00540B91" w:rsidRDefault="00540B91" w:rsidP="00540B91">
            <w:r>
              <w:t>NFR</w:t>
            </w:r>
            <w:r w:rsidR="009A44CF">
              <w:t>5</w:t>
            </w:r>
          </w:p>
        </w:tc>
        <w:tc>
          <w:tcPr>
            <w:tcW w:w="1886" w:type="dxa"/>
          </w:tcPr>
          <w:p w14:paraId="5588BDA0" w14:textId="3B7272C1" w:rsidR="00540B91" w:rsidRDefault="00540B91" w:rsidP="00540B91">
            <w:r w:rsidRPr="00ED6EF4">
              <w:t>Privacy Compliance</w:t>
            </w:r>
          </w:p>
        </w:tc>
        <w:tc>
          <w:tcPr>
            <w:tcW w:w="3842" w:type="dxa"/>
          </w:tcPr>
          <w:p w14:paraId="79DF7EC2" w14:textId="4A9AD9CF" w:rsidR="00540B91" w:rsidRDefault="00540B91" w:rsidP="00540B91">
            <w:r>
              <w:t xml:space="preserve">Before letting user interact with the system make sure the user accepts all terms and condition and be warned this cannot be taken as </w:t>
            </w:r>
            <w:r w:rsidR="006A3ED2">
              <w:t xml:space="preserve">any sort of </w:t>
            </w:r>
            <w:r>
              <w:t xml:space="preserve">legal </w:t>
            </w:r>
            <w:r w:rsidR="009A44CF">
              <w:t>advice,</w:t>
            </w:r>
            <w:r>
              <w:t xml:space="preserve"> please check on lawyer before taking any sort of action</w:t>
            </w:r>
          </w:p>
        </w:tc>
        <w:tc>
          <w:tcPr>
            <w:tcW w:w="2485" w:type="dxa"/>
          </w:tcPr>
          <w:p w14:paraId="0E0EDE4D" w14:textId="15E1FD9E" w:rsidR="00540B91" w:rsidRDefault="00540B91" w:rsidP="00540B91">
            <w:r w:rsidRPr="00ED6EF4">
              <w:t>Important</w:t>
            </w:r>
          </w:p>
        </w:tc>
      </w:tr>
      <w:tr w:rsidR="00540B91" w14:paraId="775621E8" w14:textId="77777777" w:rsidTr="00540B91">
        <w:tc>
          <w:tcPr>
            <w:tcW w:w="803" w:type="dxa"/>
          </w:tcPr>
          <w:p w14:paraId="29F41E60" w14:textId="6C93FE19" w:rsidR="00540B91" w:rsidRDefault="00540B91" w:rsidP="00540B91">
            <w:r>
              <w:t>NFR</w:t>
            </w:r>
            <w:r w:rsidR="009A44CF">
              <w:t>6</w:t>
            </w:r>
          </w:p>
        </w:tc>
        <w:tc>
          <w:tcPr>
            <w:tcW w:w="1886" w:type="dxa"/>
          </w:tcPr>
          <w:p w14:paraId="153E0B57" w14:textId="29000F7A" w:rsidR="00540B91" w:rsidRDefault="00540B91" w:rsidP="00540B91">
            <w:r w:rsidRPr="00ED6EF4">
              <w:t>Accessibility</w:t>
            </w:r>
          </w:p>
        </w:tc>
        <w:tc>
          <w:tcPr>
            <w:tcW w:w="3842" w:type="dxa"/>
          </w:tcPr>
          <w:p w14:paraId="0845C081" w14:textId="7F20337F" w:rsidR="00540B91" w:rsidRDefault="00540B91" w:rsidP="00540B91">
            <w:r w:rsidRPr="00ED6EF4">
              <w:t>The chatbot interface must be designed to be accessible to users with disabilities, following accessibility standards for inclusivity.</w:t>
            </w:r>
          </w:p>
        </w:tc>
        <w:tc>
          <w:tcPr>
            <w:tcW w:w="2485" w:type="dxa"/>
          </w:tcPr>
          <w:p w14:paraId="76F6DBAB" w14:textId="5AF5989B" w:rsidR="00540B91" w:rsidRDefault="00540B91" w:rsidP="00540B91">
            <w:pPr>
              <w:keepNext/>
            </w:pPr>
            <w:r w:rsidRPr="00ED6EF4">
              <w:t>Desirable</w:t>
            </w:r>
          </w:p>
        </w:tc>
      </w:tr>
    </w:tbl>
    <w:p w14:paraId="495E9307" w14:textId="06210734" w:rsidR="00352D41" w:rsidRPr="00352D41" w:rsidRDefault="001C6417" w:rsidP="001C6417">
      <w:pPr>
        <w:pStyle w:val="Caption"/>
        <w:jc w:val="center"/>
      </w:pPr>
      <w:bookmarkStart w:id="78" w:name="_Toc158883006"/>
      <w:r>
        <w:t xml:space="preserve">Table </w:t>
      </w:r>
      <w:r w:rsidR="00966E50">
        <w:fldChar w:fldCharType="begin"/>
      </w:r>
      <w:r w:rsidR="00966E50">
        <w:instrText xml:space="preserve"> SEQ Table \* ARABIC </w:instrText>
      </w:r>
      <w:r w:rsidR="00966E50">
        <w:fldChar w:fldCharType="separate"/>
      </w:r>
      <w:r w:rsidR="00A55A8E">
        <w:rPr>
          <w:noProof/>
        </w:rPr>
        <w:t>12</w:t>
      </w:r>
      <w:r w:rsidR="00966E50">
        <w:fldChar w:fldCharType="end"/>
      </w:r>
      <w:r>
        <w:t xml:space="preserve"> - Non-Functional Requirements</w:t>
      </w:r>
      <w:bookmarkEnd w:id="78"/>
    </w:p>
    <w:p w14:paraId="0FF4FFDE" w14:textId="77777777" w:rsidR="00B4508E" w:rsidRDefault="00495010" w:rsidP="00495010">
      <w:pPr>
        <w:pStyle w:val="Heading2"/>
      </w:pPr>
      <w:bookmarkStart w:id="79" w:name="_Toc158883400"/>
      <w:r>
        <w:t>2.10. Chapter Summary</w:t>
      </w:r>
      <w:bookmarkEnd w:id="79"/>
    </w:p>
    <w:p w14:paraId="7D749198" w14:textId="4C5FD898" w:rsidR="00C36B2A" w:rsidRDefault="006A3ED2" w:rsidP="00135B3E">
      <w:pPr>
        <w:rPr>
          <w:rFonts w:eastAsiaTheme="majorEastAsia" w:cstheme="majorBidi"/>
          <w:b/>
          <w:caps/>
          <w:color w:val="000000" w:themeColor="text1"/>
          <w:sz w:val="32"/>
          <w:szCs w:val="32"/>
        </w:rPr>
      </w:pPr>
      <w:r>
        <w:t xml:space="preserve">System </w:t>
      </w:r>
      <w:r w:rsidRPr="006A3ED2">
        <w:t>requirements specifications thoroughly details fundamental processes that Chatbot Lawyer and, consequently, t</w:t>
      </w:r>
      <w:r>
        <w:t>his</w:t>
      </w:r>
      <w:r w:rsidRPr="006A3ED2">
        <w:t xml:space="preserve"> must have </w:t>
      </w:r>
      <w:r w:rsidR="009A44CF" w:rsidRPr="006A3ED2">
        <w:t>to</w:t>
      </w:r>
      <w:r w:rsidRPr="006A3ED2">
        <w:t xml:space="preserve"> be successful. It not only describes a clear problem domain but also deals with the issue of the requirement for establishing a strong pipeline to produce a domain-specific dataset based on legal documents in the pdf format. The chapter reiterates the aspect of integration of machine learning methods notably a Large Language Model (LLM) for use in the chatbot creation. A concise list of functional and non-functional requirements sets a solid basis for further requirements development. The main objective is forming the following summary that underlines that while outlining the project’s goals, its </w:t>
      </w:r>
      <w:r w:rsidRPr="006A3ED2">
        <w:lastRenderedPageBreak/>
        <w:t xml:space="preserve">stated that detailed and practice requirements for its dataset creation and chatbot development is essential. </w:t>
      </w:r>
      <w:r w:rsidR="00C36B2A">
        <w:br w:type="page"/>
      </w:r>
    </w:p>
    <w:p w14:paraId="578AAA7C" w14:textId="75BA0C3E" w:rsidR="00495010" w:rsidRDefault="00495010" w:rsidP="00B4508E">
      <w:pPr>
        <w:pStyle w:val="Heading1"/>
      </w:pPr>
      <w:bookmarkStart w:id="80" w:name="_Toc158883401"/>
      <w:r>
        <w:lastRenderedPageBreak/>
        <w:t>Chapter 03 – Design</w:t>
      </w:r>
      <w:bookmarkEnd w:id="80"/>
    </w:p>
    <w:p w14:paraId="4AA056DA" w14:textId="27D614BA" w:rsidR="00495010" w:rsidRDefault="00495010" w:rsidP="00495010">
      <w:pPr>
        <w:pStyle w:val="Heading2"/>
      </w:pPr>
      <w:bookmarkStart w:id="81" w:name="_Toc158883402"/>
      <w:r>
        <w:t>3.1. Chapter Overview</w:t>
      </w:r>
      <w:bookmarkEnd w:id="81"/>
    </w:p>
    <w:p w14:paraId="2EE19FA0" w14:textId="550B4C54" w:rsidR="00A04050" w:rsidRDefault="00A04050" w:rsidP="00A04050">
      <w:pPr>
        <w:rPr>
          <w:b/>
        </w:rPr>
      </w:pPr>
      <w:r w:rsidRPr="00A04050">
        <w:t xml:space="preserve">This section will cover the most fascinating and tech-savvy parts of the Chatbot Lawyer and the Domain-Specific Dataset Creation. This stage is critical as the abstract design concepts find alternative and concrete systems that are based on the criteria of the project. We delve into the architectural map of the Chatbot Lawyer, giving details of the use of large language models (LLMs) as well as the bias toward certain legal domains. Furthermore, the chapter also reminds us about the systematic approach applied in developing the created domain-specific data set for the Sri Lankan legal system. Right from informational flow in the chatbot to a highly rigorous process of making data sets, the approach in this is based on coordinated and well thought out design choices. Moreover, among the critical items that we consider are user relationship, the arrangement and the nature of data and legal knowledge. The objective is to explore how both </w:t>
      </w:r>
      <w:r w:rsidR="009A44CF">
        <w:t>Chatbot</w:t>
      </w:r>
      <w:r w:rsidRPr="00A04050">
        <w:t xml:space="preserve"> Lawyer architecture and Domain-Specific Dataset Creation are purpose-built with the characteristics of the legal domain in mind and provide customers with a user-friendly experience as well as intelligent performance.</w:t>
      </w:r>
    </w:p>
    <w:p w14:paraId="146DCA9B" w14:textId="2CBECD95" w:rsidR="00495010" w:rsidRDefault="00495010" w:rsidP="00495010">
      <w:pPr>
        <w:pStyle w:val="Heading2"/>
      </w:pPr>
      <w:bookmarkStart w:id="82" w:name="_Toc158883403"/>
      <w:r>
        <w:t>3.2. Design Goals</w:t>
      </w:r>
      <w:bookmarkEnd w:id="82"/>
    </w:p>
    <w:tbl>
      <w:tblPr>
        <w:tblStyle w:val="TableGrid"/>
        <w:tblW w:w="0" w:type="auto"/>
        <w:tblLook w:val="04A0" w:firstRow="1" w:lastRow="0" w:firstColumn="1" w:lastColumn="0" w:noHBand="0" w:noVBand="1"/>
      </w:tblPr>
      <w:tblGrid>
        <w:gridCol w:w="1861"/>
        <w:gridCol w:w="7155"/>
      </w:tblGrid>
      <w:tr w:rsidR="00E52458" w14:paraId="360B2FF1" w14:textId="77777777" w:rsidTr="00A04050">
        <w:tc>
          <w:tcPr>
            <w:tcW w:w="1861" w:type="dxa"/>
          </w:tcPr>
          <w:p w14:paraId="3467C8DA" w14:textId="46EA1FBE" w:rsidR="00E52458" w:rsidRPr="00E52458" w:rsidRDefault="00E52458" w:rsidP="00E52458">
            <w:pPr>
              <w:rPr>
                <w:b/>
                <w:bCs/>
              </w:rPr>
            </w:pPr>
            <w:r w:rsidRPr="00E52458">
              <w:rPr>
                <w:b/>
                <w:bCs/>
              </w:rPr>
              <w:t>Design Goal</w:t>
            </w:r>
          </w:p>
        </w:tc>
        <w:tc>
          <w:tcPr>
            <w:tcW w:w="7155" w:type="dxa"/>
          </w:tcPr>
          <w:p w14:paraId="0C911CD1" w14:textId="7CA72E9D" w:rsidR="00E52458" w:rsidRPr="00E52458" w:rsidRDefault="00E52458" w:rsidP="00E52458">
            <w:pPr>
              <w:rPr>
                <w:b/>
                <w:bCs/>
              </w:rPr>
            </w:pPr>
            <w:r w:rsidRPr="00E52458">
              <w:rPr>
                <w:b/>
                <w:bCs/>
              </w:rPr>
              <w:t>Description</w:t>
            </w:r>
          </w:p>
        </w:tc>
      </w:tr>
      <w:tr w:rsidR="00A04050" w14:paraId="2E93FE98" w14:textId="77777777" w:rsidTr="00A04050">
        <w:tc>
          <w:tcPr>
            <w:tcW w:w="1861" w:type="dxa"/>
          </w:tcPr>
          <w:p w14:paraId="663B009C" w14:textId="2E6E9136" w:rsidR="00A04050" w:rsidRDefault="00A04050" w:rsidP="00A04050">
            <w:r w:rsidRPr="00182271">
              <w:t>User-Friendly Interface</w:t>
            </w:r>
          </w:p>
        </w:tc>
        <w:tc>
          <w:tcPr>
            <w:tcW w:w="7155" w:type="dxa"/>
          </w:tcPr>
          <w:p w14:paraId="009350EB" w14:textId="0DFDEF69" w:rsidR="00A04050" w:rsidRDefault="00A04050" w:rsidP="00A04050">
            <w:r w:rsidRPr="00182271">
              <w:t>Strive for an intuitive and user-friendly interface, ensuring that users, including legal professionals and the public, can interact effortlessly with the Chatbot Lawyer.</w:t>
            </w:r>
          </w:p>
        </w:tc>
      </w:tr>
      <w:tr w:rsidR="00A04050" w14:paraId="6E86903C" w14:textId="77777777" w:rsidTr="00A04050">
        <w:tc>
          <w:tcPr>
            <w:tcW w:w="1861" w:type="dxa"/>
          </w:tcPr>
          <w:p w14:paraId="7E9AE209" w14:textId="7FC500B1" w:rsidR="00A04050" w:rsidRDefault="00A04050" w:rsidP="00A04050">
            <w:r w:rsidRPr="00182271">
              <w:t>Legal Domain Expertise Integration</w:t>
            </w:r>
          </w:p>
        </w:tc>
        <w:tc>
          <w:tcPr>
            <w:tcW w:w="7155" w:type="dxa"/>
          </w:tcPr>
          <w:p w14:paraId="16DE704A" w14:textId="1A1DE840" w:rsidR="00A04050" w:rsidRDefault="00A04050" w:rsidP="00A04050">
            <w:r w:rsidRPr="00182271">
              <w:t>Seamlessly integrate legal domain expertise into the Chatbot, allowing for accurate and contextually relevant responses to legal queries.</w:t>
            </w:r>
          </w:p>
        </w:tc>
      </w:tr>
      <w:tr w:rsidR="00A04050" w14:paraId="7B4ABA58" w14:textId="77777777" w:rsidTr="00A04050">
        <w:tc>
          <w:tcPr>
            <w:tcW w:w="1861" w:type="dxa"/>
          </w:tcPr>
          <w:p w14:paraId="3B584755" w14:textId="73816761" w:rsidR="00A04050" w:rsidRDefault="00A04050" w:rsidP="00A04050">
            <w:r w:rsidRPr="00182271">
              <w:t>Efficient Information Retrieval</w:t>
            </w:r>
          </w:p>
        </w:tc>
        <w:tc>
          <w:tcPr>
            <w:tcW w:w="7155" w:type="dxa"/>
          </w:tcPr>
          <w:p w14:paraId="44B55355" w14:textId="72E0A9C7" w:rsidR="00A04050" w:rsidRDefault="00A04050" w:rsidP="00A04050">
            <w:r w:rsidRPr="00182271">
              <w:t>Optimize information retrieval mechanisms to enable the Chatbot to access relevant legal information swiftly and accurately from the domain-specific dataset.</w:t>
            </w:r>
          </w:p>
        </w:tc>
      </w:tr>
      <w:tr w:rsidR="00A04050" w14:paraId="0D1B7705" w14:textId="77777777" w:rsidTr="00A04050">
        <w:tc>
          <w:tcPr>
            <w:tcW w:w="1861" w:type="dxa"/>
          </w:tcPr>
          <w:p w14:paraId="7CDBB355" w14:textId="1DE630AF" w:rsidR="00A04050" w:rsidRDefault="00A04050" w:rsidP="00A04050">
            <w:r w:rsidRPr="00182271">
              <w:t>Context-Aware Responses</w:t>
            </w:r>
          </w:p>
        </w:tc>
        <w:tc>
          <w:tcPr>
            <w:tcW w:w="7155" w:type="dxa"/>
          </w:tcPr>
          <w:p w14:paraId="137BBD57" w14:textId="789CB08E" w:rsidR="00A04050" w:rsidRDefault="00A04050" w:rsidP="00A04050">
            <w:r w:rsidRPr="00182271">
              <w:t>Develop the Chatbot to provide context-aware responses, considering the specifics of legal queries and nuances within the Sri Lankan legal landscape.</w:t>
            </w:r>
          </w:p>
        </w:tc>
      </w:tr>
      <w:tr w:rsidR="00A04050" w14:paraId="383065EB" w14:textId="77777777" w:rsidTr="00A04050">
        <w:tc>
          <w:tcPr>
            <w:tcW w:w="1861" w:type="dxa"/>
          </w:tcPr>
          <w:p w14:paraId="2A8F0255" w14:textId="54A4B423" w:rsidR="00A04050" w:rsidRDefault="00A04050" w:rsidP="00A04050">
            <w:r w:rsidRPr="00182271">
              <w:lastRenderedPageBreak/>
              <w:t>Robust Dataset Structuring</w:t>
            </w:r>
          </w:p>
        </w:tc>
        <w:tc>
          <w:tcPr>
            <w:tcW w:w="7155" w:type="dxa"/>
          </w:tcPr>
          <w:p w14:paraId="4B593418" w14:textId="78FBD674" w:rsidR="00A04050" w:rsidRDefault="00A04050" w:rsidP="00A04050">
            <w:pPr>
              <w:keepNext/>
            </w:pPr>
            <w:r w:rsidRPr="00182271">
              <w:t>Implement a robust structure for the domain-specific dataset, ensuring that legal information is organized, tagged, and indexed appropriately for effective utilization.</w:t>
            </w:r>
          </w:p>
        </w:tc>
      </w:tr>
      <w:tr w:rsidR="00A04050" w14:paraId="3B8934D1" w14:textId="77777777" w:rsidTr="00A04050">
        <w:tc>
          <w:tcPr>
            <w:tcW w:w="1861" w:type="dxa"/>
          </w:tcPr>
          <w:p w14:paraId="65E7CDBF" w14:textId="2D29D295" w:rsidR="00A04050" w:rsidRPr="00182271" w:rsidRDefault="00A04050" w:rsidP="00A04050">
            <w:r w:rsidRPr="00D9058B">
              <w:t>Accessibility and Inclusivity</w:t>
            </w:r>
          </w:p>
        </w:tc>
        <w:tc>
          <w:tcPr>
            <w:tcW w:w="7155" w:type="dxa"/>
          </w:tcPr>
          <w:p w14:paraId="08CD0017" w14:textId="38805E7E" w:rsidR="00A04050" w:rsidRPr="00182271" w:rsidRDefault="00A04050" w:rsidP="00A04050">
            <w:pPr>
              <w:keepNext/>
            </w:pPr>
            <w:r w:rsidRPr="00D9058B">
              <w:t>Prioritize accessibility, making the Chatbot and dataset accessible to users with varying levels of legal expertise, including those with limited legal knowledge.</w:t>
            </w:r>
          </w:p>
        </w:tc>
      </w:tr>
      <w:tr w:rsidR="00A04050" w14:paraId="53A64580" w14:textId="77777777" w:rsidTr="00A04050">
        <w:tc>
          <w:tcPr>
            <w:tcW w:w="1861" w:type="dxa"/>
          </w:tcPr>
          <w:p w14:paraId="2D4BFD9F" w14:textId="2FB5E2BD" w:rsidR="00A04050" w:rsidRPr="00182271" w:rsidRDefault="00A04050" w:rsidP="00A04050">
            <w:r w:rsidRPr="00D9058B">
              <w:t>Scalability and Future Expansion</w:t>
            </w:r>
          </w:p>
        </w:tc>
        <w:tc>
          <w:tcPr>
            <w:tcW w:w="7155" w:type="dxa"/>
          </w:tcPr>
          <w:p w14:paraId="574D82F8" w14:textId="6FC833C4" w:rsidR="00A04050" w:rsidRPr="00182271" w:rsidRDefault="00A04050" w:rsidP="00A04050">
            <w:pPr>
              <w:keepNext/>
            </w:pPr>
            <w:r w:rsidRPr="00D9058B">
              <w:t>Design the Chatbot and dataset creation system with scalability in mind, allowing for future expansion to accommodate additional legal domains or jurisdictions.</w:t>
            </w:r>
          </w:p>
        </w:tc>
      </w:tr>
    </w:tbl>
    <w:p w14:paraId="30C0A598" w14:textId="4D697E73" w:rsidR="00E52458" w:rsidRDefault="00076137" w:rsidP="00076137">
      <w:pPr>
        <w:pStyle w:val="Caption"/>
        <w:spacing w:before="240"/>
        <w:jc w:val="center"/>
      </w:pPr>
      <w:bookmarkStart w:id="83" w:name="_Toc158883007"/>
      <w:r>
        <w:t xml:space="preserve">Table </w:t>
      </w:r>
      <w:r w:rsidR="00966E50">
        <w:fldChar w:fldCharType="begin"/>
      </w:r>
      <w:r w:rsidR="00966E50">
        <w:instrText xml:space="preserve"> SEQ Table \* ARABIC </w:instrText>
      </w:r>
      <w:r w:rsidR="00966E50">
        <w:fldChar w:fldCharType="separate"/>
      </w:r>
      <w:r w:rsidR="00A55A8E">
        <w:rPr>
          <w:noProof/>
        </w:rPr>
        <w:t>13</w:t>
      </w:r>
      <w:r w:rsidR="00966E50">
        <w:fldChar w:fldCharType="end"/>
      </w:r>
      <w:r>
        <w:t xml:space="preserve"> - Design Goals</w:t>
      </w:r>
      <w:bookmarkEnd w:id="83"/>
    </w:p>
    <w:p w14:paraId="12481B47" w14:textId="1CCD3D57" w:rsidR="00A04050" w:rsidRPr="00A04050" w:rsidRDefault="00495010" w:rsidP="00A04050">
      <w:pPr>
        <w:pStyle w:val="Heading2"/>
      </w:pPr>
      <w:bookmarkStart w:id="84" w:name="_Toc158883404"/>
      <w:r>
        <w:t>3.3. High Level Design / System Architecture Design</w:t>
      </w:r>
      <w:bookmarkEnd w:id="84"/>
    </w:p>
    <w:p w14:paraId="6E720760" w14:textId="77777777" w:rsidR="00A04050" w:rsidRDefault="00A04050" w:rsidP="00A04050">
      <w:pPr>
        <w:rPr>
          <w:b/>
        </w:rPr>
      </w:pPr>
      <w:r w:rsidRPr="00A04050">
        <w:t>The high-level design, or system architecture design, for the Chatbot Lawyer and domain-specific dataset creation project is intricately crafted to provide an overarching structure that seamlessly integrates legal assistance and dataset creation functionalities. This design prioritizes modularity, scalability, and user-friendliness, ensuring an intuitive interface for both legal professionals and individuals seeking legal information. Emphasizing efficient information retrieval and context-aware responses, the architecture enables the Chatbot to navigate the nuanced landscape of Sri Lankan legal queries. Robust dataset structuring enhances accessibility, making legal information available to users with varying levels of expertise. Additionally, the design is forward-looking, poised for scalability and future expansion to accommodate evolving legal domains or jurisdictions. The high-level design serves as a guiding framework for the system, promising adaptability, and sophistication in delivering legal assistance and dataset creation services.</w:t>
      </w:r>
    </w:p>
    <w:p w14:paraId="191C0144" w14:textId="7BE3D512" w:rsidR="00495010" w:rsidRDefault="00495010" w:rsidP="00A04050">
      <w:pPr>
        <w:pStyle w:val="Heading3"/>
      </w:pPr>
      <w:bookmarkStart w:id="85" w:name="_Toc158883405"/>
      <w:r>
        <w:lastRenderedPageBreak/>
        <w:t>3.3.1. Architecture Diagram</w:t>
      </w:r>
      <w:bookmarkEnd w:id="85"/>
    </w:p>
    <w:p w14:paraId="13094C03" w14:textId="77777777" w:rsidR="00B018D8" w:rsidRDefault="00A04050" w:rsidP="00B018D8">
      <w:pPr>
        <w:keepNext/>
      </w:pPr>
      <w:r w:rsidRPr="00A04050">
        <w:rPr>
          <w:noProof/>
        </w:rPr>
        <w:drawing>
          <wp:inline distT="0" distB="0" distL="0" distR="0" wp14:anchorId="4B9300C9" wp14:editId="71999ACA">
            <wp:extent cx="5731510" cy="4088130"/>
            <wp:effectExtent l="0" t="0" r="0" b="1270"/>
            <wp:docPr id="218615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15469" name=""/>
                    <pic:cNvPicPr/>
                  </pic:nvPicPr>
                  <pic:blipFill>
                    <a:blip r:embed="rId11"/>
                    <a:stretch>
                      <a:fillRect/>
                    </a:stretch>
                  </pic:blipFill>
                  <pic:spPr>
                    <a:xfrm>
                      <a:off x="0" y="0"/>
                      <a:ext cx="5731510" cy="4088130"/>
                    </a:xfrm>
                    <a:prstGeom prst="rect">
                      <a:avLst/>
                    </a:prstGeom>
                  </pic:spPr>
                </pic:pic>
              </a:graphicData>
            </a:graphic>
          </wp:inline>
        </w:drawing>
      </w:r>
    </w:p>
    <w:p w14:paraId="2BC25E7D" w14:textId="16D75739" w:rsidR="005F4D70" w:rsidRDefault="00B018D8" w:rsidP="00B018D8">
      <w:pPr>
        <w:pStyle w:val="Caption"/>
        <w:ind w:left="2160" w:firstLine="720"/>
      </w:pPr>
      <w:bookmarkStart w:id="86" w:name="_Toc158882717"/>
      <w:r>
        <w:t xml:space="preserve">Figure </w:t>
      </w:r>
      <w:r>
        <w:fldChar w:fldCharType="begin"/>
      </w:r>
      <w:r>
        <w:instrText xml:space="preserve"> SEQ Figure \* ARABIC </w:instrText>
      </w:r>
      <w:r>
        <w:fldChar w:fldCharType="separate"/>
      </w:r>
      <w:r w:rsidR="00A55A8E">
        <w:rPr>
          <w:noProof/>
        </w:rPr>
        <w:t>5</w:t>
      </w:r>
      <w:r>
        <w:fldChar w:fldCharType="end"/>
      </w:r>
      <w:r>
        <w:t xml:space="preserve"> - High Level Architecture Diagram</w:t>
      </w:r>
      <w:bookmarkEnd w:id="86"/>
    </w:p>
    <w:p w14:paraId="1CED2F99" w14:textId="625F0BF6" w:rsidR="00495010" w:rsidRDefault="00495010" w:rsidP="00495010">
      <w:pPr>
        <w:pStyle w:val="Heading3"/>
      </w:pPr>
      <w:bookmarkStart w:id="87" w:name="_Toc158883406"/>
      <w:r>
        <w:t>3.3.2. Discussion of Tiers</w:t>
      </w:r>
      <w:bookmarkEnd w:id="87"/>
    </w:p>
    <w:p w14:paraId="65F5A1B0" w14:textId="32EE72B8" w:rsidR="00A04050" w:rsidRPr="00A04050" w:rsidRDefault="00A04050" w:rsidP="00A04050">
      <w:pPr>
        <w:rPr>
          <w:b/>
          <w:bCs/>
        </w:rPr>
      </w:pPr>
      <w:r w:rsidRPr="00A04050">
        <w:rPr>
          <w:b/>
          <w:bCs/>
        </w:rPr>
        <w:t>Data Tier:</w:t>
      </w:r>
    </w:p>
    <w:p w14:paraId="0619256F" w14:textId="1607AD48" w:rsidR="00A04050" w:rsidRDefault="00A04050" w:rsidP="00A04050">
      <w:r w:rsidRPr="00A04050">
        <w:rPr>
          <w:b/>
          <w:bCs/>
        </w:rPr>
        <w:t>Sri Lankan Law Data:</w:t>
      </w:r>
      <w:r>
        <w:t xml:space="preserve"> The </w:t>
      </w:r>
      <w:r w:rsidR="009A44CF">
        <w:t>data</w:t>
      </w:r>
      <w:r>
        <w:t xml:space="preserve"> tier </w:t>
      </w:r>
      <w:r w:rsidR="009A44CF">
        <w:t xml:space="preserve">is </w:t>
      </w:r>
      <w:r>
        <w:t>the formatting of the comprehensive dataset consisting of Sri Lankan Legal data. These databases hold the law journey- a goal that only such databases can help to attain. This database provides the fundamental basis of the legal knowledge for the entire system to function, to a high level of accuracy.</w:t>
      </w:r>
    </w:p>
    <w:p w14:paraId="1F0E8B47" w14:textId="771AE92B" w:rsidR="00A04050" w:rsidRPr="00A04050" w:rsidRDefault="00A04050" w:rsidP="00A04050">
      <w:r w:rsidRPr="00A04050">
        <w:rPr>
          <w:b/>
          <w:bCs/>
        </w:rPr>
        <w:t>Sri Lankan Law Generated Dataset:</w:t>
      </w:r>
      <w:r>
        <w:t xml:space="preserve"> </w:t>
      </w:r>
      <w:r w:rsidR="009A44CF">
        <w:t xml:space="preserve">After the law data is passed into the domain specific dataset creation model a labelled dataset is created which can be used to train LLM </w:t>
      </w:r>
      <w:proofErr w:type="gramStart"/>
      <w:r w:rsidR="009A44CF">
        <w:t>model</w:t>
      </w:r>
      <w:proofErr w:type="gramEnd"/>
    </w:p>
    <w:p w14:paraId="40B08245" w14:textId="0A269874" w:rsidR="00A04050" w:rsidRPr="00A04050" w:rsidRDefault="00A04050" w:rsidP="00A04050">
      <w:pPr>
        <w:rPr>
          <w:b/>
          <w:bCs/>
        </w:rPr>
      </w:pPr>
      <w:r w:rsidRPr="00A04050">
        <w:rPr>
          <w:b/>
          <w:bCs/>
        </w:rPr>
        <w:t>Logic Tier:</w:t>
      </w:r>
    </w:p>
    <w:p w14:paraId="58B2A56F" w14:textId="77777777" w:rsidR="00A04050" w:rsidRDefault="00A04050" w:rsidP="00A04050">
      <w:r w:rsidRPr="00A04050">
        <w:rPr>
          <w:b/>
          <w:bCs/>
        </w:rPr>
        <w:t>Sri Lankan Chatbot Loader Model:</w:t>
      </w:r>
      <w:r>
        <w:t xml:space="preserve"> These scripts are responsible for loading the chatbot and performing its initialization. It is amongst the principal component in charge of elements putting in place together, assembling the logic, and preparing the chatbot for user interactions.</w:t>
      </w:r>
    </w:p>
    <w:p w14:paraId="58818776" w14:textId="0CC6B2CD" w:rsidR="00A04050" w:rsidRDefault="00A04050" w:rsidP="00A04050">
      <w:r w:rsidRPr="00A04050">
        <w:rPr>
          <w:b/>
          <w:bCs/>
        </w:rPr>
        <w:lastRenderedPageBreak/>
        <w:t>Sri Lankan Chatbot Lawyer Model Loader Module:</w:t>
      </w:r>
      <w:r>
        <w:t xml:space="preserve"> In such a demonstration, the defined function pertains to the Chatbot Lawyer, which is responsible for model loading and initialization. Not only is this process performed to make sure that the chatbot has </w:t>
      </w:r>
      <w:r w:rsidR="009A44CF">
        <w:t>all</w:t>
      </w:r>
      <w:r>
        <w:t xml:space="preserve"> the specified legal knowledge to provide precise answers but also the language is created in a way that provides an automatic authorization for chatbot to provide legal support.</w:t>
      </w:r>
    </w:p>
    <w:p w14:paraId="7C36A888" w14:textId="3DC60F21" w:rsidR="00A04050" w:rsidRDefault="00A04050" w:rsidP="00A04050">
      <w:r w:rsidRPr="00A04050">
        <w:rPr>
          <w:b/>
          <w:bCs/>
        </w:rPr>
        <w:t>Sri Lankan Chatbot Lawyer:</w:t>
      </w:r>
      <w:r>
        <w:t xml:space="preserve"> The module has the main brain which contains all the needed intelligence. It answers the user queries, uses legal databases, and produces information fit for the task. </w:t>
      </w:r>
    </w:p>
    <w:p w14:paraId="57EC7479" w14:textId="1104BBE2" w:rsidR="00A04050" w:rsidRDefault="00A04050" w:rsidP="00A04050">
      <w:r w:rsidRPr="00A04050">
        <w:rPr>
          <w:b/>
          <w:bCs/>
        </w:rPr>
        <w:t>Dataset Creation Model Loader Module:</w:t>
      </w:r>
      <w:r>
        <w:t xml:space="preserve"> First, we will discuss the loading of the Model for Dataset Creation which keeps the key mechanism of the model in mind. Such system acts as a sentinel or quarantine for the world's states; thereby being able to design and structure context sensitive legal datasets.</w:t>
      </w:r>
      <w:r w:rsidR="009A44CF" w:rsidRPr="009A44CF">
        <w:t xml:space="preserve"> (Goutham, 2020)</w:t>
      </w:r>
    </w:p>
    <w:p w14:paraId="253D2498" w14:textId="1B4BDB09" w:rsidR="00A04050" w:rsidRDefault="00A04050" w:rsidP="00A04050">
      <w:r w:rsidRPr="00A04050">
        <w:rPr>
          <w:b/>
          <w:bCs/>
        </w:rPr>
        <w:t>Dataset Creation Model: Module:</w:t>
      </w:r>
      <w:r>
        <w:t xml:space="preserve"> customizing datasets by way of using legal knowledge and environment. It generates datasets while portraying Sri Lankan legal situations. The system which adapts and builds a better one with changing legal norms gets promoted by it.</w:t>
      </w:r>
    </w:p>
    <w:p w14:paraId="263D5731" w14:textId="1B59FEE6" w:rsidR="00A04050" w:rsidRPr="00A04050" w:rsidRDefault="00A04050" w:rsidP="00A04050">
      <w:r w:rsidRPr="00A04050">
        <w:rPr>
          <w:b/>
          <w:bCs/>
        </w:rPr>
        <w:t>Output Generated Loader Module:</w:t>
      </w:r>
      <w:r>
        <w:t xml:space="preserve"> Such a module handles the import</w:t>
      </w:r>
      <w:r w:rsidR="009A44CF">
        <w:t>ant</w:t>
      </w:r>
      <w:r>
        <w:t xml:space="preserve"> performance of the Sri Lankan Chatbot Lawyer and the Dataset Creation Models. It guarantees smooth merging of response and data flow into the front end. This is made possible through diverse kinds of media.</w:t>
      </w:r>
    </w:p>
    <w:p w14:paraId="45108CBB" w14:textId="77777777" w:rsidR="00A04050" w:rsidRDefault="00A04050" w:rsidP="00A04050">
      <w:pPr>
        <w:rPr>
          <w:b/>
          <w:bCs/>
        </w:rPr>
      </w:pPr>
    </w:p>
    <w:p w14:paraId="6198FF01" w14:textId="77777777" w:rsidR="00A04050" w:rsidRDefault="00A04050" w:rsidP="00A04050">
      <w:pPr>
        <w:rPr>
          <w:b/>
          <w:bCs/>
        </w:rPr>
      </w:pPr>
      <w:r w:rsidRPr="00A04050">
        <w:rPr>
          <w:b/>
          <w:bCs/>
        </w:rPr>
        <w:t>Presentation Tier:</w:t>
      </w:r>
    </w:p>
    <w:p w14:paraId="69C80B95" w14:textId="77777777" w:rsidR="00A04050" w:rsidRDefault="00A04050" w:rsidP="00A04050">
      <w:pPr>
        <w:rPr>
          <w:b/>
        </w:rPr>
      </w:pPr>
      <w:r w:rsidRPr="00A04050">
        <w:rPr>
          <w:b/>
        </w:rPr>
        <w:t>Landing Page:</w:t>
      </w:r>
      <w:r w:rsidRPr="00A04050">
        <w:t xml:space="preserve"> The </w:t>
      </w:r>
      <w:r w:rsidRPr="00A04050">
        <w:rPr>
          <w:bCs/>
        </w:rPr>
        <w:t>startup</w:t>
      </w:r>
      <w:r w:rsidRPr="00A04050">
        <w:t xml:space="preserve"> screen that invites the user to navigate the software. It helps to get started by offering you an opportunity to get the first-hand overview and consultancy on the matter or by supplying you with the proper dataset</w:t>
      </w:r>
      <w:r>
        <w:rPr>
          <w:b/>
        </w:rPr>
        <w:t>.</w:t>
      </w:r>
    </w:p>
    <w:p w14:paraId="640CB24C" w14:textId="4613415F" w:rsidR="00A04050" w:rsidRDefault="00A04050" w:rsidP="00A04050">
      <w:r w:rsidRPr="00A04050">
        <w:rPr>
          <w:b/>
        </w:rPr>
        <w:t>User Prompt Input Screen:</w:t>
      </w:r>
      <w:r w:rsidRPr="00A04050">
        <w:t xml:space="preserve"> </w:t>
      </w:r>
      <w:r w:rsidR="009A44CF">
        <w:t>This is basically chatting style screen where the prompt and output will be shown in a chat format.</w:t>
      </w:r>
    </w:p>
    <w:p w14:paraId="4F09A993" w14:textId="31914463" w:rsidR="00A04050" w:rsidRPr="009A44CF" w:rsidRDefault="00A04050" w:rsidP="00A04050">
      <w:pPr>
        <w:rPr>
          <w:bCs/>
        </w:rPr>
      </w:pPr>
      <w:r w:rsidRPr="00A04050">
        <w:rPr>
          <w:b/>
        </w:rPr>
        <w:t>Processing Screen:</w:t>
      </w:r>
      <w:r>
        <w:rPr>
          <w:b/>
        </w:rPr>
        <w:t xml:space="preserve"> </w:t>
      </w:r>
      <w:r w:rsidR="009A44CF">
        <w:rPr>
          <w:bCs/>
        </w:rPr>
        <w:t>This is the same chat screen with the loading icon showing that the request has been sent.</w:t>
      </w:r>
    </w:p>
    <w:p w14:paraId="47F134FB" w14:textId="7037B36C" w:rsidR="00A04050" w:rsidRPr="00A04050" w:rsidRDefault="00A04050" w:rsidP="00A04050">
      <w:pPr>
        <w:rPr>
          <w:b/>
          <w:bCs/>
        </w:rPr>
      </w:pPr>
      <w:r w:rsidRPr="00A04050">
        <w:rPr>
          <w:b/>
        </w:rPr>
        <w:t>Output Screen:</w:t>
      </w:r>
      <w:r w:rsidRPr="00A04050">
        <w:t xml:space="preserve"> </w:t>
      </w:r>
      <w:r w:rsidR="00BB351D">
        <w:t>Again,</w:t>
      </w:r>
      <w:r w:rsidR="009A44CF">
        <w:t xml:space="preserve"> the output screen is also the same chat screen with the response from the </w:t>
      </w:r>
      <w:proofErr w:type="gramStart"/>
      <w:r w:rsidR="009A44CF">
        <w:t>server</w:t>
      </w:r>
      <w:proofErr w:type="gramEnd"/>
    </w:p>
    <w:p w14:paraId="22CD1B28" w14:textId="546F088A" w:rsidR="00495010" w:rsidRDefault="00495010" w:rsidP="00A04050">
      <w:pPr>
        <w:pStyle w:val="Heading2"/>
      </w:pPr>
      <w:bookmarkStart w:id="88" w:name="_Toc158883407"/>
      <w:r>
        <w:lastRenderedPageBreak/>
        <w:t>3.4. Low Level Design / System Design</w:t>
      </w:r>
      <w:bookmarkEnd w:id="88"/>
    </w:p>
    <w:p w14:paraId="60CAE796" w14:textId="745AC075" w:rsidR="00495010" w:rsidRDefault="00B4508E" w:rsidP="00B4508E">
      <w:pPr>
        <w:pStyle w:val="Heading3"/>
      </w:pPr>
      <w:bookmarkStart w:id="89" w:name="_Toc158883408"/>
      <w:r>
        <w:t xml:space="preserve">3.4.1. </w:t>
      </w:r>
      <w:r w:rsidR="00495010">
        <w:t>Design Paradigm</w:t>
      </w:r>
      <w:bookmarkEnd w:id="89"/>
    </w:p>
    <w:p w14:paraId="68A6A8DC" w14:textId="4F1A2D73" w:rsidR="00A04050" w:rsidRPr="00A04050" w:rsidRDefault="00A04050" w:rsidP="00A04050">
      <w:pPr>
        <w:rPr>
          <w:b/>
        </w:rPr>
      </w:pPr>
      <w:r w:rsidRPr="00A04050">
        <w:t xml:space="preserve">The </w:t>
      </w:r>
      <w:r w:rsidRPr="00A04050">
        <w:rPr>
          <w:bCs/>
        </w:rPr>
        <w:t xml:space="preserve">Structured Systems Analysis and Design Method (SSADM) </w:t>
      </w:r>
      <w:r w:rsidRPr="00A04050">
        <w:t xml:space="preserve">is the paradigm chosen for the project in the making up of the Chatbot Lawyer and the domain-specific dataset creation project. This choice essentially is </w:t>
      </w:r>
      <w:r w:rsidRPr="009A44CF">
        <w:rPr>
          <w:bCs/>
        </w:rPr>
        <w:t>because</w:t>
      </w:r>
      <w:r w:rsidRPr="00A04050">
        <w:t xml:space="preserve"> the project requires a structured and phased approach whereby all issues related to building of a </w:t>
      </w:r>
      <w:r w:rsidRPr="009A44CF">
        <w:rPr>
          <w:bCs/>
        </w:rPr>
        <w:t>chatbot</w:t>
      </w:r>
      <w:r w:rsidRPr="00A04050">
        <w:rPr>
          <w:b/>
        </w:rPr>
        <w:t>,</w:t>
      </w:r>
      <w:r w:rsidRPr="00A04050">
        <w:t xml:space="preserve"> and creation of domain specific dataset solution will be addressed beginning with the simplest. SSADM was most brilliant in the use of structural model to analyze components of computer system, as well as in reporting comprehensive documentation and keeping a logical sequence during the feature development. This technique completely reflects the communications systems and the </w:t>
      </w:r>
      <w:r w:rsidRPr="009A44CF">
        <w:rPr>
          <w:bCs/>
        </w:rPr>
        <w:t>goals</w:t>
      </w:r>
      <w:r w:rsidRPr="00A04050">
        <w:t xml:space="preserve"> of collaborative work, creating prerequisites to stipulate SSADM rather than Object-Oriented Analysis and Design (OOAD) for their suitability in systematic and efficient development</w:t>
      </w:r>
      <w:r w:rsidR="00B4508E">
        <w:t xml:space="preserve">3.5. </w:t>
      </w:r>
      <w:r w:rsidR="00495010">
        <w:t>Detailed Design Diagrams</w:t>
      </w:r>
    </w:p>
    <w:p w14:paraId="1D433C7E" w14:textId="348B8CD5" w:rsidR="006B68A5" w:rsidRDefault="00B4508E" w:rsidP="00E301B4">
      <w:pPr>
        <w:pStyle w:val="Heading3"/>
      </w:pPr>
      <w:bookmarkStart w:id="90" w:name="_Toc158883409"/>
      <w:r>
        <w:t xml:space="preserve">3.5.1. </w:t>
      </w:r>
      <w:r w:rsidR="00495010">
        <w:t>Component Diagrams</w:t>
      </w:r>
      <w:bookmarkEnd w:id="90"/>
    </w:p>
    <w:p w14:paraId="04FBF6D4" w14:textId="77777777" w:rsidR="00B018D8" w:rsidRDefault="00A04050" w:rsidP="00B018D8">
      <w:pPr>
        <w:keepNext/>
      </w:pPr>
      <w:r w:rsidRPr="00A04050">
        <w:rPr>
          <w:noProof/>
        </w:rPr>
        <w:drawing>
          <wp:inline distT="0" distB="0" distL="0" distR="0" wp14:anchorId="3B4824A8" wp14:editId="6D96280E">
            <wp:extent cx="5731510" cy="3576320"/>
            <wp:effectExtent l="0" t="0" r="0" b="5080"/>
            <wp:docPr id="1537259815"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259815" name="Picture 1" descr="A diagram of a model&#10;&#10;Description automatically generated"/>
                    <pic:cNvPicPr/>
                  </pic:nvPicPr>
                  <pic:blipFill>
                    <a:blip r:embed="rId12"/>
                    <a:stretch>
                      <a:fillRect/>
                    </a:stretch>
                  </pic:blipFill>
                  <pic:spPr>
                    <a:xfrm>
                      <a:off x="0" y="0"/>
                      <a:ext cx="5731510" cy="3576320"/>
                    </a:xfrm>
                    <a:prstGeom prst="rect">
                      <a:avLst/>
                    </a:prstGeom>
                  </pic:spPr>
                </pic:pic>
              </a:graphicData>
            </a:graphic>
          </wp:inline>
        </w:drawing>
      </w:r>
    </w:p>
    <w:p w14:paraId="55251D09" w14:textId="3B093577" w:rsidR="00E301B4" w:rsidRDefault="00B018D8" w:rsidP="00B018D8">
      <w:pPr>
        <w:pStyle w:val="Caption"/>
        <w:ind w:left="2880"/>
      </w:pPr>
      <w:r>
        <w:t xml:space="preserve">        </w:t>
      </w:r>
      <w:bookmarkStart w:id="91" w:name="_Toc158882718"/>
      <w:r>
        <w:t xml:space="preserve">Figure </w:t>
      </w:r>
      <w:r>
        <w:fldChar w:fldCharType="begin"/>
      </w:r>
      <w:r>
        <w:instrText xml:space="preserve"> SEQ Figure \* ARABIC </w:instrText>
      </w:r>
      <w:r>
        <w:fldChar w:fldCharType="separate"/>
      </w:r>
      <w:r w:rsidR="00A55A8E">
        <w:rPr>
          <w:noProof/>
        </w:rPr>
        <w:t>6</w:t>
      </w:r>
      <w:r>
        <w:fldChar w:fldCharType="end"/>
      </w:r>
      <w:r>
        <w:t xml:space="preserve"> - Component Diagram</w:t>
      </w:r>
      <w:bookmarkEnd w:id="91"/>
    </w:p>
    <w:p w14:paraId="4DBE91FE" w14:textId="77777777" w:rsidR="00B018D8" w:rsidRPr="00E301B4" w:rsidRDefault="00B018D8" w:rsidP="00E301B4"/>
    <w:p w14:paraId="02906F52" w14:textId="1576FCC5" w:rsidR="00B4508E" w:rsidRDefault="00B4508E" w:rsidP="00B4508E">
      <w:pPr>
        <w:pStyle w:val="Heading3"/>
      </w:pPr>
      <w:bookmarkStart w:id="92" w:name="_Toc158883410"/>
      <w:r>
        <w:lastRenderedPageBreak/>
        <w:t>3.5.</w:t>
      </w:r>
      <w:r w:rsidR="00E301B4">
        <w:t>2</w:t>
      </w:r>
      <w:r>
        <w:t>. System Process Flow Chart</w:t>
      </w:r>
      <w:bookmarkEnd w:id="92"/>
    </w:p>
    <w:p w14:paraId="1F4363DF" w14:textId="77777777" w:rsidR="00B018D8" w:rsidRDefault="0014203D" w:rsidP="00B018D8">
      <w:pPr>
        <w:keepNext/>
      </w:pPr>
      <w:r>
        <w:rPr>
          <w:noProof/>
        </w:rPr>
        <w:drawing>
          <wp:inline distT="0" distB="0" distL="0" distR="0" wp14:anchorId="7D73C7F7" wp14:editId="12D13015">
            <wp:extent cx="5731510" cy="8145145"/>
            <wp:effectExtent l="0" t="0" r="0" b="0"/>
            <wp:docPr id="594935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8145145"/>
                    </a:xfrm>
                    <a:prstGeom prst="rect">
                      <a:avLst/>
                    </a:prstGeom>
                    <a:noFill/>
                    <a:ln>
                      <a:noFill/>
                    </a:ln>
                  </pic:spPr>
                </pic:pic>
              </a:graphicData>
            </a:graphic>
          </wp:inline>
        </w:drawing>
      </w:r>
    </w:p>
    <w:p w14:paraId="080DC030" w14:textId="67DD3DFB" w:rsidR="00B018D8" w:rsidRPr="006B68A5" w:rsidRDefault="00B018D8" w:rsidP="00B018D8">
      <w:pPr>
        <w:pStyle w:val="Caption"/>
        <w:ind w:left="2880" w:firstLine="720"/>
      </w:pPr>
      <w:bookmarkStart w:id="93" w:name="_Toc158882719"/>
      <w:r>
        <w:t xml:space="preserve">Figure </w:t>
      </w:r>
      <w:r>
        <w:fldChar w:fldCharType="begin"/>
      </w:r>
      <w:r>
        <w:instrText xml:space="preserve"> SEQ Figure \* ARABIC </w:instrText>
      </w:r>
      <w:r>
        <w:fldChar w:fldCharType="separate"/>
      </w:r>
      <w:r w:rsidR="00A55A8E">
        <w:rPr>
          <w:noProof/>
        </w:rPr>
        <w:t>7</w:t>
      </w:r>
      <w:r>
        <w:fldChar w:fldCharType="end"/>
      </w:r>
      <w:r>
        <w:t xml:space="preserve"> - Flow Chart</w:t>
      </w:r>
      <w:bookmarkEnd w:id="93"/>
    </w:p>
    <w:p w14:paraId="2D39DE16" w14:textId="5F1726E9" w:rsidR="00206269" w:rsidRDefault="00B4508E" w:rsidP="008F5679">
      <w:pPr>
        <w:pStyle w:val="Heading3"/>
      </w:pPr>
      <w:bookmarkStart w:id="94" w:name="_Toc158883411"/>
      <w:r>
        <w:lastRenderedPageBreak/>
        <w:t>3.5.</w:t>
      </w:r>
      <w:r w:rsidR="00E301B4">
        <w:t>3</w:t>
      </w:r>
      <w:r>
        <w:t>. User Interface Design</w:t>
      </w:r>
      <w:r w:rsidR="00206269">
        <w:t xml:space="preserve"> (Low Fidelity Wireframe)</w:t>
      </w:r>
      <w:bookmarkEnd w:id="94"/>
    </w:p>
    <w:p w14:paraId="783D7BFF" w14:textId="77777777" w:rsidR="00B018D8" w:rsidRDefault="00A04050" w:rsidP="00B018D8">
      <w:pPr>
        <w:keepNext/>
        <w:jc w:val="center"/>
      </w:pPr>
      <w:r w:rsidRPr="00A04050">
        <w:rPr>
          <w:noProof/>
        </w:rPr>
        <w:drawing>
          <wp:inline distT="0" distB="0" distL="0" distR="0" wp14:anchorId="0F5349E0" wp14:editId="2A2F358F">
            <wp:extent cx="5731510" cy="4075430"/>
            <wp:effectExtent l="0" t="0" r="0" b="1270"/>
            <wp:docPr id="20855924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592447" name="Picture 1" descr="A screenshot of a computer&#10;&#10;Description automatically generated"/>
                    <pic:cNvPicPr/>
                  </pic:nvPicPr>
                  <pic:blipFill>
                    <a:blip r:embed="rId14"/>
                    <a:stretch>
                      <a:fillRect/>
                    </a:stretch>
                  </pic:blipFill>
                  <pic:spPr>
                    <a:xfrm>
                      <a:off x="0" y="0"/>
                      <a:ext cx="5731510" cy="4075430"/>
                    </a:xfrm>
                    <a:prstGeom prst="rect">
                      <a:avLst/>
                    </a:prstGeom>
                  </pic:spPr>
                </pic:pic>
              </a:graphicData>
            </a:graphic>
          </wp:inline>
        </w:drawing>
      </w:r>
    </w:p>
    <w:p w14:paraId="193070AD" w14:textId="63B9BCB2" w:rsidR="00213397" w:rsidRPr="00213397" w:rsidRDefault="00B018D8" w:rsidP="00B018D8">
      <w:pPr>
        <w:pStyle w:val="Caption"/>
        <w:jc w:val="center"/>
      </w:pPr>
      <w:bookmarkStart w:id="95" w:name="_Toc158882720"/>
      <w:r>
        <w:t xml:space="preserve">Figure </w:t>
      </w:r>
      <w:r>
        <w:fldChar w:fldCharType="begin"/>
      </w:r>
      <w:r>
        <w:instrText xml:space="preserve"> SEQ Figure \* ARABIC </w:instrText>
      </w:r>
      <w:r>
        <w:fldChar w:fldCharType="separate"/>
      </w:r>
      <w:r w:rsidR="00A55A8E">
        <w:rPr>
          <w:noProof/>
        </w:rPr>
        <w:t>8</w:t>
      </w:r>
      <w:r>
        <w:fldChar w:fldCharType="end"/>
      </w:r>
      <w:r>
        <w:t xml:space="preserve"> - Chatbot Wireframe</w:t>
      </w:r>
      <w:bookmarkEnd w:id="95"/>
    </w:p>
    <w:p w14:paraId="40D00F15" w14:textId="69E1A409" w:rsidR="00B4508E" w:rsidRDefault="00B4508E" w:rsidP="00B4508E">
      <w:pPr>
        <w:pStyle w:val="Heading2"/>
      </w:pPr>
      <w:bookmarkStart w:id="96" w:name="_Toc158883412"/>
      <w:r>
        <w:t>3.6. Chapter Summary</w:t>
      </w:r>
      <w:bookmarkEnd w:id="96"/>
    </w:p>
    <w:p w14:paraId="2375DBE4" w14:textId="32F3318D" w:rsidR="00B4508E" w:rsidRDefault="00A04050" w:rsidP="00522150">
      <w:pPr>
        <w:rPr>
          <w:rFonts w:eastAsiaTheme="majorEastAsia" w:cstheme="majorBidi"/>
          <w:color w:val="000000" w:themeColor="text1"/>
          <w:sz w:val="28"/>
          <w:szCs w:val="26"/>
        </w:rPr>
      </w:pPr>
      <w:r w:rsidRPr="00A04050">
        <w:t>AI Chatbot lawyer, as well as domain-specific dataset creation, faced the challenges of AI in legal assistance with the help of finding problem domain and conducting a systematic literature review. Through the solution of the difficulty of laborious screenshot handling and by underscoring the fact that the case law system does not possess any specialized tools, the project aims to create a gap that was left in the legal reality. The arising of a Sri Lankan legal dataset and a chatbot lawyer made in Sri Lanka were evident when we headed for a technical review. Its unique elements, which comprise the country specific approach and the server-side app, differentiate it from the other AI solutions for the law, with their prospect to develop for the Sri Lankan legislation such assistance that can be adapted to the Sri Lankan legal intricacies using the Structured Systems Analysis and Design Method (SSADM).</w:t>
      </w:r>
      <w:r w:rsidR="00B4508E">
        <w:br w:type="page"/>
      </w:r>
    </w:p>
    <w:p w14:paraId="331C6F0A" w14:textId="16ED2410" w:rsidR="00B4508E" w:rsidRDefault="00B4508E" w:rsidP="00B4508E">
      <w:pPr>
        <w:pStyle w:val="Heading1"/>
      </w:pPr>
      <w:bookmarkStart w:id="97" w:name="_Toc158883413"/>
      <w:r>
        <w:lastRenderedPageBreak/>
        <w:t>Chapter 04 – Initial Implementation</w:t>
      </w:r>
      <w:bookmarkEnd w:id="97"/>
    </w:p>
    <w:p w14:paraId="21704F1F" w14:textId="23D8ABB4" w:rsidR="00B4508E" w:rsidRDefault="00B4508E" w:rsidP="00B4508E">
      <w:pPr>
        <w:pStyle w:val="Heading2"/>
      </w:pPr>
      <w:bookmarkStart w:id="98" w:name="_Toc158883414"/>
      <w:r>
        <w:t>4.1. Chapter Overview</w:t>
      </w:r>
      <w:bookmarkEnd w:id="98"/>
    </w:p>
    <w:p w14:paraId="3150D5F6" w14:textId="77777777" w:rsidR="00A04050" w:rsidRDefault="00A04050" w:rsidP="00A04050">
      <w:pPr>
        <w:rPr>
          <w:b/>
        </w:rPr>
      </w:pPr>
      <w:r w:rsidRPr="00A04050">
        <w:t>In this chapter, the focus shifts from conceptualization to practical application as the initial implementation of the Chatbot Lawyer and Domain-Specific Dataset Creation project unfolds. This stage marks the translation of design and planning into tangible outcomes. The chapter outlines the key steps taken, challenges encountered, and the iterative process of bringing the project from the drawing board to its early operational phase.</w:t>
      </w:r>
    </w:p>
    <w:p w14:paraId="58C4438B" w14:textId="1A044828" w:rsidR="00B4508E" w:rsidRDefault="00B4508E" w:rsidP="007278E1">
      <w:pPr>
        <w:pStyle w:val="Heading2"/>
      </w:pPr>
      <w:bookmarkStart w:id="99" w:name="_Toc158883415"/>
      <w:r>
        <w:t>4.2. Technology Selection</w:t>
      </w:r>
      <w:bookmarkEnd w:id="99"/>
    </w:p>
    <w:p w14:paraId="47C6452B" w14:textId="62394DBA" w:rsidR="00B4508E" w:rsidRDefault="00B4508E" w:rsidP="00B4508E">
      <w:pPr>
        <w:pStyle w:val="Heading3"/>
      </w:pPr>
      <w:bookmarkStart w:id="100" w:name="_Toc158883416"/>
      <w:r>
        <w:t>4.2.1. Technology Stack</w:t>
      </w:r>
      <w:bookmarkEnd w:id="100"/>
    </w:p>
    <w:p w14:paraId="79CB2E88" w14:textId="77777777" w:rsidR="00B018D8" w:rsidRDefault="00416F34" w:rsidP="00B018D8">
      <w:pPr>
        <w:keepNext/>
        <w:jc w:val="center"/>
      </w:pPr>
      <w:r w:rsidRPr="00416F34">
        <w:rPr>
          <w:noProof/>
        </w:rPr>
        <w:drawing>
          <wp:inline distT="0" distB="0" distL="0" distR="0" wp14:anchorId="30A2B366" wp14:editId="03BB4FD8">
            <wp:extent cx="5731510" cy="4519295"/>
            <wp:effectExtent l="0" t="0" r="0" b="1905"/>
            <wp:docPr id="62416484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164849" name="Picture 1" descr="A screenshot of a computer program&#10;&#10;Description automatically generated"/>
                    <pic:cNvPicPr/>
                  </pic:nvPicPr>
                  <pic:blipFill>
                    <a:blip r:embed="rId15"/>
                    <a:stretch>
                      <a:fillRect/>
                    </a:stretch>
                  </pic:blipFill>
                  <pic:spPr>
                    <a:xfrm>
                      <a:off x="0" y="0"/>
                      <a:ext cx="5731510" cy="4519295"/>
                    </a:xfrm>
                    <a:prstGeom prst="rect">
                      <a:avLst/>
                    </a:prstGeom>
                  </pic:spPr>
                </pic:pic>
              </a:graphicData>
            </a:graphic>
          </wp:inline>
        </w:drawing>
      </w:r>
    </w:p>
    <w:p w14:paraId="7E07F02C" w14:textId="727DBE1F" w:rsidR="00E56323" w:rsidRDefault="00B018D8" w:rsidP="00B018D8">
      <w:pPr>
        <w:pStyle w:val="Caption"/>
        <w:jc w:val="center"/>
      </w:pPr>
      <w:bookmarkStart w:id="101" w:name="_Toc158882721"/>
      <w:r>
        <w:t xml:space="preserve">Figure </w:t>
      </w:r>
      <w:r>
        <w:fldChar w:fldCharType="begin"/>
      </w:r>
      <w:r>
        <w:instrText xml:space="preserve"> SEQ Figure \* ARABIC </w:instrText>
      </w:r>
      <w:r>
        <w:fldChar w:fldCharType="separate"/>
      </w:r>
      <w:r w:rsidR="00A55A8E">
        <w:rPr>
          <w:noProof/>
        </w:rPr>
        <w:t>9</w:t>
      </w:r>
      <w:r>
        <w:fldChar w:fldCharType="end"/>
      </w:r>
      <w:r>
        <w:t xml:space="preserve"> - Technology Stack</w:t>
      </w:r>
      <w:bookmarkEnd w:id="101"/>
    </w:p>
    <w:p w14:paraId="125A0A2C" w14:textId="50CF427B" w:rsidR="00B4508E" w:rsidRDefault="00B4508E" w:rsidP="00B4508E">
      <w:pPr>
        <w:pStyle w:val="Heading3"/>
      </w:pPr>
      <w:bookmarkStart w:id="102" w:name="_Toc158883417"/>
      <w:r>
        <w:lastRenderedPageBreak/>
        <w:t>4.2.2. Data Set Selection</w:t>
      </w:r>
      <w:bookmarkEnd w:id="102"/>
    </w:p>
    <w:p w14:paraId="12836A1A" w14:textId="3444189A" w:rsidR="00A04050" w:rsidRPr="00A04050" w:rsidRDefault="00A04050" w:rsidP="00A04050">
      <w:r w:rsidRPr="00A04050">
        <w:t>The dataset for the Chatbot Lawyer and Domain-Specific Dataset Creation project was meticulously crafted by extracting raw law data from the official website of the Parliament of Sri Lanka (parliament.lk). The process involved comprehensive scraping and collection methods to ensure a diverse and representative set of legal documents. The raw law data obtained serves as the foundation for creating a robust and contextually relevant dataset, aligning with the specific legal nuances of Sri Lanka. This strategic approach to data selection aims to enhance the effectiveness and accuracy of the chatbot in providing tailored legal information to users.</w:t>
      </w:r>
      <w:r w:rsidR="009A44CF" w:rsidRPr="009A44CF">
        <w:t xml:space="preserve"> (Goutham, 2020)</w:t>
      </w:r>
    </w:p>
    <w:p w14:paraId="424BE348" w14:textId="4B1F8101" w:rsidR="00B4508E" w:rsidRDefault="00B4508E" w:rsidP="00B4508E">
      <w:pPr>
        <w:pStyle w:val="Heading3"/>
      </w:pPr>
      <w:bookmarkStart w:id="103" w:name="_Toc158883418"/>
      <w:r>
        <w:t>4.2.3. Development Frameworks</w:t>
      </w:r>
      <w:bookmarkEnd w:id="103"/>
    </w:p>
    <w:tbl>
      <w:tblPr>
        <w:tblStyle w:val="TableGrid"/>
        <w:tblW w:w="0" w:type="auto"/>
        <w:tblLook w:val="04A0" w:firstRow="1" w:lastRow="0" w:firstColumn="1" w:lastColumn="0" w:noHBand="0" w:noVBand="1"/>
      </w:tblPr>
      <w:tblGrid>
        <w:gridCol w:w="1615"/>
        <w:gridCol w:w="7401"/>
      </w:tblGrid>
      <w:tr w:rsidR="0097482A" w14:paraId="5FC4D5AE" w14:textId="77777777" w:rsidTr="00B13959">
        <w:tc>
          <w:tcPr>
            <w:tcW w:w="1615" w:type="dxa"/>
          </w:tcPr>
          <w:p w14:paraId="10538752" w14:textId="0C9E5E00" w:rsidR="0097482A" w:rsidRPr="007F61E2" w:rsidRDefault="0097482A" w:rsidP="007278E1">
            <w:pPr>
              <w:rPr>
                <w:b/>
                <w:bCs/>
              </w:rPr>
            </w:pPr>
            <w:r w:rsidRPr="007F61E2">
              <w:rPr>
                <w:b/>
                <w:bCs/>
              </w:rPr>
              <w:t>Framework</w:t>
            </w:r>
          </w:p>
        </w:tc>
        <w:tc>
          <w:tcPr>
            <w:tcW w:w="7401" w:type="dxa"/>
          </w:tcPr>
          <w:p w14:paraId="6F7B1440" w14:textId="3410808F" w:rsidR="0097482A" w:rsidRPr="007F61E2" w:rsidRDefault="002F2195" w:rsidP="007278E1">
            <w:pPr>
              <w:rPr>
                <w:b/>
                <w:bCs/>
              </w:rPr>
            </w:pPr>
            <w:r w:rsidRPr="007F61E2">
              <w:rPr>
                <w:b/>
                <w:bCs/>
              </w:rPr>
              <w:t>Rationale</w:t>
            </w:r>
          </w:p>
        </w:tc>
      </w:tr>
      <w:tr w:rsidR="00A04050" w14:paraId="2FACD909" w14:textId="77777777" w:rsidTr="00B13959">
        <w:tc>
          <w:tcPr>
            <w:tcW w:w="1615" w:type="dxa"/>
          </w:tcPr>
          <w:p w14:paraId="1D466CEC" w14:textId="2B24777E" w:rsidR="00A04050" w:rsidRDefault="00A04050" w:rsidP="00A04050">
            <w:r w:rsidRPr="002675CA">
              <w:t>Flask</w:t>
            </w:r>
          </w:p>
        </w:tc>
        <w:tc>
          <w:tcPr>
            <w:tcW w:w="7401" w:type="dxa"/>
          </w:tcPr>
          <w:p w14:paraId="31CD651D" w14:textId="3F0F4089" w:rsidR="00A04050" w:rsidRDefault="00A04050" w:rsidP="00A04050">
            <w:pPr>
              <w:keepNext/>
            </w:pPr>
            <w:r w:rsidRPr="002675CA">
              <w:t>Flask was chosen as the primary web framework for its simplicity, flexibility, and efficient development cycle.</w:t>
            </w:r>
          </w:p>
        </w:tc>
      </w:tr>
      <w:tr w:rsidR="00A04050" w14:paraId="22A6C370" w14:textId="77777777" w:rsidTr="00B13959">
        <w:tc>
          <w:tcPr>
            <w:tcW w:w="1615" w:type="dxa"/>
          </w:tcPr>
          <w:p w14:paraId="6AE5C1BC" w14:textId="263EDFD5" w:rsidR="00A04050" w:rsidRDefault="00A04050" w:rsidP="00A04050">
            <w:proofErr w:type="spellStart"/>
            <w:r w:rsidRPr="002675CA">
              <w:t>Questgen</w:t>
            </w:r>
            <w:proofErr w:type="spellEnd"/>
          </w:p>
        </w:tc>
        <w:tc>
          <w:tcPr>
            <w:tcW w:w="7401" w:type="dxa"/>
          </w:tcPr>
          <w:p w14:paraId="0B464A8D" w14:textId="551DB389" w:rsidR="00A04050" w:rsidRDefault="00A04050" w:rsidP="00A04050">
            <w:pPr>
              <w:keepNext/>
            </w:pPr>
            <w:proofErr w:type="spellStart"/>
            <w:r w:rsidRPr="002675CA">
              <w:t>Questgen</w:t>
            </w:r>
            <w:proofErr w:type="spellEnd"/>
            <w:r w:rsidRPr="002675CA">
              <w:t xml:space="preserve"> is a crucial framework for question generation, contributing to the dataset enrichment process.</w:t>
            </w:r>
          </w:p>
        </w:tc>
      </w:tr>
      <w:tr w:rsidR="00A04050" w14:paraId="5F3F28AB" w14:textId="77777777" w:rsidTr="00B13959">
        <w:tc>
          <w:tcPr>
            <w:tcW w:w="1615" w:type="dxa"/>
          </w:tcPr>
          <w:p w14:paraId="7858EB18" w14:textId="6F7D81B5" w:rsidR="00A04050" w:rsidRDefault="00A04050" w:rsidP="00A04050">
            <w:r w:rsidRPr="002675CA">
              <w:t>Hugging Face Transformers</w:t>
            </w:r>
          </w:p>
        </w:tc>
        <w:tc>
          <w:tcPr>
            <w:tcW w:w="7401" w:type="dxa"/>
          </w:tcPr>
          <w:p w14:paraId="063FF8F9" w14:textId="3CE5EF05" w:rsidR="00A04050" w:rsidRDefault="00A04050" w:rsidP="00A04050">
            <w:pPr>
              <w:keepNext/>
            </w:pPr>
            <w:r w:rsidRPr="002675CA">
              <w:t>Leveraging the Transformers library from Hugging Face provides access to pre-trained language models for legal tasks.</w:t>
            </w:r>
          </w:p>
        </w:tc>
      </w:tr>
    </w:tbl>
    <w:p w14:paraId="444AC692" w14:textId="591663B5" w:rsidR="007278E1" w:rsidRPr="007278E1" w:rsidRDefault="0024727A" w:rsidP="0024727A">
      <w:pPr>
        <w:pStyle w:val="Caption"/>
        <w:spacing w:before="240"/>
        <w:jc w:val="center"/>
      </w:pPr>
      <w:bookmarkStart w:id="104" w:name="_Toc158883008"/>
      <w:r>
        <w:t xml:space="preserve">Table </w:t>
      </w:r>
      <w:r w:rsidR="00966E50">
        <w:fldChar w:fldCharType="begin"/>
      </w:r>
      <w:r w:rsidR="00966E50">
        <w:instrText xml:space="preserve"> SEQ Table \* ARABIC </w:instrText>
      </w:r>
      <w:r w:rsidR="00966E50">
        <w:fldChar w:fldCharType="separate"/>
      </w:r>
      <w:r w:rsidR="00A55A8E">
        <w:rPr>
          <w:noProof/>
        </w:rPr>
        <w:t>14</w:t>
      </w:r>
      <w:r w:rsidR="00966E50">
        <w:fldChar w:fldCharType="end"/>
      </w:r>
      <w:r>
        <w:t xml:space="preserve"> - Selection of Development Framework</w:t>
      </w:r>
      <w:bookmarkEnd w:id="104"/>
    </w:p>
    <w:p w14:paraId="79751EFF" w14:textId="2A29CC18" w:rsidR="00B4508E" w:rsidRDefault="00B4508E" w:rsidP="00B4508E">
      <w:pPr>
        <w:pStyle w:val="Heading3"/>
      </w:pPr>
      <w:bookmarkStart w:id="105" w:name="_Toc158883419"/>
      <w:r>
        <w:t>4.2.4. Programming Languages</w:t>
      </w:r>
      <w:bookmarkEnd w:id="105"/>
    </w:p>
    <w:tbl>
      <w:tblPr>
        <w:tblStyle w:val="TableGrid"/>
        <w:tblW w:w="0" w:type="auto"/>
        <w:tblLook w:val="04A0" w:firstRow="1" w:lastRow="0" w:firstColumn="1" w:lastColumn="0" w:noHBand="0" w:noVBand="1"/>
      </w:tblPr>
      <w:tblGrid>
        <w:gridCol w:w="1652"/>
        <w:gridCol w:w="7364"/>
      </w:tblGrid>
      <w:tr w:rsidR="004874FF" w:rsidRPr="00575B8E" w14:paraId="3D00A401" w14:textId="77777777" w:rsidTr="00A04050">
        <w:tc>
          <w:tcPr>
            <w:tcW w:w="1652" w:type="dxa"/>
            <w:vAlign w:val="center"/>
          </w:tcPr>
          <w:p w14:paraId="2257F29A" w14:textId="77777777" w:rsidR="004874FF" w:rsidRPr="00575B8E" w:rsidRDefault="004874FF" w:rsidP="003672A6">
            <w:pPr>
              <w:rPr>
                <w:b/>
                <w:bCs/>
              </w:rPr>
            </w:pPr>
            <w:r w:rsidRPr="00575B8E">
              <w:rPr>
                <w:b/>
                <w:bCs/>
              </w:rPr>
              <w:t>Programming Language</w:t>
            </w:r>
          </w:p>
        </w:tc>
        <w:tc>
          <w:tcPr>
            <w:tcW w:w="7364" w:type="dxa"/>
            <w:vAlign w:val="center"/>
          </w:tcPr>
          <w:p w14:paraId="2302C9B3" w14:textId="77777777" w:rsidR="004874FF" w:rsidRPr="00575B8E" w:rsidRDefault="004874FF" w:rsidP="003672A6">
            <w:pPr>
              <w:rPr>
                <w:b/>
                <w:bCs/>
              </w:rPr>
            </w:pPr>
            <w:r w:rsidRPr="00575B8E">
              <w:rPr>
                <w:b/>
                <w:bCs/>
              </w:rPr>
              <w:t>Reasoning</w:t>
            </w:r>
          </w:p>
        </w:tc>
      </w:tr>
      <w:tr w:rsidR="00A04050" w14:paraId="31FA2F6D" w14:textId="77777777" w:rsidTr="00A04050">
        <w:tc>
          <w:tcPr>
            <w:tcW w:w="1652" w:type="dxa"/>
          </w:tcPr>
          <w:p w14:paraId="5CA09B3E" w14:textId="28AA53A5" w:rsidR="00A04050" w:rsidRDefault="00A04050" w:rsidP="00A04050">
            <w:pPr>
              <w:jc w:val="left"/>
            </w:pPr>
            <w:r w:rsidRPr="00CD6E78">
              <w:t>Python</w:t>
            </w:r>
          </w:p>
        </w:tc>
        <w:tc>
          <w:tcPr>
            <w:tcW w:w="7364" w:type="dxa"/>
          </w:tcPr>
          <w:p w14:paraId="18709469" w14:textId="21ABCA1D" w:rsidR="00A04050" w:rsidRDefault="00A04050" w:rsidP="00A04050">
            <w:r w:rsidRPr="00CD6E78">
              <w:t>Python was chosen as the primary programming language due to its extensive libraries, readability, and widespread use in the fields of AI, machine learning, and web development.</w:t>
            </w:r>
          </w:p>
        </w:tc>
      </w:tr>
    </w:tbl>
    <w:p w14:paraId="2501BB6B" w14:textId="3F6071D5" w:rsidR="007E5228" w:rsidRDefault="001B0F1E" w:rsidP="001B0F1E">
      <w:pPr>
        <w:pStyle w:val="Caption"/>
        <w:spacing w:before="240"/>
        <w:jc w:val="center"/>
      </w:pPr>
      <w:bookmarkStart w:id="106" w:name="_Toc158883009"/>
      <w:r>
        <w:t xml:space="preserve">Table </w:t>
      </w:r>
      <w:r w:rsidR="00966E50">
        <w:fldChar w:fldCharType="begin"/>
      </w:r>
      <w:r w:rsidR="00966E50">
        <w:instrText xml:space="preserve"> SEQ Table \* ARABIC </w:instrText>
      </w:r>
      <w:r w:rsidR="00966E50">
        <w:fldChar w:fldCharType="separate"/>
      </w:r>
      <w:r w:rsidR="00A55A8E">
        <w:rPr>
          <w:noProof/>
        </w:rPr>
        <w:t>15</w:t>
      </w:r>
      <w:r w:rsidR="00966E50">
        <w:fldChar w:fldCharType="end"/>
      </w:r>
      <w:r>
        <w:t xml:space="preserve"> - Selection of Programming Languages</w:t>
      </w:r>
      <w:bookmarkEnd w:id="106"/>
    </w:p>
    <w:p w14:paraId="3D6D1FEC" w14:textId="145D0202" w:rsidR="00B4508E" w:rsidRDefault="00A04050" w:rsidP="00B4508E">
      <w:pPr>
        <w:pStyle w:val="Heading3"/>
      </w:pPr>
      <w:r>
        <w:t xml:space="preserve"> </w:t>
      </w:r>
      <w:bookmarkStart w:id="107" w:name="_Toc158883420"/>
      <w:r w:rsidR="00B4508E">
        <w:t>4.2.5. Libraries</w:t>
      </w:r>
      <w:bookmarkEnd w:id="107"/>
    </w:p>
    <w:tbl>
      <w:tblPr>
        <w:tblStyle w:val="TableGrid"/>
        <w:tblW w:w="0" w:type="auto"/>
        <w:tblLook w:val="04A0" w:firstRow="1" w:lastRow="0" w:firstColumn="1" w:lastColumn="0" w:noHBand="0" w:noVBand="1"/>
      </w:tblPr>
      <w:tblGrid>
        <w:gridCol w:w="1882"/>
        <w:gridCol w:w="7134"/>
      </w:tblGrid>
      <w:tr w:rsidR="006A2A3B" w14:paraId="4FCCEB55" w14:textId="77777777" w:rsidTr="00416F34">
        <w:tc>
          <w:tcPr>
            <w:tcW w:w="1882" w:type="dxa"/>
          </w:tcPr>
          <w:p w14:paraId="3DD94D5B" w14:textId="0C08753F" w:rsidR="006A2A3B" w:rsidRPr="0057441E" w:rsidRDefault="006A2A3B" w:rsidP="007278E1">
            <w:pPr>
              <w:rPr>
                <w:b/>
                <w:bCs/>
              </w:rPr>
            </w:pPr>
            <w:r w:rsidRPr="0057441E">
              <w:rPr>
                <w:b/>
                <w:bCs/>
              </w:rPr>
              <w:t>Library/Toolkit</w:t>
            </w:r>
          </w:p>
        </w:tc>
        <w:tc>
          <w:tcPr>
            <w:tcW w:w="7134" w:type="dxa"/>
          </w:tcPr>
          <w:p w14:paraId="547962B7" w14:textId="6C33042D" w:rsidR="006A2A3B" w:rsidRPr="0057441E" w:rsidRDefault="00303CEF" w:rsidP="007278E1">
            <w:pPr>
              <w:rPr>
                <w:b/>
                <w:bCs/>
              </w:rPr>
            </w:pPr>
            <w:r w:rsidRPr="0057441E">
              <w:rPr>
                <w:b/>
                <w:bCs/>
              </w:rPr>
              <w:t>Rationale</w:t>
            </w:r>
          </w:p>
        </w:tc>
      </w:tr>
      <w:tr w:rsidR="00A04050" w14:paraId="7C9BE6F5" w14:textId="77777777" w:rsidTr="00416F34">
        <w:tc>
          <w:tcPr>
            <w:tcW w:w="1882" w:type="dxa"/>
          </w:tcPr>
          <w:p w14:paraId="66741AE2" w14:textId="47FDBC96" w:rsidR="00A04050" w:rsidRPr="00A97D5E" w:rsidRDefault="00000000" w:rsidP="00A04050">
            <w:hyperlink r:id="rId16" w:history="1">
              <w:r w:rsidR="00A04050" w:rsidRPr="00A04050">
                <w:rPr>
                  <w:rStyle w:val="Hyperlink"/>
                </w:rPr>
                <w:t>transformers</w:t>
              </w:r>
            </w:hyperlink>
          </w:p>
        </w:tc>
        <w:tc>
          <w:tcPr>
            <w:tcW w:w="7134" w:type="dxa"/>
          </w:tcPr>
          <w:p w14:paraId="0F38442B" w14:textId="4AED586B" w:rsidR="00A04050" w:rsidRDefault="00A04050" w:rsidP="00A04050">
            <w:r w:rsidRPr="00BF432F">
              <w:t>Transformers provides state-of-the-art natural language processing (NLP) models, including GPT (Generative Pre-trained Transformer), essential for language-related tasks in the project.</w:t>
            </w:r>
          </w:p>
        </w:tc>
      </w:tr>
      <w:tr w:rsidR="00A04050" w14:paraId="0497D67A" w14:textId="77777777" w:rsidTr="00416F34">
        <w:tc>
          <w:tcPr>
            <w:tcW w:w="1882" w:type="dxa"/>
          </w:tcPr>
          <w:p w14:paraId="03F82DD5" w14:textId="5519F689" w:rsidR="00A04050" w:rsidRPr="00A97D5E" w:rsidRDefault="00000000" w:rsidP="00A04050">
            <w:hyperlink r:id="rId17" w:history="1">
              <w:r w:rsidR="00A04050" w:rsidRPr="00A04050">
                <w:rPr>
                  <w:rStyle w:val="Hyperlink"/>
                </w:rPr>
                <w:t>datasets</w:t>
              </w:r>
            </w:hyperlink>
          </w:p>
        </w:tc>
        <w:tc>
          <w:tcPr>
            <w:tcW w:w="7134" w:type="dxa"/>
          </w:tcPr>
          <w:p w14:paraId="6302FC59" w14:textId="6F0DFFC5" w:rsidR="00A04050" w:rsidRDefault="00A04050" w:rsidP="00A04050">
            <w:r w:rsidRPr="00BF432F">
              <w:t>The datasets library facilitates efficient management and access to datasets, ensuring seamless integration with the project's requirements.</w:t>
            </w:r>
          </w:p>
        </w:tc>
      </w:tr>
      <w:tr w:rsidR="00A04050" w14:paraId="260C3FA2" w14:textId="77777777" w:rsidTr="00416F34">
        <w:tc>
          <w:tcPr>
            <w:tcW w:w="1882" w:type="dxa"/>
          </w:tcPr>
          <w:p w14:paraId="500BA843" w14:textId="7F1E3C03" w:rsidR="00A04050" w:rsidRPr="00A97D5E" w:rsidRDefault="00000000" w:rsidP="00A04050">
            <w:hyperlink r:id="rId18" w:history="1">
              <w:r w:rsidR="00A04050" w:rsidRPr="00A04050">
                <w:rPr>
                  <w:rStyle w:val="Hyperlink"/>
                </w:rPr>
                <w:t>accelerate</w:t>
              </w:r>
            </w:hyperlink>
          </w:p>
        </w:tc>
        <w:tc>
          <w:tcPr>
            <w:tcW w:w="7134" w:type="dxa"/>
          </w:tcPr>
          <w:p w14:paraId="6A42F70B" w14:textId="3E0847B9" w:rsidR="00A04050" w:rsidRDefault="00A04050" w:rsidP="00A04050">
            <w:r w:rsidRPr="00BF432F">
              <w:t xml:space="preserve">Accelerate optimizes the performance of </w:t>
            </w:r>
            <w:proofErr w:type="spellStart"/>
            <w:r w:rsidRPr="00BF432F">
              <w:t>PyTorch</w:t>
            </w:r>
            <w:proofErr w:type="spellEnd"/>
            <w:r w:rsidRPr="00BF432F">
              <w:t xml:space="preserve"> computations, enhancing the efficiency of deep learning tasks and contributing to faster model training.</w:t>
            </w:r>
          </w:p>
        </w:tc>
      </w:tr>
      <w:tr w:rsidR="00A04050" w14:paraId="7BD79EC1" w14:textId="77777777" w:rsidTr="00416F34">
        <w:tc>
          <w:tcPr>
            <w:tcW w:w="1882" w:type="dxa"/>
          </w:tcPr>
          <w:p w14:paraId="3EF1ED23" w14:textId="3F0C07B0" w:rsidR="00A04050" w:rsidRPr="00A97D5E" w:rsidRDefault="00000000" w:rsidP="00A04050">
            <w:hyperlink r:id="rId19" w:history="1">
              <w:proofErr w:type="spellStart"/>
              <w:r w:rsidR="00A04050" w:rsidRPr="00A04050">
                <w:rPr>
                  <w:rStyle w:val="Hyperlink"/>
                </w:rPr>
                <w:t>peft</w:t>
              </w:r>
              <w:proofErr w:type="spellEnd"/>
            </w:hyperlink>
          </w:p>
        </w:tc>
        <w:tc>
          <w:tcPr>
            <w:tcW w:w="7134" w:type="dxa"/>
          </w:tcPr>
          <w:p w14:paraId="622335E6" w14:textId="23004891" w:rsidR="00A04050" w:rsidRDefault="00A04050" w:rsidP="00A04050">
            <w:proofErr w:type="spellStart"/>
            <w:r w:rsidRPr="00BF432F">
              <w:t>Peft</w:t>
            </w:r>
            <w:proofErr w:type="spellEnd"/>
            <w:r w:rsidRPr="00BF432F">
              <w:t xml:space="preserve"> is a Persian text extraction tool that aids in processing Persian language data, supporting multilingual capabilities in the project.</w:t>
            </w:r>
          </w:p>
        </w:tc>
      </w:tr>
      <w:tr w:rsidR="00A04050" w14:paraId="22556767" w14:textId="77777777" w:rsidTr="00416F34">
        <w:tc>
          <w:tcPr>
            <w:tcW w:w="1882" w:type="dxa"/>
          </w:tcPr>
          <w:p w14:paraId="133D181F" w14:textId="3229537A" w:rsidR="00A04050" w:rsidRPr="00A97D5E" w:rsidRDefault="00000000" w:rsidP="00A04050">
            <w:hyperlink r:id="rId20" w:history="1">
              <w:proofErr w:type="spellStart"/>
              <w:r w:rsidR="00A04050" w:rsidRPr="00A04050">
                <w:rPr>
                  <w:rStyle w:val="Hyperlink"/>
                </w:rPr>
                <w:t>trl</w:t>
              </w:r>
              <w:proofErr w:type="spellEnd"/>
            </w:hyperlink>
          </w:p>
        </w:tc>
        <w:tc>
          <w:tcPr>
            <w:tcW w:w="7134" w:type="dxa"/>
          </w:tcPr>
          <w:p w14:paraId="29D3183B" w14:textId="4077EB6F" w:rsidR="00A04050" w:rsidRDefault="00A04050" w:rsidP="00A04050">
            <w:r w:rsidRPr="00BF432F">
              <w:t xml:space="preserve">The TRL library is employed for Text Representation Learning, enhancing the </w:t>
            </w:r>
            <w:r w:rsidR="009A44CF" w:rsidRPr="00BF432F">
              <w:t>representation,</w:t>
            </w:r>
            <w:r w:rsidRPr="00BF432F">
              <w:t xml:space="preserve"> and understanding of textual data within the project.</w:t>
            </w:r>
          </w:p>
        </w:tc>
      </w:tr>
      <w:tr w:rsidR="00A04050" w14:paraId="35CB1823" w14:textId="77777777" w:rsidTr="00416F34">
        <w:tc>
          <w:tcPr>
            <w:tcW w:w="1882" w:type="dxa"/>
          </w:tcPr>
          <w:p w14:paraId="378D84D6" w14:textId="71C330CC" w:rsidR="00A04050" w:rsidRPr="00A97D5E" w:rsidRDefault="00000000" w:rsidP="00A04050">
            <w:hyperlink r:id="rId21" w:history="1">
              <w:proofErr w:type="spellStart"/>
              <w:r w:rsidR="00A04050" w:rsidRPr="00A04050">
                <w:rPr>
                  <w:rStyle w:val="Hyperlink"/>
                </w:rPr>
                <w:t>bitsandbytes</w:t>
              </w:r>
              <w:proofErr w:type="spellEnd"/>
            </w:hyperlink>
          </w:p>
        </w:tc>
        <w:tc>
          <w:tcPr>
            <w:tcW w:w="7134" w:type="dxa"/>
          </w:tcPr>
          <w:p w14:paraId="4B2DC428" w14:textId="424E090E" w:rsidR="00A04050" w:rsidRDefault="00A04050" w:rsidP="00A04050">
            <w:proofErr w:type="spellStart"/>
            <w:r w:rsidRPr="00BF432F">
              <w:t>Bitsandbytes</w:t>
            </w:r>
            <w:proofErr w:type="spellEnd"/>
            <w:r w:rsidRPr="00BF432F">
              <w:t xml:space="preserve"> contributes to the processing of binary data, a crucial aspect when handling various data formats in the context of the project.</w:t>
            </w:r>
          </w:p>
        </w:tc>
      </w:tr>
      <w:tr w:rsidR="00A04050" w14:paraId="4AAA4F34" w14:textId="77777777" w:rsidTr="00416F34">
        <w:trPr>
          <w:trHeight w:val="1209"/>
        </w:trPr>
        <w:tc>
          <w:tcPr>
            <w:tcW w:w="1882" w:type="dxa"/>
          </w:tcPr>
          <w:p w14:paraId="0B0A5200" w14:textId="7CFE0D71" w:rsidR="00A04050" w:rsidRPr="00A97D5E" w:rsidRDefault="00000000" w:rsidP="00A04050">
            <w:hyperlink r:id="rId22" w:history="1">
              <w:proofErr w:type="spellStart"/>
              <w:r w:rsidR="00A04050" w:rsidRPr="00A04050">
                <w:rPr>
                  <w:rStyle w:val="Hyperlink"/>
                </w:rPr>
                <w:t>fitz</w:t>
              </w:r>
              <w:proofErr w:type="spellEnd"/>
            </w:hyperlink>
          </w:p>
        </w:tc>
        <w:tc>
          <w:tcPr>
            <w:tcW w:w="7134" w:type="dxa"/>
            <w:vMerge w:val="restart"/>
          </w:tcPr>
          <w:p w14:paraId="32CD0A50" w14:textId="77777777" w:rsidR="00A04050" w:rsidRDefault="00A04050" w:rsidP="00A04050">
            <w:pPr>
              <w:jc w:val="left"/>
            </w:pPr>
            <w:r w:rsidRPr="00BF432F">
              <w:t xml:space="preserve">Fitz, or </w:t>
            </w:r>
            <w:proofErr w:type="spellStart"/>
            <w:r w:rsidRPr="00BF432F">
              <w:t>PyMuPDF</w:t>
            </w:r>
            <w:proofErr w:type="spellEnd"/>
            <w:r w:rsidRPr="00BF432F">
              <w:t>, supports PDF document manipulation, allowing for efficient extraction and processing of text from legal documents in the project.</w:t>
            </w:r>
          </w:p>
          <w:p w14:paraId="25F888F1" w14:textId="67C692B8" w:rsidR="00A04050" w:rsidRDefault="00A04050" w:rsidP="00A04050">
            <w:pPr>
              <w:jc w:val="left"/>
            </w:pPr>
            <w:proofErr w:type="spellStart"/>
            <w:r w:rsidRPr="00BF432F">
              <w:t>Numpy</w:t>
            </w:r>
            <w:proofErr w:type="spellEnd"/>
            <w:r w:rsidRPr="00BF432F">
              <w:t>, a fundamental library for numerical operations in Python, is upgraded to ensure compatibility and leverage the latest enhancements for efficient computation.</w:t>
            </w:r>
          </w:p>
        </w:tc>
      </w:tr>
      <w:tr w:rsidR="00A04050" w14:paraId="7F5B517E" w14:textId="77777777" w:rsidTr="00416F34">
        <w:tc>
          <w:tcPr>
            <w:tcW w:w="1882" w:type="dxa"/>
          </w:tcPr>
          <w:p w14:paraId="24F13A93" w14:textId="67C14094" w:rsidR="00A04050" w:rsidRPr="00A97D5E" w:rsidRDefault="00000000" w:rsidP="00A04050">
            <w:hyperlink r:id="rId23" w:history="1">
              <w:proofErr w:type="spellStart"/>
              <w:r w:rsidR="00A04050" w:rsidRPr="00A04050">
                <w:rPr>
                  <w:rStyle w:val="Hyperlink"/>
                </w:rPr>
                <w:t>numpy</w:t>
              </w:r>
              <w:proofErr w:type="spellEnd"/>
            </w:hyperlink>
          </w:p>
        </w:tc>
        <w:tc>
          <w:tcPr>
            <w:tcW w:w="7134" w:type="dxa"/>
            <w:vMerge/>
          </w:tcPr>
          <w:p w14:paraId="5560D86B" w14:textId="77777777" w:rsidR="00A04050" w:rsidRDefault="00A04050" w:rsidP="00A04050"/>
        </w:tc>
      </w:tr>
      <w:tr w:rsidR="00A04050" w14:paraId="37918DED" w14:textId="77777777" w:rsidTr="00416F34">
        <w:tc>
          <w:tcPr>
            <w:tcW w:w="1882" w:type="dxa"/>
          </w:tcPr>
          <w:p w14:paraId="4A4A1CB0" w14:textId="52860F18" w:rsidR="00A04050" w:rsidRPr="00A97D5E" w:rsidRDefault="00000000" w:rsidP="00A04050">
            <w:hyperlink r:id="rId24" w:history="1">
              <w:proofErr w:type="spellStart"/>
              <w:r w:rsidR="00A04050" w:rsidRPr="00A04050">
                <w:rPr>
                  <w:rStyle w:val="Hyperlink"/>
                </w:rPr>
                <w:t>spaCy</w:t>
              </w:r>
              <w:proofErr w:type="spellEnd"/>
            </w:hyperlink>
          </w:p>
        </w:tc>
        <w:tc>
          <w:tcPr>
            <w:tcW w:w="7134" w:type="dxa"/>
          </w:tcPr>
          <w:p w14:paraId="183B5751" w14:textId="237D6D9C" w:rsidR="00A04050" w:rsidRDefault="00A04050" w:rsidP="00A04050">
            <w:proofErr w:type="spellStart"/>
            <w:r w:rsidRPr="00BF432F">
              <w:t>SpaCy</w:t>
            </w:r>
            <w:proofErr w:type="spellEnd"/>
            <w:r w:rsidRPr="00BF432F">
              <w:t>, with version 2.3.3, serves as a reliable natural language processing (NLP) library, contributing to the linguistic analysis aspects of the project.</w:t>
            </w:r>
          </w:p>
        </w:tc>
      </w:tr>
      <w:tr w:rsidR="00A04050" w14:paraId="20FE69F0" w14:textId="77777777" w:rsidTr="00416F34">
        <w:tc>
          <w:tcPr>
            <w:tcW w:w="1882" w:type="dxa"/>
          </w:tcPr>
          <w:p w14:paraId="6B52A006" w14:textId="542B854A" w:rsidR="00A04050" w:rsidRPr="00A97D5E" w:rsidRDefault="00000000" w:rsidP="00A04050">
            <w:hyperlink r:id="rId25" w:history="1">
              <w:proofErr w:type="spellStart"/>
              <w:r w:rsidR="00A04050" w:rsidRPr="00A04050">
                <w:rPr>
                  <w:rStyle w:val="Hyperlink"/>
                </w:rPr>
                <w:t>pke</w:t>
              </w:r>
              <w:proofErr w:type="spellEnd"/>
            </w:hyperlink>
          </w:p>
        </w:tc>
        <w:tc>
          <w:tcPr>
            <w:tcW w:w="7134" w:type="dxa"/>
          </w:tcPr>
          <w:p w14:paraId="5BD1F705" w14:textId="549020E6" w:rsidR="00A04050" w:rsidRDefault="00A04050" w:rsidP="00A04050">
            <w:proofErr w:type="spellStart"/>
            <w:r w:rsidRPr="00BF432F">
              <w:t>Pke</w:t>
            </w:r>
            <w:proofErr w:type="spellEnd"/>
            <w:r w:rsidRPr="00BF432F">
              <w:t xml:space="preserve">, a Python </w:t>
            </w:r>
            <w:proofErr w:type="spellStart"/>
            <w:r w:rsidRPr="00BF432F">
              <w:t>Keyphrase</w:t>
            </w:r>
            <w:proofErr w:type="spellEnd"/>
            <w:r w:rsidRPr="00BF432F">
              <w:t xml:space="preserve"> Extraction library, is quietly installed to support the extraction of key legal phrases and terms, enhancing the project's information retrieval.</w:t>
            </w:r>
          </w:p>
        </w:tc>
      </w:tr>
      <w:tr w:rsidR="00A04050" w14:paraId="7EE4700C" w14:textId="77777777" w:rsidTr="00416F34">
        <w:tc>
          <w:tcPr>
            <w:tcW w:w="1882" w:type="dxa"/>
          </w:tcPr>
          <w:p w14:paraId="29C830BD" w14:textId="463E123B" w:rsidR="00A04050" w:rsidRPr="00A97D5E" w:rsidRDefault="00000000" w:rsidP="00A04050">
            <w:hyperlink r:id="rId26" w:history="1">
              <w:proofErr w:type="spellStart"/>
              <w:r w:rsidR="00A04050" w:rsidRPr="00A04050">
                <w:rPr>
                  <w:rStyle w:val="Hyperlink"/>
                </w:rPr>
                <w:t>nltk</w:t>
              </w:r>
              <w:proofErr w:type="spellEnd"/>
            </w:hyperlink>
          </w:p>
        </w:tc>
        <w:tc>
          <w:tcPr>
            <w:tcW w:w="7134" w:type="dxa"/>
          </w:tcPr>
          <w:p w14:paraId="00029A41" w14:textId="6107C4C4" w:rsidR="00A04050" w:rsidRDefault="00A04050" w:rsidP="00A04050">
            <w:pPr>
              <w:keepNext/>
            </w:pPr>
            <w:r w:rsidRPr="00BF432F">
              <w:t xml:space="preserve">The NLTK (Natural Language Toolkit) universal </w:t>
            </w:r>
            <w:proofErr w:type="spellStart"/>
            <w:r w:rsidRPr="00BF432F">
              <w:t>tagset</w:t>
            </w:r>
            <w:proofErr w:type="spellEnd"/>
            <w:r w:rsidRPr="00BF432F">
              <w:t xml:space="preserve"> is downloaded to facilitate universal part-of-speech tagging, contributing to linguistic analysis in the project.</w:t>
            </w:r>
          </w:p>
        </w:tc>
      </w:tr>
    </w:tbl>
    <w:p w14:paraId="3AF5E041" w14:textId="746AA812" w:rsidR="007278E1" w:rsidRPr="007278E1" w:rsidRDefault="00943B96" w:rsidP="00943B96">
      <w:pPr>
        <w:pStyle w:val="Caption"/>
        <w:spacing w:before="240"/>
        <w:jc w:val="center"/>
      </w:pPr>
      <w:bookmarkStart w:id="108" w:name="_Toc158883010"/>
      <w:r>
        <w:t xml:space="preserve">Table </w:t>
      </w:r>
      <w:r w:rsidR="00966E50">
        <w:fldChar w:fldCharType="begin"/>
      </w:r>
      <w:r w:rsidR="00966E50">
        <w:instrText xml:space="preserve"> SEQ Table \* ARABIC </w:instrText>
      </w:r>
      <w:r w:rsidR="00966E50">
        <w:fldChar w:fldCharType="separate"/>
      </w:r>
      <w:r w:rsidR="00A55A8E">
        <w:rPr>
          <w:noProof/>
        </w:rPr>
        <w:t>16</w:t>
      </w:r>
      <w:r w:rsidR="00966E50">
        <w:fldChar w:fldCharType="end"/>
      </w:r>
      <w:r>
        <w:t xml:space="preserve"> - Selection of Libraries</w:t>
      </w:r>
      <w:bookmarkEnd w:id="108"/>
    </w:p>
    <w:p w14:paraId="6B91900C" w14:textId="1626B694" w:rsidR="00B4508E" w:rsidRDefault="00B4508E" w:rsidP="00B4508E">
      <w:pPr>
        <w:pStyle w:val="Heading3"/>
      </w:pPr>
      <w:bookmarkStart w:id="109" w:name="_Toc158883421"/>
      <w:r>
        <w:t>4.2.6. IDE</w:t>
      </w:r>
      <w:bookmarkEnd w:id="109"/>
    </w:p>
    <w:tbl>
      <w:tblPr>
        <w:tblStyle w:val="TableGrid"/>
        <w:tblW w:w="0" w:type="auto"/>
        <w:tblLook w:val="04A0" w:firstRow="1" w:lastRow="0" w:firstColumn="1" w:lastColumn="0" w:noHBand="0" w:noVBand="1"/>
      </w:tblPr>
      <w:tblGrid>
        <w:gridCol w:w="2702"/>
        <w:gridCol w:w="6314"/>
      </w:tblGrid>
      <w:tr w:rsidR="006C6B88" w14:paraId="0D4AD6F9" w14:textId="77777777" w:rsidTr="004B3C47">
        <w:tc>
          <w:tcPr>
            <w:tcW w:w="2702" w:type="dxa"/>
          </w:tcPr>
          <w:p w14:paraId="425F7AB6" w14:textId="2B85FF0D" w:rsidR="006C6B88" w:rsidRPr="00484D67" w:rsidRDefault="006C6B88" w:rsidP="007278E1">
            <w:pPr>
              <w:rPr>
                <w:b/>
                <w:bCs/>
              </w:rPr>
            </w:pPr>
            <w:r w:rsidRPr="00484D67">
              <w:rPr>
                <w:b/>
                <w:bCs/>
              </w:rPr>
              <w:t>IDE / Code Editor</w:t>
            </w:r>
          </w:p>
        </w:tc>
        <w:tc>
          <w:tcPr>
            <w:tcW w:w="6314" w:type="dxa"/>
          </w:tcPr>
          <w:p w14:paraId="63F37134" w14:textId="77C0F1E9" w:rsidR="006C6B88" w:rsidRPr="00484D67" w:rsidRDefault="006C6B88" w:rsidP="007278E1">
            <w:pPr>
              <w:rPr>
                <w:b/>
                <w:bCs/>
              </w:rPr>
            </w:pPr>
            <w:r w:rsidRPr="00484D67">
              <w:rPr>
                <w:b/>
                <w:bCs/>
              </w:rPr>
              <w:t>Justification</w:t>
            </w:r>
          </w:p>
        </w:tc>
      </w:tr>
      <w:tr w:rsidR="006C6B88" w14:paraId="1BC58108" w14:textId="77777777" w:rsidTr="004B3C47">
        <w:tc>
          <w:tcPr>
            <w:tcW w:w="2702" w:type="dxa"/>
            <w:vAlign w:val="center"/>
          </w:tcPr>
          <w:p w14:paraId="0B25C456" w14:textId="0F9BEEE4" w:rsidR="006C6B88" w:rsidRDefault="00484D67" w:rsidP="002B2E42">
            <w:pPr>
              <w:jc w:val="left"/>
            </w:pPr>
            <w:r>
              <w:t xml:space="preserve">Google </w:t>
            </w:r>
            <w:proofErr w:type="spellStart"/>
            <w:r>
              <w:t>Colab</w:t>
            </w:r>
            <w:proofErr w:type="spellEnd"/>
          </w:p>
        </w:tc>
        <w:tc>
          <w:tcPr>
            <w:tcW w:w="6314" w:type="dxa"/>
            <w:vAlign w:val="center"/>
          </w:tcPr>
          <w:p w14:paraId="42E9BB5C" w14:textId="5E0FAD0D" w:rsidR="006C6B88" w:rsidRDefault="00A04050" w:rsidP="002B2E42">
            <w:pPr>
              <w:jc w:val="left"/>
            </w:pPr>
            <w:r w:rsidRPr="00A04050">
              <w:t xml:space="preserve">Google </w:t>
            </w:r>
            <w:proofErr w:type="spellStart"/>
            <w:r w:rsidRPr="00A04050">
              <w:t>Colab</w:t>
            </w:r>
            <w:proofErr w:type="spellEnd"/>
            <w:r w:rsidRPr="00A04050">
              <w:t xml:space="preserve"> was chosen for its accessibility, collaborative features, and pre-installed libraries essential for the project. </w:t>
            </w:r>
            <w:r w:rsidRPr="00A04050">
              <w:lastRenderedPageBreak/>
              <w:t>The cloud-based nature allows easy sharing and collaboration on the development of the chatbot lawyer and domain-specific dataset creation.</w:t>
            </w:r>
          </w:p>
        </w:tc>
      </w:tr>
      <w:tr w:rsidR="00B018D8" w14:paraId="04F574B5" w14:textId="77777777" w:rsidTr="004B3C47">
        <w:tc>
          <w:tcPr>
            <w:tcW w:w="2702" w:type="dxa"/>
            <w:vAlign w:val="center"/>
          </w:tcPr>
          <w:p w14:paraId="489454DF" w14:textId="64C3FA68" w:rsidR="00B018D8" w:rsidRDefault="00B018D8" w:rsidP="002B2E42">
            <w:pPr>
              <w:jc w:val="left"/>
            </w:pPr>
            <w:r>
              <w:lastRenderedPageBreak/>
              <w:t>VS-Code</w:t>
            </w:r>
          </w:p>
        </w:tc>
        <w:tc>
          <w:tcPr>
            <w:tcW w:w="6314" w:type="dxa"/>
            <w:vAlign w:val="center"/>
          </w:tcPr>
          <w:p w14:paraId="7D88D237" w14:textId="690B6694" w:rsidR="00B018D8" w:rsidRPr="00A04050" w:rsidRDefault="00B018D8" w:rsidP="002B2E42">
            <w:pPr>
              <w:jc w:val="left"/>
            </w:pPr>
            <w:r>
              <w:t xml:space="preserve">This is to create a frontend using react </w:t>
            </w:r>
          </w:p>
        </w:tc>
      </w:tr>
    </w:tbl>
    <w:p w14:paraId="3CEDBD0A" w14:textId="67BCCA7F" w:rsidR="007278E1" w:rsidRPr="007278E1" w:rsidRDefault="004434F4" w:rsidP="004434F4">
      <w:pPr>
        <w:pStyle w:val="Caption"/>
        <w:spacing w:before="240"/>
        <w:jc w:val="center"/>
      </w:pPr>
      <w:bookmarkStart w:id="110" w:name="_Toc158883011"/>
      <w:r>
        <w:t xml:space="preserve">Table </w:t>
      </w:r>
      <w:r w:rsidR="00966E50">
        <w:fldChar w:fldCharType="begin"/>
      </w:r>
      <w:r w:rsidR="00966E50">
        <w:instrText xml:space="preserve"> SEQ Table \* ARABIC </w:instrText>
      </w:r>
      <w:r w:rsidR="00966E50">
        <w:fldChar w:fldCharType="separate"/>
      </w:r>
      <w:r w:rsidR="00A55A8E">
        <w:rPr>
          <w:noProof/>
        </w:rPr>
        <w:t>17</w:t>
      </w:r>
      <w:r w:rsidR="00966E50">
        <w:fldChar w:fldCharType="end"/>
      </w:r>
      <w:r>
        <w:t xml:space="preserve"> - Selection of IDEs</w:t>
      </w:r>
      <w:bookmarkEnd w:id="110"/>
    </w:p>
    <w:p w14:paraId="3B197C60" w14:textId="6E5374CF" w:rsidR="00B4508E" w:rsidRDefault="00B4508E" w:rsidP="00B4508E">
      <w:pPr>
        <w:pStyle w:val="Heading3"/>
      </w:pPr>
      <w:bookmarkStart w:id="111" w:name="_Toc158883422"/>
      <w:r>
        <w:t>4.2.7. Summary of Technology Selection</w:t>
      </w:r>
      <w:bookmarkEnd w:id="111"/>
    </w:p>
    <w:tbl>
      <w:tblPr>
        <w:tblStyle w:val="TableGrid"/>
        <w:tblW w:w="0" w:type="auto"/>
        <w:tblLook w:val="04A0" w:firstRow="1" w:lastRow="0" w:firstColumn="1" w:lastColumn="0" w:noHBand="0" w:noVBand="1"/>
      </w:tblPr>
      <w:tblGrid>
        <w:gridCol w:w="2785"/>
        <w:gridCol w:w="6231"/>
      </w:tblGrid>
      <w:tr w:rsidR="006B69A0" w14:paraId="3ECC491F" w14:textId="77777777" w:rsidTr="00E4318F">
        <w:tc>
          <w:tcPr>
            <w:tcW w:w="2785" w:type="dxa"/>
            <w:vAlign w:val="center"/>
          </w:tcPr>
          <w:p w14:paraId="02B31CD1" w14:textId="321A45A9" w:rsidR="006B69A0" w:rsidRPr="00E77787" w:rsidRDefault="006B69A0" w:rsidP="00E77787">
            <w:pPr>
              <w:jc w:val="left"/>
              <w:rPr>
                <w:b/>
                <w:bCs/>
              </w:rPr>
            </w:pPr>
            <w:r w:rsidRPr="00E77787">
              <w:rPr>
                <w:b/>
                <w:bCs/>
              </w:rPr>
              <w:t>Component</w:t>
            </w:r>
          </w:p>
        </w:tc>
        <w:tc>
          <w:tcPr>
            <w:tcW w:w="6231" w:type="dxa"/>
            <w:vAlign w:val="center"/>
          </w:tcPr>
          <w:p w14:paraId="2C6521BE" w14:textId="2FB47FE7" w:rsidR="006B69A0" w:rsidRPr="00E77787" w:rsidRDefault="006B69A0" w:rsidP="00E77787">
            <w:pPr>
              <w:jc w:val="left"/>
              <w:rPr>
                <w:b/>
                <w:bCs/>
              </w:rPr>
            </w:pPr>
            <w:r w:rsidRPr="00E77787">
              <w:rPr>
                <w:b/>
                <w:bCs/>
              </w:rPr>
              <w:t>Tools &amp; Technologies</w:t>
            </w:r>
          </w:p>
        </w:tc>
      </w:tr>
      <w:tr w:rsidR="006B69A0" w14:paraId="73533D19" w14:textId="77777777" w:rsidTr="00E4318F">
        <w:tc>
          <w:tcPr>
            <w:tcW w:w="2785" w:type="dxa"/>
            <w:vAlign w:val="center"/>
          </w:tcPr>
          <w:p w14:paraId="3E1E059A" w14:textId="11FBE9F4" w:rsidR="006B69A0" w:rsidRDefault="006B69A0" w:rsidP="00E77787">
            <w:pPr>
              <w:jc w:val="left"/>
            </w:pPr>
            <w:r>
              <w:t>Programming Language</w:t>
            </w:r>
          </w:p>
        </w:tc>
        <w:tc>
          <w:tcPr>
            <w:tcW w:w="6231" w:type="dxa"/>
            <w:vAlign w:val="center"/>
          </w:tcPr>
          <w:p w14:paraId="20C9A888" w14:textId="6EE2A558" w:rsidR="006B69A0" w:rsidRDefault="00E77787" w:rsidP="00E77787">
            <w:pPr>
              <w:jc w:val="left"/>
            </w:pPr>
            <w:r>
              <w:t>Python</w:t>
            </w:r>
          </w:p>
        </w:tc>
      </w:tr>
      <w:tr w:rsidR="006B69A0" w14:paraId="75D21333" w14:textId="77777777" w:rsidTr="00E4318F">
        <w:tc>
          <w:tcPr>
            <w:tcW w:w="2785" w:type="dxa"/>
            <w:vAlign w:val="center"/>
          </w:tcPr>
          <w:p w14:paraId="5B5BE429" w14:textId="0F872537" w:rsidR="006B69A0" w:rsidRDefault="006B69A0" w:rsidP="00E77787">
            <w:pPr>
              <w:jc w:val="left"/>
            </w:pPr>
            <w:r>
              <w:t>Development Framework</w:t>
            </w:r>
          </w:p>
        </w:tc>
        <w:tc>
          <w:tcPr>
            <w:tcW w:w="6231" w:type="dxa"/>
            <w:vAlign w:val="center"/>
          </w:tcPr>
          <w:p w14:paraId="6F4CF14D" w14:textId="0734BD50" w:rsidR="006B69A0" w:rsidRDefault="00CD2939" w:rsidP="00E77787">
            <w:pPr>
              <w:jc w:val="left"/>
            </w:pPr>
            <w:r>
              <w:t>Flask</w:t>
            </w:r>
          </w:p>
        </w:tc>
      </w:tr>
      <w:tr w:rsidR="00A04050" w14:paraId="4AF0EE22" w14:textId="77777777" w:rsidTr="00E4318F">
        <w:tc>
          <w:tcPr>
            <w:tcW w:w="2785" w:type="dxa"/>
            <w:vAlign w:val="center"/>
          </w:tcPr>
          <w:p w14:paraId="427C3C7B" w14:textId="7C90D326" w:rsidR="00A04050" w:rsidRDefault="00A04050" w:rsidP="00E77787">
            <w:pPr>
              <w:jc w:val="left"/>
            </w:pPr>
            <w:r>
              <w:t xml:space="preserve">Question </w:t>
            </w:r>
            <w:proofErr w:type="spellStart"/>
            <w:r>
              <w:t>Genration</w:t>
            </w:r>
            <w:proofErr w:type="spellEnd"/>
            <w:r>
              <w:t xml:space="preserve"> Model</w:t>
            </w:r>
          </w:p>
        </w:tc>
        <w:tc>
          <w:tcPr>
            <w:tcW w:w="6231" w:type="dxa"/>
            <w:vAlign w:val="center"/>
          </w:tcPr>
          <w:p w14:paraId="33291AAB" w14:textId="5B015F99" w:rsidR="00A04050" w:rsidRDefault="00A04050" w:rsidP="00E77787">
            <w:pPr>
              <w:jc w:val="left"/>
            </w:pPr>
            <w:proofErr w:type="spellStart"/>
            <w:r w:rsidRPr="002675CA">
              <w:t>Questgen</w:t>
            </w:r>
            <w:proofErr w:type="spellEnd"/>
          </w:p>
        </w:tc>
      </w:tr>
      <w:tr w:rsidR="006B69A0" w14:paraId="293CF063" w14:textId="77777777" w:rsidTr="00E4318F">
        <w:tc>
          <w:tcPr>
            <w:tcW w:w="2785" w:type="dxa"/>
            <w:vAlign w:val="center"/>
          </w:tcPr>
          <w:p w14:paraId="17379207" w14:textId="4E6C5595" w:rsidR="006B69A0" w:rsidRDefault="006B69A0" w:rsidP="00E77787">
            <w:pPr>
              <w:jc w:val="left"/>
            </w:pPr>
            <w:r>
              <w:t>Deep Learning Library</w:t>
            </w:r>
          </w:p>
        </w:tc>
        <w:tc>
          <w:tcPr>
            <w:tcW w:w="6231" w:type="dxa"/>
            <w:vAlign w:val="center"/>
          </w:tcPr>
          <w:p w14:paraId="49E9CBD1" w14:textId="2135BEC1" w:rsidR="006B69A0" w:rsidRDefault="00A04050" w:rsidP="00E77787">
            <w:pPr>
              <w:jc w:val="left"/>
            </w:pPr>
            <w:r>
              <w:t>T</w:t>
            </w:r>
            <w:r w:rsidRPr="00A04050">
              <w:t>ransformers</w:t>
            </w:r>
          </w:p>
        </w:tc>
      </w:tr>
      <w:tr w:rsidR="006B69A0" w14:paraId="56B3EADC" w14:textId="77777777" w:rsidTr="00E4318F">
        <w:tc>
          <w:tcPr>
            <w:tcW w:w="2785" w:type="dxa"/>
            <w:vAlign w:val="center"/>
          </w:tcPr>
          <w:p w14:paraId="5923ED76" w14:textId="7BAAC8B4" w:rsidR="006B69A0" w:rsidRDefault="006B69A0" w:rsidP="00E77787">
            <w:pPr>
              <w:jc w:val="left"/>
            </w:pPr>
            <w:r>
              <w:t>Other Libraries</w:t>
            </w:r>
          </w:p>
        </w:tc>
        <w:tc>
          <w:tcPr>
            <w:tcW w:w="6231" w:type="dxa"/>
            <w:vAlign w:val="center"/>
          </w:tcPr>
          <w:p w14:paraId="5259B650" w14:textId="59E3A5C7" w:rsidR="006B69A0" w:rsidRDefault="00A04050" w:rsidP="00E77787">
            <w:pPr>
              <w:jc w:val="left"/>
            </w:pPr>
            <w:r>
              <w:t xml:space="preserve">datasets, accelerate, </w:t>
            </w:r>
            <w:proofErr w:type="spellStart"/>
            <w:r>
              <w:t>peft</w:t>
            </w:r>
            <w:proofErr w:type="spellEnd"/>
            <w:r>
              <w:t xml:space="preserve">, </w:t>
            </w:r>
            <w:proofErr w:type="spellStart"/>
            <w:r>
              <w:t>trl</w:t>
            </w:r>
            <w:proofErr w:type="spellEnd"/>
            <w:r>
              <w:t xml:space="preserve">, </w:t>
            </w:r>
            <w:proofErr w:type="spellStart"/>
            <w:r>
              <w:t>bitsandbytes</w:t>
            </w:r>
            <w:proofErr w:type="spellEnd"/>
            <w:r>
              <w:t xml:space="preserve">, </w:t>
            </w:r>
            <w:proofErr w:type="spellStart"/>
            <w:r>
              <w:t>fitz</w:t>
            </w:r>
            <w:proofErr w:type="spellEnd"/>
            <w:r>
              <w:t xml:space="preserve">, </w:t>
            </w:r>
            <w:proofErr w:type="spellStart"/>
            <w:r>
              <w:t>PyMuPDF</w:t>
            </w:r>
            <w:proofErr w:type="spellEnd"/>
            <w:r>
              <w:t xml:space="preserve">, </w:t>
            </w:r>
            <w:proofErr w:type="spellStart"/>
            <w:r>
              <w:t>Numpy</w:t>
            </w:r>
            <w:proofErr w:type="spellEnd"/>
            <w:r>
              <w:t xml:space="preserve">, </w:t>
            </w:r>
            <w:proofErr w:type="spellStart"/>
            <w:r>
              <w:t>spaCy</w:t>
            </w:r>
            <w:proofErr w:type="spellEnd"/>
            <w:r>
              <w:t xml:space="preserve">, </w:t>
            </w:r>
            <w:proofErr w:type="spellStart"/>
            <w:r>
              <w:t>pke</w:t>
            </w:r>
            <w:proofErr w:type="spellEnd"/>
            <w:r>
              <w:t xml:space="preserve">, </w:t>
            </w:r>
            <w:proofErr w:type="spellStart"/>
            <w:r>
              <w:t>nltk</w:t>
            </w:r>
            <w:proofErr w:type="spellEnd"/>
          </w:p>
        </w:tc>
      </w:tr>
      <w:tr w:rsidR="006B69A0" w14:paraId="137880F2" w14:textId="77777777" w:rsidTr="00E4318F">
        <w:tc>
          <w:tcPr>
            <w:tcW w:w="2785" w:type="dxa"/>
            <w:vAlign w:val="center"/>
          </w:tcPr>
          <w:p w14:paraId="4F45E4EB" w14:textId="09E6ADD5" w:rsidR="006B69A0" w:rsidRDefault="006B69A0" w:rsidP="00E77787">
            <w:pPr>
              <w:jc w:val="left"/>
            </w:pPr>
            <w:r>
              <w:t>IDEs</w:t>
            </w:r>
          </w:p>
        </w:tc>
        <w:tc>
          <w:tcPr>
            <w:tcW w:w="6231" w:type="dxa"/>
            <w:vAlign w:val="center"/>
          </w:tcPr>
          <w:p w14:paraId="476BF3E5" w14:textId="13142002" w:rsidR="006B69A0" w:rsidRDefault="00C5328F" w:rsidP="00E77787">
            <w:pPr>
              <w:jc w:val="left"/>
            </w:pPr>
            <w:r>
              <w:t xml:space="preserve">Google </w:t>
            </w:r>
            <w:proofErr w:type="spellStart"/>
            <w:r>
              <w:t>Colab</w:t>
            </w:r>
            <w:proofErr w:type="spellEnd"/>
          </w:p>
        </w:tc>
      </w:tr>
      <w:tr w:rsidR="006B69A0" w14:paraId="3D880E1B" w14:textId="77777777" w:rsidTr="00E4318F">
        <w:tc>
          <w:tcPr>
            <w:tcW w:w="2785" w:type="dxa"/>
            <w:vAlign w:val="center"/>
          </w:tcPr>
          <w:p w14:paraId="10F774D8" w14:textId="26A531F8" w:rsidR="006B69A0" w:rsidRDefault="006B69A0" w:rsidP="00E77787">
            <w:pPr>
              <w:jc w:val="left"/>
            </w:pPr>
            <w:r>
              <w:t>Version Control</w:t>
            </w:r>
          </w:p>
        </w:tc>
        <w:tc>
          <w:tcPr>
            <w:tcW w:w="6231" w:type="dxa"/>
            <w:vAlign w:val="center"/>
          </w:tcPr>
          <w:p w14:paraId="004A4D67" w14:textId="4DEE1FA5" w:rsidR="006B69A0" w:rsidRDefault="006B69A0" w:rsidP="00DE2483">
            <w:pPr>
              <w:keepNext/>
              <w:jc w:val="left"/>
            </w:pPr>
            <w:r>
              <w:t>Git, GitHub</w:t>
            </w:r>
            <w:r w:rsidR="00A04050">
              <w:t>, Hugging Face</w:t>
            </w:r>
          </w:p>
        </w:tc>
      </w:tr>
    </w:tbl>
    <w:p w14:paraId="4234D5D0" w14:textId="256D65A4" w:rsidR="005C60AA" w:rsidRDefault="00DE2483" w:rsidP="00DE2483">
      <w:pPr>
        <w:pStyle w:val="Caption"/>
        <w:spacing w:before="240"/>
        <w:jc w:val="center"/>
      </w:pPr>
      <w:bookmarkStart w:id="112" w:name="_Toc158883012"/>
      <w:r>
        <w:t xml:space="preserve">Table </w:t>
      </w:r>
      <w:r w:rsidR="00966E50">
        <w:fldChar w:fldCharType="begin"/>
      </w:r>
      <w:r w:rsidR="00966E50">
        <w:instrText xml:space="preserve"> SEQ Table \* ARABIC </w:instrText>
      </w:r>
      <w:r w:rsidR="00966E50">
        <w:fldChar w:fldCharType="separate"/>
      </w:r>
      <w:r w:rsidR="00A55A8E">
        <w:rPr>
          <w:noProof/>
        </w:rPr>
        <w:t>18</w:t>
      </w:r>
      <w:r w:rsidR="00966E50">
        <w:fldChar w:fldCharType="end"/>
      </w:r>
      <w:r>
        <w:t xml:space="preserve"> - Summary of Selected Technologies</w:t>
      </w:r>
      <w:bookmarkEnd w:id="112"/>
    </w:p>
    <w:p w14:paraId="6A929BB7" w14:textId="640F8381" w:rsidR="00B4508E" w:rsidRDefault="00B4508E" w:rsidP="00B4508E">
      <w:pPr>
        <w:pStyle w:val="Heading2"/>
      </w:pPr>
      <w:bookmarkStart w:id="113" w:name="_Toc158883423"/>
      <w:r>
        <w:t>4.3. Implementation of the Core Functionality</w:t>
      </w:r>
      <w:bookmarkEnd w:id="113"/>
    </w:p>
    <w:p w14:paraId="314690CA" w14:textId="2FE5E5BC" w:rsidR="00A04050" w:rsidRDefault="00A04050" w:rsidP="00B4508E">
      <w:pPr>
        <w:pStyle w:val="Heading2"/>
      </w:pPr>
      <w:bookmarkStart w:id="114" w:name="_Toc158883424"/>
      <w:r>
        <w:t>Domain Specific Dataset Creation</w:t>
      </w:r>
      <w:bookmarkEnd w:id="114"/>
    </w:p>
    <w:p w14:paraId="2C4E07DE" w14:textId="1E43B40B" w:rsidR="00A04050" w:rsidRDefault="00A04050" w:rsidP="00A04050">
      <w:r w:rsidRPr="00A04050">
        <w:t xml:space="preserve">The domain-specific pipeline for the chatbot lawyer project is implemented with a focus on extracting relevant information from legal documents. Initially, the text is extracted from a PDF file using </w:t>
      </w:r>
      <w:proofErr w:type="spellStart"/>
      <w:r w:rsidRPr="00A04050">
        <w:t>PyMuPDF</w:t>
      </w:r>
      <w:proofErr w:type="spellEnd"/>
      <w:r w:rsidRPr="00A04050">
        <w:t xml:space="preserve">, followed by a preprocessing step to clean the extracted text. To facilitate efficient processing, the text is chunked into manageable segments. A Question Generation (QG) model generates context-aware questions for each text chunk. These questions are then fed into a pre-trained BERT-based Question Answering (QA) model to produce answers within the provided context. The results, including questions, context, and answers, are formatted, and organized in a </w:t>
      </w:r>
      <w:proofErr w:type="spellStart"/>
      <w:r w:rsidRPr="00A04050">
        <w:t>DataFrame</w:t>
      </w:r>
      <w:proofErr w:type="spellEnd"/>
      <w:r w:rsidRPr="00A04050">
        <w:t xml:space="preserve">, which is subsequently saved as a CSV file ('output_dataset.csv'). This pipeline lays the groundwork for incorporating advanced functionalities into the chatbot lawyer system, enhancing its capabilities in </w:t>
      </w:r>
      <w:r w:rsidR="009A44CF" w:rsidRPr="00A04050">
        <w:t>understanding,</w:t>
      </w:r>
      <w:r w:rsidRPr="00A04050">
        <w:t xml:space="preserve"> and responding to legal queries.</w:t>
      </w:r>
      <w:r w:rsidR="009A44CF" w:rsidRPr="009A44CF">
        <w:t xml:space="preserve"> (Goutham, 2020)</w:t>
      </w:r>
    </w:p>
    <w:p w14:paraId="7B660DE2" w14:textId="0EC22518" w:rsidR="00A04050" w:rsidRDefault="00A04050" w:rsidP="00A04050">
      <w:r w:rsidRPr="00A04050">
        <w:rPr>
          <w:noProof/>
        </w:rPr>
        <w:lastRenderedPageBreak/>
        <w:drawing>
          <wp:inline distT="0" distB="0" distL="0" distR="0" wp14:anchorId="4915B926" wp14:editId="0F26BC80">
            <wp:extent cx="5731510" cy="5398477"/>
            <wp:effectExtent l="0" t="0" r="0" b="0"/>
            <wp:docPr id="583941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941707" name=""/>
                    <pic:cNvPicPr/>
                  </pic:nvPicPr>
                  <pic:blipFill>
                    <a:blip r:embed="rId27"/>
                    <a:stretch>
                      <a:fillRect/>
                    </a:stretch>
                  </pic:blipFill>
                  <pic:spPr>
                    <a:xfrm>
                      <a:off x="0" y="0"/>
                      <a:ext cx="5749382" cy="5415310"/>
                    </a:xfrm>
                    <a:prstGeom prst="rect">
                      <a:avLst/>
                    </a:prstGeom>
                  </pic:spPr>
                </pic:pic>
              </a:graphicData>
            </a:graphic>
          </wp:inline>
        </w:drawing>
      </w:r>
    </w:p>
    <w:p w14:paraId="254499CA" w14:textId="6BD8C95E" w:rsidR="00A04050" w:rsidRDefault="00A04050" w:rsidP="00A04050">
      <w:r w:rsidRPr="00A04050">
        <w:rPr>
          <w:noProof/>
        </w:rPr>
        <w:drawing>
          <wp:inline distT="0" distB="0" distL="0" distR="0" wp14:anchorId="76B1FA14" wp14:editId="2B9B0B6F">
            <wp:extent cx="5731510" cy="3230880"/>
            <wp:effectExtent l="0" t="0" r="0" b="0"/>
            <wp:docPr id="1797613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13922" name=""/>
                    <pic:cNvPicPr/>
                  </pic:nvPicPr>
                  <pic:blipFill>
                    <a:blip r:embed="rId28"/>
                    <a:stretch>
                      <a:fillRect/>
                    </a:stretch>
                  </pic:blipFill>
                  <pic:spPr>
                    <a:xfrm>
                      <a:off x="0" y="0"/>
                      <a:ext cx="5731510" cy="3230880"/>
                    </a:xfrm>
                    <a:prstGeom prst="rect">
                      <a:avLst/>
                    </a:prstGeom>
                  </pic:spPr>
                </pic:pic>
              </a:graphicData>
            </a:graphic>
          </wp:inline>
        </w:drawing>
      </w:r>
    </w:p>
    <w:p w14:paraId="3E3CA9BB" w14:textId="56794BCA" w:rsidR="00A04050" w:rsidRDefault="00A04050" w:rsidP="00A04050">
      <w:pPr>
        <w:rPr>
          <w:b/>
          <w:bCs/>
        </w:rPr>
      </w:pPr>
      <w:r w:rsidRPr="00A04050">
        <w:rPr>
          <w:b/>
          <w:bCs/>
        </w:rPr>
        <w:lastRenderedPageBreak/>
        <w:t>Chatbot Lawyer</w:t>
      </w:r>
    </w:p>
    <w:p w14:paraId="46A6E5DF" w14:textId="5E448035" w:rsidR="00A04050" w:rsidRDefault="00A04050" w:rsidP="00A04050">
      <w:r w:rsidRPr="00A04050">
        <w:t>The provided code represents the initial implementation of the chatbot lawyer, focusing on training and evaluation. The model is based on the Llama-2 architecture, fine-tuned on a dataset containing Sri Lankan legal information obtained from 'zoom12/</w:t>
      </w:r>
      <w:proofErr w:type="spellStart"/>
      <w:r w:rsidRPr="00A04050">
        <w:t>SriLankaLaw</w:t>
      </w:r>
      <w:proofErr w:type="spellEnd"/>
      <w:r w:rsidRPr="00A04050">
        <w:t xml:space="preserve">.' </w:t>
      </w:r>
      <w:r w:rsidR="009A44CF">
        <w:t xml:space="preserve">This is the dataset which has been created from the domain specific dataset creation </w:t>
      </w:r>
      <w:r w:rsidR="00F7237B">
        <w:t>pipeline. The</w:t>
      </w:r>
      <w:r w:rsidRPr="00A04050">
        <w:t xml:space="preserve"> pipeline involves loading the base model, configuring quantization settings, and implementing Lora adapters for training efficiency. The model is trained using a customized </w:t>
      </w:r>
      <w:proofErr w:type="spellStart"/>
      <w:r w:rsidRPr="00A04050">
        <w:t>TrainingArguments</w:t>
      </w:r>
      <w:proofErr w:type="spellEnd"/>
      <w:r w:rsidRPr="00A04050">
        <w:t xml:space="preserve"> setup, leveraging the </w:t>
      </w:r>
      <w:proofErr w:type="spellStart"/>
      <w:r w:rsidRPr="00A04050">
        <w:t>BitsAndBytesConfig</w:t>
      </w:r>
      <w:proofErr w:type="spellEnd"/>
      <w:r w:rsidRPr="00A04050">
        <w:t xml:space="preserve"> for quantization. The training process incorporates paged </w:t>
      </w:r>
      <w:proofErr w:type="spellStart"/>
      <w:r w:rsidRPr="00A04050">
        <w:t>AdamW</w:t>
      </w:r>
      <w:proofErr w:type="spellEnd"/>
      <w:r w:rsidRPr="00A04050">
        <w:t xml:space="preserve"> optimization and linear learning rate scheduling. Supervised fine-tuning is facilitated by the </w:t>
      </w:r>
      <w:proofErr w:type="spellStart"/>
      <w:r w:rsidRPr="00A04050">
        <w:t>SFTTrainer</w:t>
      </w:r>
      <w:proofErr w:type="spellEnd"/>
      <w:r w:rsidRPr="00A04050">
        <w:t>, considering a maximum sequence length of 512 tokens. The resulting trained model is saved as 'llama-2-7b-Sri-Lankan-Law,' and a text generation pipeline is applied to respond to a given legal query</w:t>
      </w:r>
      <w:r>
        <w:t>.</w:t>
      </w:r>
      <w:r w:rsidR="009A44CF" w:rsidRPr="009A44CF">
        <w:t xml:space="preserve"> (</w:t>
      </w:r>
      <w:proofErr w:type="spellStart"/>
      <w:r w:rsidR="009A44CF" w:rsidRPr="009A44CF">
        <w:t>Touvron</w:t>
      </w:r>
      <w:proofErr w:type="spellEnd"/>
      <w:r w:rsidR="009A44CF" w:rsidRPr="009A44CF">
        <w:t xml:space="preserve"> et al., 2023)</w:t>
      </w:r>
    </w:p>
    <w:p w14:paraId="1A156EB7" w14:textId="74F148DE" w:rsidR="00A04050" w:rsidRDefault="00A04050" w:rsidP="00A04050">
      <w:r w:rsidRPr="00A04050">
        <w:rPr>
          <w:noProof/>
        </w:rPr>
        <w:drawing>
          <wp:inline distT="0" distB="0" distL="0" distR="0" wp14:anchorId="67856415" wp14:editId="43CB7481">
            <wp:extent cx="5731510" cy="1112520"/>
            <wp:effectExtent l="0" t="0" r="0" b="5080"/>
            <wp:docPr id="183017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176916" name=""/>
                    <pic:cNvPicPr/>
                  </pic:nvPicPr>
                  <pic:blipFill>
                    <a:blip r:embed="rId29"/>
                    <a:stretch>
                      <a:fillRect/>
                    </a:stretch>
                  </pic:blipFill>
                  <pic:spPr>
                    <a:xfrm>
                      <a:off x="0" y="0"/>
                      <a:ext cx="5731510" cy="1112520"/>
                    </a:xfrm>
                    <a:prstGeom prst="rect">
                      <a:avLst/>
                    </a:prstGeom>
                  </pic:spPr>
                </pic:pic>
              </a:graphicData>
            </a:graphic>
          </wp:inline>
        </w:drawing>
      </w:r>
    </w:p>
    <w:p w14:paraId="3511F777" w14:textId="23E239FB" w:rsidR="00A04050" w:rsidRDefault="00A04050" w:rsidP="00A04050">
      <w:r w:rsidRPr="00A04050">
        <w:rPr>
          <w:noProof/>
        </w:rPr>
        <w:drawing>
          <wp:inline distT="0" distB="0" distL="0" distR="0" wp14:anchorId="38D7194B" wp14:editId="35635759">
            <wp:extent cx="5731510" cy="3190875"/>
            <wp:effectExtent l="0" t="0" r="0" b="0"/>
            <wp:docPr id="214275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754567" name=""/>
                    <pic:cNvPicPr/>
                  </pic:nvPicPr>
                  <pic:blipFill>
                    <a:blip r:embed="rId30"/>
                    <a:stretch>
                      <a:fillRect/>
                    </a:stretch>
                  </pic:blipFill>
                  <pic:spPr>
                    <a:xfrm>
                      <a:off x="0" y="0"/>
                      <a:ext cx="5731510" cy="3190875"/>
                    </a:xfrm>
                    <a:prstGeom prst="rect">
                      <a:avLst/>
                    </a:prstGeom>
                  </pic:spPr>
                </pic:pic>
              </a:graphicData>
            </a:graphic>
          </wp:inline>
        </w:drawing>
      </w:r>
    </w:p>
    <w:p w14:paraId="01758E39" w14:textId="6AB0EE42" w:rsidR="00A04050" w:rsidRDefault="00A04050" w:rsidP="00A04050">
      <w:r w:rsidRPr="00A04050">
        <w:rPr>
          <w:noProof/>
        </w:rPr>
        <w:lastRenderedPageBreak/>
        <w:drawing>
          <wp:inline distT="0" distB="0" distL="0" distR="0" wp14:anchorId="20B13B29" wp14:editId="210B257E">
            <wp:extent cx="5731510" cy="1831975"/>
            <wp:effectExtent l="0" t="0" r="0" b="0"/>
            <wp:docPr id="1132778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778048" name=""/>
                    <pic:cNvPicPr/>
                  </pic:nvPicPr>
                  <pic:blipFill>
                    <a:blip r:embed="rId31"/>
                    <a:stretch>
                      <a:fillRect/>
                    </a:stretch>
                  </pic:blipFill>
                  <pic:spPr>
                    <a:xfrm>
                      <a:off x="0" y="0"/>
                      <a:ext cx="5731510" cy="1831975"/>
                    </a:xfrm>
                    <a:prstGeom prst="rect">
                      <a:avLst/>
                    </a:prstGeom>
                  </pic:spPr>
                </pic:pic>
              </a:graphicData>
            </a:graphic>
          </wp:inline>
        </w:drawing>
      </w:r>
    </w:p>
    <w:p w14:paraId="6CC176CA" w14:textId="672D78D7" w:rsidR="00A04050" w:rsidRPr="00A04050" w:rsidRDefault="00A04050" w:rsidP="00A04050">
      <w:r w:rsidRPr="00A04050">
        <w:rPr>
          <w:noProof/>
        </w:rPr>
        <w:drawing>
          <wp:inline distT="0" distB="0" distL="0" distR="0" wp14:anchorId="5681CF08" wp14:editId="23D0DAEC">
            <wp:extent cx="5731510" cy="610870"/>
            <wp:effectExtent l="0" t="0" r="0" b="0"/>
            <wp:docPr id="983274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274953" name=""/>
                    <pic:cNvPicPr/>
                  </pic:nvPicPr>
                  <pic:blipFill>
                    <a:blip r:embed="rId32"/>
                    <a:stretch>
                      <a:fillRect/>
                    </a:stretch>
                  </pic:blipFill>
                  <pic:spPr>
                    <a:xfrm>
                      <a:off x="0" y="0"/>
                      <a:ext cx="5731510" cy="610870"/>
                    </a:xfrm>
                    <a:prstGeom prst="rect">
                      <a:avLst/>
                    </a:prstGeom>
                  </pic:spPr>
                </pic:pic>
              </a:graphicData>
            </a:graphic>
          </wp:inline>
        </w:drawing>
      </w:r>
    </w:p>
    <w:p w14:paraId="77E33B1B" w14:textId="4BCCA593" w:rsidR="00A04050" w:rsidRDefault="00D17E43" w:rsidP="00A04050">
      <w:pPr>
        <w:pStyle w:val="Heading2"/>
      </w:pPr>
      <w:bookmarkStart w:id="115" w:name="_Toc158883425"/>
      <w:r>
        <w:t>4.</w:t>
      </w:r>
      <w:r w:rsidR="00FC7BCB">
        <w:t>4</w:t>
      </w:r>
      <w:r>
        <w:t>. Chapter Summary</w:t>
      </w:r>
      <w:bookmarkEnd w:id="115"/>
    </w:p>
    <w:p w14:paraId="56E023FB" w14:textId="709DBD88" w:rsidR="00D17E43" w:rsidRDefault="00A04050" w:rsidP="00A04050">
      <w:pPr>
        <w:rPr>
          <w:rFonts w:eastAsiaTheme="majorEastAsia" w:cstheme="majorBidi"/>
          <w:b/>
          <w:color w:val="000000" w:themeColor="text1"/>
          <w:sz w:val="28"/>
          <w:szCs w:val="26"/>
        </w:rPr>
      </w:pPr>
      <w:r>
        <w:t>"Initial implementation" chapter comprises the core of the chatbot lawyer concept development. These parts address the factors that determine the choice of the data</w:t>
      </w:r>
      <w:r w:rsidR="009A44CF">
        <w:t>s</w:t>
      </w:r>
      <w:r>
        <w:t xml:space="preserve">et, frameworks that help in </w:t>
      </w:r>
      <w:r w:rsidR="009A44CF">
        <w:t>creating datasets</w:t>
      </w:r>
      <w:r>
        <w:t xml:space="preserve">, the programming languages and libraries or toolsets that are fundamental for the </w:t>
      </w:r>
      <w:r w:rsidR="009A44CF">
        <w:t>dataset creation and chatbot training</w:t>
      </w:r>
      <w:r>
        <w:t xml:space="preserve">. The concepts of pivotal functionalities are elaborated consciously through lines of code which shows how the language models are crafted finest, the model quantization settings in the configuration of the architecture, and how the Lora architecture is used. Furthermore, the model training covered the hyperparameter selection, the choice of optimizers, and the supervised fine-tuning processes are also described. The chapter is concluded by presenting the trained model as a practical application through a text generation pipeline - chatbot serves making the discussion more precise regarding the specific legal inquiry. </w:t>
      </w:r>
      <w:r w:rsidR="00D17E43">
        <w:br w:type="page"/>
      </w:r>
    </w:p>
    <w:p w14:paraId="41F596C9" w14:textId="66AB6CC6" w:rsidR="00D17E43" w:rsidRDefault="00D17E43" w:rsidP="00D17E43">
      <w:pPr>
        <w:pStyle w:val="Heading1"/>
      </w:pPr>
      <w:bookmarkStart w:id="116" w:name="_Toc158883426"/>
      <w:r>
        <w:lastRenderedPageBreak/>
        <w:t>Chapter 05 – Conclusion</w:t>
      </w:r>
      <w:bookmarkEnd w:id="116"/>
    </w:p>
    <w:p w14:paraId="55736BC5" w14:textId="4B768F4D" w:rsidR="00A04050" w:rsidRDefault="00D17E43" w:rsidP="009A44CF">
      <w:pPr>
        <w:pStyle w:val="Heading2"/>
        <w:numPr>
          <w:ilvl w:val="1"/>
          <w:numId w:val="26"/>
        </w:numPr>
      </w:pPr>
      <w:bookmarkStart w:id="117" w:name="_Toc158883427"/>
      <w:r>
        <w:t>Chapter Overview</w:t>
      </w:r>
      <w:bookmarkEnd w:id="117"/>
    </w:p>
    <w:p w14:paraId="03DBD948" w14:textId="6501D933" w:rsidR="009A44CF" w:rsidRPr="00A04050" w:rsidRDefault="009A44CF" w:rsidP="009A44CF">
      <w:r>
        <w:t>In this section we will be concluding on what this chatbot lawyer and Domain Specific Dataset creation model will be used and how it can be improved in the future. Will be discussing the deviations from scope related deviations schedule related deviation, how was the initial test result with proper screenshots will be discussed below. Furthermore, a video demonstration will be added as a link to see how the initial implementation of this project looks.</w:t>
      </w:r>
    </w:p>
    <w:p w14:paraId="4F8BA6D1" w14:textId="47E8917D" w:rsidR="00D17E43" w:rsidRDefault="00D17E43" w:rsidP="00A04050">
      <w:pPr>
        <w:pStyle w:val="Heading2"/>
      </w:pPr>
      <w:bookmarkStart w:id="118" w:name="_Toc158883428"/>
      <w:r>
        <w:t>5.2. Deviations</w:t>
      </w:r>
      <w:bookmarkEnd w:id="118"/>
    </w:p>
    <w:p w14:paraId="158CB6B5" w14:textId="2D70C2D7" w:rsidR="00D17E43" w:rsidRDefault="00D17E43" w:rsidP="00D17E43">
      <w:pPr>
        <w:pStyle w:val="Heading3"/>
      </w:pPr>
      <w:bookmarkStart w:id="119" w:name="_Toc158883429"/>
      <w:r>
        <w:t>5.2.</w:t>
      </w:r>
      <w:r w:rsidR="0014203D">
        <w:t>1</w:t>
      </w:r>
      <w:r>
        <w:t>. Schedule Related Deviations</w:t>
      </w:r>
      <w:bookmarkEnd w:id="119"/>
    </w:p>
    <w:tbl>
      <w:tblPr>
        <w:tblStyle w:val="TableGrid"/>
        <w:tblW w:w="0" w:type="auto"/>
        <w:tblLook w:val="04A0" w:firstRow="1" w:lastRow="0" w:firstColumn="1" w:lastColumn="0" w:noHBand="0" w:noVBand="1"/>
      </w:tblPr>
      <w:tblGrid>
        <w:gridCol w:w="3005"/>
        <w:gridCol w:w="3005"/>
        <w:gridCol w:w="3006"/>
      </w:tblGrid>
      <w:tr w:rsidR="00A04050" w14:paraId="7DE33359" w14:textId="77777777" w:rsidTr="00855C18">
        <w:tc>
          <w:tcPr>
            <w:tcW w:w="3005" w:type="dxa"/>
          </w:tcPr>
          <w:p w14:paraId="676E5B2E" w14:textId="3B5CFF25" w:rsidR="00A04050" w:rsidRPr="00A46087" w:rsidRDefault="00A04050" w:rsidP="00A04050">
            <w:pPr>
              <w:rPr>
                <w:b/>
                <w:bCs/>
              </w:rPr>
            </w:pPr>
            <w:r>
              <w:rPr>
                <w:b/>
                <w:bCs/>
                <w:color w:val="000000"/>
              </w:rPr>
              <w:t>Item</w:t>
            </w:r>
          </w:p>
        </w:tc>
        <w:tc>
          <w:tcPr>
            <w:tcW w:w="3005" w:type="dxa"/>
          </w:tcPr>
          <w:p w14:paraId="0FACF2B8" w14:textId="78157FD4" w:rsidR="00A04050" w:rsidRPr="00A46087" w:rsidRDefault="00A04050" w:rsidP="00A04050">
            <w:pPr>
              <w:rPr>
                <w:b/>
                <w:bCs/>
              </w:rPr>
            </w:pPr>
            <w:r>
              <w:rPr>
                <w:b/>
                <w:bCs/>
                <w:color w:val="000000"/>
              </w:rPr>
              <w:t>Project Roadmap</w:t>
            </w:r>
          </w:p>
        </w:tc>
        <w:tc>
          <w:tcPr>
            <w:tcW w:w="3006" w:type="dxa"/>
          </w:tcPr>
          <w:p w14:paraId="78E82BBF" w14:textId="05DBF94F" w:rsidR="00A04050" w:rsidRPr="00A46087" w:rsidRDefault="00A04050" w:rsidP="00A04050">
            <w:pPr>
              <w:rPr>
                <w:b/>
                <w:bCs/>
              </w:rPr>
            </w:pPr>
            <w:r>
              <w:rPr>
                <w:b/>
                <w:bCs/>
                <w:color w:val="000000"/>
              </w:rPr>
              <w:t>Actual Status</w:t>
            </w:r>
          </w:p>
        </w:tc>
      </w:tr>
      <w:tr w:rsidR="00A04050" w14:paraId="2ABDB1B9" w14:textId="77777777" w:rsidTr="00855C18">
        <w:tc>
          <w:tcPr>
            <w:tcW w:w="3005" w:type="dxa"/>
          </w:tcPr>
          <w:p w14:paraId="1035CC01" w14:textId="62F7F1FC" w:rsidR="00A04050" w:rsidRDefault="00A04050" w:rsidP="00A04050">
            <w:r>
              <w:rPr>
                <w:color w:val="000000"/>
              </w:rPr>
              <w:t>Initial Project Research Proposal</w:t>
            </w:r>
          </w:p>
        </w:tc>
        <w:tc>
          <w:tcPr>
            <w:tcW w:w="3005" w:type="dxa"/>
          </w:tcPr>
          <w:p w14:paraId="7AE000C6" w14:textId="5D0B49C8" w:rsidR="00A04050" w:rsidRDefault="00A04050" w:rsidP="00A04050">
            <w:r>
              <w:rPr>
                <w:color w:val="000000"/>
              </w:rPr>
              <w:t>September 2023</w:t>
            </w:r>
          </w:p>
        </w:tc>
        <w:tc>
          <w:tcPr>
            <w:tcW w:w="3006" w:type="dxa"/>
          </w:tcPr>
          <w:p w14:paraId="7E8AB7E4" w14:textId="151A5374" w:rsidR="00A04050" w:rsidRPr="00A04050" w:rsidRDefault="00A04050" w:rsidP="00A04050">
            <w:pPr>
              <w:rPr>
                <w:color w:val="000000"/>
              </w:rPr>
            </w:pPr>
            <w:r w:rsidRPr="00A04050">
              <w:rPr>
                <w:color w:val="000000"/>
              </w:rPr>
              <w:t>Completed</w:t>
            </w:r>
          </w:p>
        </w:tc>
      </w:tr>
      <w:tr w:rsidR="00A04050" w14:paraId="6545A0FE" w14:textId="77777777" w:rsidTr="00A04050">
        <w:trPr>
          <w:trHeight w:val="65"/>
        </w:trPr>
        <w:tc>
          <w:tcPr>
            <w:tcW w:w="3005" w:type="dxa"/>
          </w:tcPr>
          <w:p w14:paraId="4A57BE7A" w14:textId="2E003BCB" w:rsidR="00A04050" w:rsidRDefault="00A04050" w:rsidP="00A04050">
            <w:r>
              <w:rPr>
                <w:color w:val="000000"/>
              </w:rPr>
              <w:t>Project Initiation Document (PID)</w:t>
            </w:r>
          </w:p>
        </w:tc>
        <w:tc>
          <w:tcPr>
            <w:tcW w:w="3005" w:type="dxa"/>
          </w:tcPr>
          <w:p w14:paraId="233337F9" w14:textId="5A02AC7E" w:rsidR="00A04050" w:rsidRDefault="00A04050" w:rsidP="00A04050">
            <w:r>
              <w:rPr>
                <w:color w:val="000000"/>
              </w:rPr>
              <w:t>October 2023</w:t>
            </w:r>
          </w:p>
        </w:tc>
        <w:tc>
          <w:tcPr>
            <w:tcW w:w="3006" w:type="dxa"/>
          </w:tcPr>
          <w:p w14:paraId="7EF70346" w14:textId="33A03E22" w:rsidR="00A04050" w:rsidRPr="00A04050" w:rsidRDefault="00A04050" w:rsidP="00A04050">
            <w:pPr>
              <w:rPr>
                <w:color w:val="000000"/>
              </w:rPr>
            </w:pPr>
            <w:r w:rsidRPr="00A04050">
              <w:rPr>
                <w:color w:val="000000"/>
              </w:rPr>
              <w:t>Completed</w:t>
            </w:r>
          </w:p>
        </w:tc>
      </w:tr>
      <w:tr w:rsidR="00A04050" w14:paraId="1580BE9A" w14:textId="77777777" w:rsidTr="00A04050">
        <w:trPr>
          <w:trHeight w:val="65"/>
        </w:trPr>
        <w:tc>
          <w:tcPr>
            <w:tcW w:w="3005" w:type="dxa"/>
          </w:tcPr>
          <w:p w14:paraId="138D70D2" w14:textId="257C6875" w:rsidR="00A04050" w:rsidRDefault="00A04050" w:rsidP="00A04050">
            <w:r>
              <w:rPr>
                <w:color w:val="000000"/>
              </w:rPr>
              <w:t>Literature Review (LR)</w:t>
            </w:r>
          </w:p>
        </w:tc>
        <w:tc>
          <w:tcPr>
            <w:tcW w:w="3005" w:type="dxa"/>
          </w:tcPr>
          <w:p w14:paraId="342DE788" w14:textId="30C01CA2" w:rsidR="00A04050" w:rsidRDefault="00A04050" w:rsidP="00A04050">
            <w:r>
              <w:rPr>
                <w:color w:val="000000"/>
              </w:rPr>
              <w:t>November 2023</w:t>
            </w:r>
          </w:p>
        </w:tc>
        <w:tc>
          <w:tcPr>
            <w:tcW w:w="3006" w:type="dxa"/>
          </w:tcPr>
          <w:p w14:paraId="60180B92" w14:textId="55173B4E" w:rsidR="00A04050" w:rsidRPr="00A04050" w:rsidRDefault="00A04050" w:rsidP="00A04050">
            <w:pPr>
              <w:rPr>
                <w:color w:val="000000"/>
              </w:rPr>
            </w:pPr>
            <w:r w:rsidRPr="00A04050">
              <w:rPr>
                <w:color w:val="000000"/>
              </w:rPr>
              <w:t>Completed</w:t>
            </w:r>
          </w:p>
        </w:tc>
      </w:tr>
      <w:tr w:rsidR="00A04050" w14:paraId="51744DC9" w14:textId="77777777" w:rsidTr="00A04050">
        <w:trPr>
          <w:trHeight w:val="65"/>
        </w:trPr>
        <w:tc>
          <w:tcPr>
            <w:tcW w:w="3005" w:type="dxa"/>
          </w:tcPr>
          <w:p w14:paraId="5C14C507" w14:textId="774B11F9" w:rsidR="00A04050" w:rsidRDefault="00A04050" w:rsidP="00A04050">
            <w:r>
              <w:rPr>
                <w:color w:val="000000"/>
              </w:rPr>
              <w:t>Software Requirements Specification (SRS)</w:t>
            </w:r>
          </w:p>
        </w:tc>
        <w:tc>
          <w:tcPr>
            <w:tcW w:w="3005" w:type="dxa"/>
          </w:tcPr>
          <w:p w14:paraId="23D79222" w14:textId="15FD7A37" w:rsidR="00A04050" w:rsidRDefault="00A04050" w:rsidP="00A04050">
            <w:r>
              <w:rPr>
                <w:color w:val="000000"/>
              </w:rPr>
              <w:t>November 2023</w:t>
            </w:r>
          </w:p>
        </w:tc>
        <w:tc>
          <w:tcPr>
            <w:tcW w:w="3006" w:type="dxa"/>
          </w:tcPr>
          <w:p w14:paraId="200DEE1B" w14:textId="38465417" w:rsidR="00A04050" w:rsidRPr="00A04050" w:rsidRDefault="00A04050" w:rsidP="00A04050">
            <w:pPr>
              <w:rPr>
                <w:color w:val="000000"/>
              </w:rPr>
            </w:pPr>
            <w:r w:rsidRPr="00A04050">
              <w:rPr>
                <w:color w:val="000000"/>
              </w:rPr>
              <w:t>Completed</w:t>
            </w:r>
          </w:p>
        </w:tc>
      </w:tr>
      <w:tr w:rsidR="00A04050" w14:paraId="4455BD07" w14:textId="77777777" w:rsidTr="00A04050">
        <w:trPr>
          <w:trHeight w:val="65"/>
        </w:trPr>
        <w:tc>
          <w:tcPr>
            <w:tcW w:w="3005" w:type="dxa"/>
          </w:tcPr>
          <w:p w14:paraId="274BC3C8" w14:textId="7D14D476" w:rsidR="00A04050" w:rsidRDefault="00A04050" w:rsidP="00A04050">
            <w:r>
              <w:rPr>
                <w:color w:val="000000"/>
              </w:rPr>
              <w:t>Proof of Concept (PoC)</w:t>
            </w:r>
          </w:p>
        </w:tc>
        <w:tc>
          <w:tcPr>
            <w:tcW w:w="3005" w:type="dxa"/>
          </w:tcPr>
          <w:p w14:paraId="20A2A933" w14:textId="2327B877" w:rsidR="00A04050" w:rsidRDefault="00A04050" w:rsidP="00A04050">
            <w:r>
              <w:rPr>
                <w:color w:val="000000"/>
              </w:rPr>
              <w:t>December 2023</w:t>
            </w:r>
          </w:p>
        </w:tc>
        <w:tc>
          <w:tcPr>
            <w:tcW w:w="3006" w:type="dxa"/>
          </w:tcPr>
          <w:p w14:paraId="1B41BF54" w14:textId="45DC81F9" w:rsidR="00A04050" w:rsidRPr="00A04050" w:rsidRDefault="00A04050" w:rsidP="00A04050">
            <w:pPr>
              <w:rPr>
                <w:color w:val="000000"/>
              </w:rPr>
            </w:pPr>
            <w:r w:rsidRPr="00A04050">
              <w:rPr>
                <w:color w:val="000000"/>
              </w:rPr>
              <w:t>Completed</w:t>
            </w:r>
          </w:p>
        </w:tc>
      </w:tr>
      <w:tr w:rsidR="00A04050" w14:paraId="4C83BA38" w14:textId="77777777" w:rsidTr="00A04050">
        <w:trPr>
          <w:trHeight w:val="65"/>
        </w:trPr>
        <w:tc>
          <w:tcPr>
            <w:tcW w:w="3005" w:type="dxa"/>
          </w:tcPr>
          <w:p w14:paraId="5F6A96B6" w14:textId="37731802" w:rsidR="00A04050" w:rsidRDefault="00A04050" w:rsidP="00A04050">
            <w:r>
              <w:rPr>
                <w:color w:val="000000"/>
              </w:rPr>
              <w:t>Project Specifications &amp; Design Prototype (PSDP)</w:t>
            </w:r>
          </w:p>
        </w:tc>
        <w:tc>
          <w:tcPr>
            <w:tcW w:w="3005" w:type="dxa"/>
          </w:tcPr>
          <w:p w14:paraId="17249D49" w14:textId="556CC371" w:rsidR="00A04050" w:rsidRDefault="00A04050" w:rsidP="00A04050">
            <w:r>
              <w:rPr>
                <w:color w:val="000000"/>
              </w:rPr>
              <w:t>February 2024</w:t>
            </w:r>
          </w:p>
        </w:tc>
        <w:tc>
          <w:tcPr>
            <w:tcW w:w="3006" w:type="dxa"/>
          </w:tcPr>
          <w:p w14:paraId="72B2B2D6" w14:textId="4892A12A" w:rsidR="00A04050" w:rsidRPr="00A04050" w:rsidRDefault="00A04050" w:rsidP="00A04050">
            <w:pPr>
              <w:rPr>
                <w:color w:val="000000"/>
              </w:rPr>
            </w:pPr>
            <w:r w:rsidRPr="00A04050">
              <w:rPr>
                <w:color w:val="000000"/>
              </w:rPr>
              <w:t>Completed</w:t>
            </w:r>
          </w:p>
        </w:tc>
      </w:tr>
      <w:tr w:rsidR="00A04050" w14:paraId="76984C0A" w14:textId="77777777" w:rsidTr="00A04050">
        <w:trPr>
          <w:trHeight w:val="65"/>
        </w:trPr>
        <w:tc>
          <w:tcPr>
            <w:tcW w:w="3005" w:type="dxa"/>
          </w:tcPr>
          <w:p w14:paraId="7733931A" w14:textId="3C3D9D4D" w:rsidR="00A04050" w:rsidRDefault="00A04050" w:rsidP="00A04050">
            <w:r>
              <w:rPr>
                <w:color w:val="000000"/>
              </w:rPr>
              <w:t>Minimum Viable Product (MVP)</w:t>
            </w:r>
          </w:p>
        </w:tc>
        <w:tc>
          <w:tcPr>
            <w:tcW w:w="3005" w:type="dxa"/>
          </w:tcPr>
          <w:p w14:paraId="109F3CEA" w14:textId="22C87308" w:rsidR="00A04050" w:rsidRDefault="00A04050" w:rsidP="00A04050">
            <w:r>
              <w:rPr>
                <w:color w:val="000000"/>
              </w:rPr>
              <w:t>March 2024</w:t>
            </w:r>
          </w:p>
        </w:tc>
        <w:tc>
          <w:tcPr>
            <w:tcW w:w="3006" w:type="dxa"/>
          </w:tcPr>
          <w:p w14:paraId="47F0A936" w14:textId="7EF1CE7F" w:rsidR="00A04050" w:rsidRPr="00A04050" w:rsidRDefault="00A04050" w:rsidP="00A04050">
            <w:pPr>
              <w:rPr>
                <w:color w:val="000000"/>
              </w:rPr>
            </w:pPr>
            <w:r w:rsidRPr="00A04050">
              <w:rPr>
                <w:color w:val="000000"/>
              </w:rPr>
              <w:t>In-Progress</w:t>
            </w:r>
          </w:p>
        </w:tc>
      </w:tr>
      <w:tr w:rsidR="00A04050" w14:paraId="0D197093" w14:textId="77777777" w:rsidTr="00A04050">
        <w:trPr>
          <w:trHeight w:val="65"/>
        </w:trPr>
        <w:tc>
          <w:tcPr>
            <w:tcW w:w="3005" w:type="dxa"/>
          </w:tcPr>
          <w:p w14:paraId="31F16533" w14:textId="54311D54" w:rsidR="00A04050" w:rsidRDefault="00A04050" w:rsidP="00A04050">
            <w:pPr>
              <w:rPr>
                <w:color w:val="000000"/>
              </w:rPr>
            </w:pPr>
            <w:r>
              <w:rPr>
                <w:color w:val="000000"/>
              </w:rPr>
              <w:t>Testing &amp; Evaluation</w:t>
            </w:r>
          </w:p>
        </w:tc>
        <w:tc>
          <w:tcPr>
            <w:tcW w:w="3005" w:type="dxa"/>
          </w:tcPr>
          <w:p w14:paraId="14C41359" w14:textId="3D46F2A3" w:rsidR="00A04050" w:rsidRDefault="00A04050" w:rsidP="00A04050">
            <w:pPr>
              <w:rPr>
                <w:color w:val="000000"/>
              </w:rPr>
            </w:pPr>
            <w:r>
              <w:rPr>
                <w:color w:val="000000"/>
              </w:rPr>
              <w:t>March 2024</w:t>
            </w:r>
          </w:p>
        </w:tc>
        <w:tc>
          <w:tcPr>
            <w:tcW w:w="3006" w:type="dxa"/>
          </w:tcPr>
          <w:p w14:paraId="4126EB30" w14:textId="65D72178" w:rsidR="00A04050" w:rsidRPr="00A04050" w:rsidRDefault="00A04050" w:rsidP="00A04050">
            <w:pPr>
              <w:rPr>
                <w:color w:val="000000"/>
              </w:rPr>
            </w:pPr>
            <w:r>
              <w:rPr>
                <w:color w:val="404040"/>
              </w:rPr>
              <w:t>In-Progress</w:t>
            </w:r>
          </w:p>
        </w:tc>
      </w:tr>
      <w:tr w:rsidR="00A04050" w14:paraId="3BD01507" w14:textId="77777777" w:rsidTr="00A04050">
        <w:trPr>
          <w:trHeight w:val="65"/>
        </w:trPr>
        <w:tc>
          <w:tcPr>
            <w:tcW w:w="3005" w:type="dxa"/>
          </w:tcPr>
          <w:p w14:paraId="1A4DD0C2" w14:textId="092BD2A9" w:rsidR="00A04050" w:rsidRDefault="00A04050" w:rsidP="00A04050">
            <w:pPr>
              <w:rPr>
                <w:color w:val="000000"/>
              </w:rPr>
            </w:pPr>
            <w:r>
              <w:rPr>
                <w:color w:val="000000"/>
              </w:rPr>
              <w:t>Final Thesis</w:t>
            </w:r>
          </w:p>
        </w:tc>
        <w:tc>
          <w:tcPr>
            <w:tcW w:w="3005" w:type="dxa"/>
          </w:tcPr>
          <w:p w14:paraId="364E5222" w14:textId="713D5D9B" w:rsidR="00A04050" w:rsidRDefault="00A04050" w:rsidP="00A04050">
            <w:pPr>
              <w:rPr>
                <w:color w:val="000000"/>
              </w:rPr>
            </w:pPr>
            <w:r>
              <w:rPr>
                <w:color w:val="000000"/>
              </w:rPr>
              <w:t>April 2024</w:t>
            </w:r>
          </w:p>
        </w:tc>
        <w:tc>
          <w:tcPr>
            <w:tcW w:w="3006" w:type="dxa"/>
          </w:tcPr>
          <w:p w14:paraId="75B1A9E8" w14:textId="5A3CF6B2" w:rsidR="00A04050" w:rsidRPr="00A04050" w:rsidRDefault="00A04050" w:rsidP="00A04050">
            <w:pPr>
              <w:rPr>
                <w:color w:val="000000"/>
              </w:rPr>
            </w:pPr>
            <w:r>
              <w:rPr>
                <w:color w:val="404040"/>
              </w:rPr>
              <w:t>In-Progress</w:t>
            </w:r>
          </w:p>
        </w:tc>
      </w:tr>
    </w:tbl>
    <w:p w14:paraId="2A6BE7DA" w14:textId="2097DEDE" w:rsidR="00B018D8" w:rsidRDefault="00B018D8" w:rsidP="00B018D8">
      <w:pPr>
        <w:pStyle w:val="Caption"/>
        <w:spacing w:before="240"/>
        <w:jc w:val="center"/>
      </w:pPr>
      <w:r>
        <w:t>Table 20 - Schedule Related Deviations</w:t>
      </w:r>
    </w:p>
    <w:p w14:paraId="21190202" w14:textId="49E9D3B7" w:rsidR="00A04050" w:rsidRPr="00A04050" w:rsidRDefault="00D17E43" w:rsidP="00A04050">
      <w:pPr>
        <w:pStyle w:val="Heading2"/>
      </w:pPr>
      <w:bookmarkStart w:id="120" w:name="_Toc158883430"/>
      <w:r>
        <w:t>5.3. Initial Test Results</w:t>
      </w:r>
      <w:bookmarkEnd w:id="120"/>
    </w:p>
    <w:p w14:paraId="22FEC70A" w14:textId="576EBFE5" w:rsidR="000A5ACE" w:rsidRDefault="00A04050" w:rsidP="00A04050">
      <w:r w:rsidRPr="00A04050">
        <w:t xml:space="preserve">In the section on initial test results, the research project delves into the outcomes of preliminary testing, presenting findings that will be substantiated with accompanying screenshots. This segment offers a snapshot of the project's performance at an early stage, providing a glimpse </w:t>
      </w:r>
      <w:r w:rsidRPr="00A04050">
        <w:lastRenderedPageBreak/>
        <w:t>into the functionality and effectiveness of the implemented systems. By incorporating visual evidence through screenshots, the discussion aims to bolster the credibility of the presented results and offer readers a tangible glimpse into the project's initial testing phase.</w:t>
      </w:r>
    </w:p>
    <w:p w14:paraId="081C9F96" w14:textId="09DD6365" w:rsidR="00A04050" w:rsidRDefault="00A04050" w:rsidP="00A04050">
      <w:r>
        <w:t xml:space="preserve">In the below screenshot can see how the </w:t>
      </w:r>
      <w:r w:rsidR="00416F34">
        <w:t>fine-tuning</w:t>
      </w:r>
      <w:r>
        <w:t xml:space="preserve"> training performance was using </w:t>
      </w:r>
      <w:proofErr w:type="spellStart"/>
      <w:r>
        <w:t>TensorBoard</w:t>
      </w:r>
      <w:proofErr w:type="spellEnd"/>
    </w:p>
    <w:p w14:paraId="2A37792B" w14:textId="76D7F9A8" w:rsidR="00A04050" w:rsidRDefault="00A04050" w:rsidP="00A04050">
      <w:r w:rsidRPr="00A04050">
        <w:rPr>
          <w:noProof/>
        </w:rPr>
        <w:drawing>
          <wp:inline distT="0" distB="0" distL="0" distR="0" wp14:anchorId="50731EAA" wp14:editId="36E713BD">
            <wp:extent cx="5731510" cy="2124710"/>
            <wp:effectExtent l="0" t="0" r="0" b="0"/>
            <wp:docPr id="107715412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154129" name="Picture 1" descr="A screenshot of a graph&#10;&#10;Description automatically generated"/>
                    <pic:cNvPicPr/>
                  </pic:nvPicPr>
                  <pic:blipFill>
                    <a:blip r:embed="rId33"/>
                    <a:stretch>
                      <a:fillRect/>
                    </a:stretch>
                  </pic:blipFill>
                  <pic:spPr>
                    <a:xfrm>
                      <a:off x="0" y="0"/>
                      <a:ext cx="5731510" cy="2124710"/>
                    </a:xfrm>
                    <a:prstGeom prst="rect">
                      <a:avLst/>
                    </a:prstGeom>
                  </pic:spPr>
                </pic:pic>
              </a:graphicData>
            </a:graphic>
          </wp:inline>
        </w:drawing>
      </w:r>
    </w:p>
    <w:p w14:paraId="73C4CD31" w14:textId="3DB3DD65" w:rsidR="00A04050" w:rsidRDefault="00A04050" w:rsidP="00A04050">
      <w:r>
        <w:t>Generated Dataset output CSV file</w:t>
      </w:r>
    </w:p>
    <w:p w14:paraId="5E698621" w14:textId="0079CB01" w:rsidR="00A04050" w:rsidRDefault="00A04050" w:rsidP="00A04050">
      <w:r w:rsidRPr="00A04050">
        <w:rPr>
          <w:noProof/>
        </w:rPr>
        <w:drawing>
          <wp:inline distT="0" distB="0" distL="0" distR="0" wp14:anchorId="5B6D8309" wp14:editId="6AED101E">
            <wp:extent cx="5731510" cy="3582035"/>
            <wp:effectExtent l="0" t="0" r="0" b="0"/>
            <wp:docPr id="617219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219386" name=""/>
                    <pic:cNvPicPr/>
                  </pic:nvPicPr>
                  <pic:blipFill>
                    <a:blip r:embed="rId34"/>
                    <a:stretch>
                      <a:fillRect/>
                    </a:stretch>
                  </pic:blipFill>
                  <pic:spPr>
                    <a:xfrm>
                      <a:off x="0" y="0"/>
                      <a:ext cx="5731510" cy="3582035"/>
                    </a:xfrm>
                    <a:prstGeom prst="rect">
                      <a:avLst/>
                    </a:prstGeom>
                  </pic:spPr>
                </pic:pic>
              </a:graphicData>
            </a:graphic>
          </wp:inline>
        </w:drawing>
      </w:r>
    </w:p>
    <w:p w14:paraId="5D9121BB" w14:textId="77777777" w:rsidR="00B018D8" w:rsidRDefault="00B018D8" w:rsidP="00A04050"/>
    <w:p w14:paraId="0AE13A3E" w14:textId="77777777" w:rsidR="00B018D8" w:rsidRDefault="00B018D8" w:rsidP="00A04050"/>
    <w:p w14:paraId="37F34829" w14:textId="08AA5DE8" w:rsidR="00A04050" w:rsidRDefault="00A04050" w:rsidP="00A04050">
      <w:r>
        <w:lastRenderedPageBreak/>
        <w:t>Chatbot lawyer Output from Fine Tune model</w:t>
      </w:r>
    </w:p>
    <w:p w14:paraId="6EF2EFC0" w14:textId="5C1A450D" w:rsidR="00A04050" w:rsidRPr="00A04050" w:rsidRDefault="00A04050" w:rsidP="00A04050">
      <w:r w:rsidRPr="00A04050">
        <w:rPr>
          <w:noProof/>
        </w:rPr>
        <w:drawing>
          <wp:inline distT="0" distB="0" distL="0" distR="0" wp14:anchorId="511FF289" wp14:editId="5D65320D">
            <wp:extent cx="5731510" cy="693420"/>
            <wp:effectExtent l="0" t="0" r="0" b="5080"/>
            <wp:docPr id="45424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240825" name=""/>
                    <pic:cNvPicPr/>
                  </pic:nvPicPr>
                  <pic:blipFill>
                    <a:blip r:embed="rId35"/>
                    <a:stretch>
                      <a:fillRect/>
                    </a:stretch>
                  </pic:blipFill>
                  <pic:spPr>
                    <a:xfrm>
                      <a:off x="0" y="0"/>
                      <a:ext cx="5731510" cy="693420"/>
                    </a:xfrm>
                    <a:prstGeom prst="rect">
                      <a:avLst/>
                    </a:prstGeom>
                  </pic:spPr>
                </pic:pic>
              </a:graphicData>
            </a:graphic>
          </wp:inline>
        </w:drawing>
      </w:r>
    </w:p>
    <w:p w14:paraId="52B5BDE0" w14:textId="579C5285" w:rsidR="00D17E43" w:rsidRDefault="00D17E43" w:rsidP="00B4508E">
      <w:pPr>
        <w:pStyle w:val="Heading2"/>
      </w:pPr>
      <w:bookmarkStart w:id="121" w:name="_Toc158883431"/>
      <w:r>
        <w:t>5.4. Required Improvements</w:t>
      </w:r>
      <w:bookmarkEnd w:id="121"/>
    </w:p>
    <w:p w14:paraId="65720CDC" w14:textId="4C35973F" w:rsidR="000A5ACE" w:rsidRDefault="00A04050" w:rsidP="000A5ACE">
      <w:r w:rsidRPr="00A04050">
        <w:t>the project identifies areas for enhancement, emphasizing two key aspects: GUI (graphical user interface) improvements and chatbot implementation of the project. This conversation will be about the requirement of a user-friendly GUI which makes it easier for users to use this system and make all their activities streamlined. Besides that, technical components of bringing the chatbot into public view are also looked at as I am yet to make clear that it's public. Through considering these facets, project leads the way for future development, and guarantees the wider usability of the product due to its ideal state.</w:t>
      </w:r>
    </w:p>
    <w:p w14:paraId="362DE078" w14:textId="2D0A0CE3" w:rsidR="00D17E43" w:rsidRDefault="00D17E43" w:rsidP="00B4508E">
      <w:pPr>
        <w:pStyle w:val="Heading2"/>
      </w:pPr>
      <w:bookmarkStart w:id="122" w:name="_Toc158883432"/>
      <w:r>
        <w:t>5.5. Demo of Prototype</w:t>
      </w:r>
      <w:bookmarkEnd w:id="122"/>
    </w:p>
    <w:p w14:paraId="64CDA83E" w14:textId="6F93F0A1" w:rsidR="000A5ACE" w:rsidRDefault="00A04050" w:rsidP="000A5ACE">
      <w:r>
        <w:t xml:space="preserve">A Demonstration can be found on this link for the project. </w:t>
      </w:r>
    </w:p>
    <w:p w14:paraId="3EAEBD3E" w14:textId="32AC3099" w:rsidR="00A04050" w:rsidRDefault="00000000" w:rsidP="000A5ACE">
      <w:hyperlink r:id="rId36" w:history="1">
        <w:r w:rsidR="0014203D" w:rsidRPr="0014203D">
          <w:rPr>
            <w:rStyle w:val="Hyperlink"/>
          </w:rPr>
          <w:t>https://youtu.be/dp6EboV</w:t>
        </w:r>
        <w:r w:rsidR="0014203D" w:rsidRPr="0014203D">
          <w:rPr>
            <w:rStyle w:val="Hyperlink"/>
          </w:rPr>
          <w:t>s</w:t>
        </w:r>
        <w:r w:rsidR="0014203D" w:rsidRPr="0014203D">
          <w:rPr>
            <w:rStyle w:val="Hyperlink"/>
          </w:rPr>
          <w:t>jQc</w:t>
        </w:r>
      </w:hyperlink>
    </w:p>
    <w:p w14:paraId="09DE9779" w14:textId="6CDD21C6" w:rsidR="00A04050" w:rsidRDefault="00A04050" w:rsidP="000A5ACE">
      <w:r>
        <w:t>The code base can be accessed in this repository.</w:t>
      </w:r>
    </w:p>
    <w:p w14:paraId="256D3943" w14:textId="7E5F9716" w:rsidR="00A04050" w:rsidRDefault="00000000" w:rsidP="000A5ACE">
      <w:hyperlink r:id="rId37" w:history="1">
        <w:r w:rsidR="00A04050" w:rsidRPr="00A04050">
          <w:rPr>
            <w:rStyle w:val="Hyperlink"/>
          </w:rPr>
          <w:t>https://github.com/omarShiraz/chatbotLawyer</w:t>
        </w:r>
      </w:hyperlink>
    </w:p>
    <w:p w14:paraId="6B140E45" w14:textId="6539D27C" w:rsidR="00D17E43" w:rsidRDefault="00D17E43" w:rsidP="00B4508E">
      <w:pPr>
        <w:pStyle w:val="Heading2"/>
      </w:pPr>
      <w:bookmarkStart w:id="123" w:name="_Toc158883433"/>
      <w:r>
        <w:t>5.6. Chapter Summary</w:t>
      </w:r>
      <w:bookmarkEnd w:id="123"/>
    </w:p>
    <w:p w14:paraId="407C58D5" w14:textId="2C3DDEDB" w:rsidR="007A121A" w:rsidRDefault="00A04050" w:rsidP="00A04050">
      <w:pPr>
        <w:rPr>
          <w:rFonts w:eastAsiaTheme="majorEastAsia" w:cstheme="majorBidi"/>
          <w:b/>
          <w:color w:val="000000" w:themeColor="text1"/>
          <w:sz w:val="28"/>
          <w:szCs w:val="26"/>
        </w:rPr>
      </w:pPr>
      <w:r w:rsidRPr="00A04050">
        <w:t xml:space="preserve">Within this chapter, the project has been systematically advanced to the initial phase of Implantation where work has centered on the production of the chatbot lawyer and the appointment of a domain-specific dataset. Applying modern models, like </w:t>
      </w:r>
      <w:proofErr w:type="spellStart"/>
      <w:r w:rsidRPr="00A04050">
        <w:t>NousResearch</w:t>
      </w:r>
      <w:proofErr w:type="spellEnd"/>
      <w:r w:rsidRPr="00A04050">
        <w:t xml:space="preserve">/Llama-2-7b-chat-hf and using frameworks for example, </w:t>
      </w:r>
      <w:proofErr w:type="spellStart"/>
      <w:r w:rsidRPr="00A04050">
        <w:t>PyMuPDF</w:t>
      </w:r>
      <w:proofErr w:type="spellEnd"/>
      <w:r w:rsidRPr="00A04050">
        <w:t xml:space="preserve">, Transformers, and </w:t>
      </w:r>
      <w:proofErr w:type="spellStart"/>
      <w:r w:rsidRPr="00A04050">
        <w:t>SpaCy</w:t>
      </w:r>
      <w:proofErr w:type="spellEnd"/>
      <w:r w:rsidRPr="00A04050">
        <w:t>, could clearly demonstrate that an already trained BERT model is able to generate right Law answers. The application of methods, e.g. quantization and the addition of adapters (</w:t>
      </w:r>
      <w:proofErr w:type="spellStart"/>
      <w:r w:rsidRPr="00A04050">
        <w:t>LoRA</w:t>
      </w:r>
      <w:proofErr w:type="spellEnd"/>
      <w:r w:rsidRPr="00A04050">
        <w:t>) indicate that there is a chance for model changes through which the developers will seek to ensure high performance and efficiency. The chapter ends with a brief analysis of future implications where there is scope for improvement of the GUI and the need for the chatbot to be live for public and all-inclusive access.</w:t>
      </w:r>
      <w:r w:rsidR="007A121A">
        <w:br w:type="page"/>
      </w:r>
    </w:p>
    <w:p w14:paraId="3C39D453" w14:textId="24644F5B" w:rsidR="007A121A" w:rsidRDefault="007A121A" w:rsidP="00B4508E">
      <w:pPr>
        <w:pStyle w:val="Heading2"/>
      </w:pPr>
      <w:bookmarkStart w:id="124" w:name="_Toc158883434"/>
      <w:r>
        <w:lastRenderedPageBreak/>
        <w:t>REFERENCES</w:t>
      </w:r>
      <w:bookmarkEnd w:id="124"/>
    </w:p>
    <w:p w14:paraId="6B331926" w14:textId="77777777" w:rsidR="00333A88" w:rsidRPr="00333A88" w:rsidRDefault="00B95CA3" w:rsidP="00EE4F76">
      <w:r>
        <w:fldChar w:fldCharType="begin"/>
      </w:r>
      <w:r w:rsidR="0055560A">
        <w:instrText xml:space="preserve"> ADDIN ZOTERO_BIBL {"uncited":[],"omitted":[],"custom":[]} CSL_BIBLIOGRAPHY </w:instrText>
      </w:r>
      <w:r>
        <w:fldChar w:fldCharType="separate"/>
      </w:r>
      <w:r w:rsidR="00333A88" w:rsidRPr="00333A88">
        <w:t>Anwar, S. et al. (2022). Image Colorization: A Survey and Dataset. Available from http://arxiv.org/abs/2008.10774 [Accessed 1 September 2023].</w:t>
      </w:r>
    </w:p>
    <w:p w14:paraId="2258AB6F" w14:textId="77777777" w:rsidR="00333A88" w:rsidRPr="00333A88" w:rsidRDefault="00333A88" w:rsidP="00EE4F76">
      <w:r w:rsidRPr="00333A88">
        <w:t xml:space="preserve">Cohn, M. and Martin, R.C. (2006). </w:t>
      </w:r>
      <w:r w:rsidRPr="00333A88">
        <w:rPr>
          <w:i/>
          <w:iCs/>
        </w:rPr>
        <w:t>Agile estimating and planning</w:t>
      </w:r>
      <w:r w:rsidRPr="00333A88">
        <w:t>. Upper Saddle River, NJ: Prentice Hall Professional Technical Reference.</w:t>
      </w:r>
    </w:p>
    <w:p w14:paraId="3EB59911" w14:textId="77777777" w:rsidR="00333A88" w:rsidRPr="00333A88" w:rsidRDefault="00333A88" w:rsidP="00EE4F76">
      <w:r w:rsidRPr="00333A88">
        <w:t xml:space="preserve">Huang, S. et al. (2022). Deep learning for image colorization: Current and future prospects. </w:t>
      </w:r>
      <w:r w:rsidRPr="00333A88">
        <w:rPr>
          <w:i/>
          <w:iCs/>
        </w:rPr>
        <w:t>Engineering Applications of Artificial Intelligence</w:t>
      </w:r>
      <w:r w:rsidRPr="00333A88">
        <w:t>, 114, 105006. Available from https://doi.org/10.1016/j.engappai.2022.105006.</w:t>
      </w:r>
    </w:p>
    <w:p w14:paraId="57BDEF8D" w14:textId="77777777" w:rsidR="00333A88" w:rsidRPr="00333A88" w:rsidRDefault="00333A88" w:rsidP="00EE4F76">
      <w:r w:rsidRPr="00333A88">
        <w:t xml:space="preserve">Kim, H., Kim, Jonghyun and Kim, Joongkyu. (2022). Image-to-Image Translation for Near-Infrared Image Colorization. </w:t>
      </w:r>
      <w:r w:rsidRPr="00333A88">
        <w:rPr>
          <w:i/>
          <w:iCs/>
        </w:rPr>
        <w:t>2022 International Conference on Electronics, Information, and Communication (ICEIC)</w:t>
      </w:r>
      <w:r w:rsidRPr="00333A88">
        <w:t>. 6 February 2022. Jeju, Korea, Republic of: IEEE, 1–4. Available from https://doi.org/10.1109/ICEIC54506.2022.9748773 [Accessed 31 August 2023].</w:t>
      </w:r>
    </w:p>
    <w:p w14:paraId="2C9BCDEA" w14:textId="77777777" w:rsidR="00333A88" w:rsidRPr="00333A88" w:rsidRDefault="00333A88" w:rsidP="00EE4F76">
      <w:r w:rsidRPr="00333A88">
        <w:t xml:space="preserve">Le-Tien, T. et al. (2021). GAN-based Thermal Infrared Image Colorization for Enhancing Object Identification. </w:t>
      </w:r>
      <w:r w:rsidRPr="00333A88">
        <w:rPr>
          <w:i/>
          <w:iCs/>
        </w:rPr>
        <w:t>2021 International Symposium on Electrical and Electronics Engineering (ISEE)</w:t>
      </w:r>
      <w:r w:rsidRPr="00333A88">
        <w:t>. 15 April 2021. Ho Chi Minh, Vietnam: IEEE, 90–94. Available from https://doi.org/10.1109/ISEE51682.2021.9418801 [Accessed 1 September 2023].</w:t>
      </w:r>
    </w:p>
    <w:p w14:paraId="70374DBE" w14:textId="77777777" w:rsidR="00333A88" w:rsidRPr="00333A88" w:rsidRDefault="00333A88" w:rsidP="00EE4F76">
      <w:r w:rsidRPr="00333A88">
        <w:t xml:space="preserve">Liang, W., Ding, D. and Wei, G. (2021). An improved DualGAN for near-infrared image colorization. </w:t>
      </w:r>
      <w:r w:rsidRPr="00333A88">
        <w:rPr>
          <w:i/>
          <w:iCs/>
        </w:rPr>
        <w:t>Infrared Physics &amp; Technology</w:t>
      </w:r>
      <w:r w:rsidRPr="00333A88">
        <w:t>, 116, 103764. Available from https://doi.org/10.1016/j.infrared.2021.103764.</w:t>
      </w:r>
    </w:p>
    <w:p w14:paraId="14AE53A8" w14:textId="77777777" w:rsidR="00333A88" w:rsidRPr="00333A88" w:rsidRDefault="00333A88" w:rsidP="00EE4F76">
      <w:r w:rsidRPr="00333A88">
        <w:t xml:space="preserve">Liu, L. et al. (2022). Optimal LED Spectral Multiplexing for NIR2RGB Translation. </w:t>
      </w:r>
      <w:r w:rsidRPr="00333A88">
        <w:rPr>
          <w:i/>
          <w:iCs/>
        </w:rPr>
        <w:t>2022 IEEE/CVF Conference on Computer Vision and Pattern Recognition (CVPR)</w:t>
      </w:r>
      <w:r w:rsidRPr="00333A88">
        <w:t>. June 2022. New Orleans, LA, USA: IEEE, 12642–12650. Available from https://doi.org/10.1109/CVPR52688.2022.01232 [Accessed 12 September 2023].</w:t>
      </w:r>
    </w:p>
    <w:p w14:paraId="7ECC2194" w14:textId="77777777" w:rsidR="00333A88" w:rsidRPr="00333A88" w:rsidRDefault="00333A88" w:rsidP="00EE4F76">
      <w:r w:rsidRPr="00333A88">
        <w:t xml:space="preserve">Liu, Y. et al. (2023). Learning to colorize near-infrared images with limited data. </w:t>
      </w:r>
      <w:r w:rsidRPr="00333A88">
        <w:rPr>
          <w:i/>
          <w:iCs/>
        </w:rPr>
        <w:t>Neural Computing and Applications</w:t>
      </w:r>
      <w:r w:rsidRPr="00333A88">
        <w:t>, 35 (27), 19865–19884. Available from https://doi.org/10.1007/s00521-023-08768-7.</w:t>
      </w:r>
    </w:p>
    <w:p w14:paraId="78312AE4" w14:textId="77777777" w:rsidR="00333A88" w:rsidRPr="00333A88" w:rsidRDefault="00333A88" w:rsidP="00EE4F76">
      <w:r w:rsidRPr="00333A88">
        <w:t xml:space="preserve">Ma, X. et al. (2022). Near-Infrared Image Colorization Using Asymmetric Codec and Pixel-Level Fusion. </w:t>
      </w:r>
      <w:r w:rsidRPr="00333A88">
        <w:rPr>
          <w:i/>
          <w:iCs/>
        </w:rPr>
        <w:t>Applied Sciences</w:t>
      </w:r>
      <w:r w:rsidRPr="00333A88">
        <w:t>, 12 (19), 10087. Available from https://doi.org/10.3390/app121910087.</w:t>
      </w:r>
    </w:p>
    <w:p w14:paraId="11475E0C" w14:textId="247FE18C" w:rsidR="00333A88" w:rsidRPr="00333A88" w:rsidRDefault="00333A88" w:rsidP="00EE4F76">
      <w:r w:rsidRPr="00333A88">
        <w:lastRenderedPageBreak/>
        <w:t xml:space="preserve">Wang, F., Liu, L. and Jung, C. (2020). Deep Near Infrared Colorization with Semantic Segmentation and Transfer Learning. </w:t>
      </w:r>
      <w:r w:rsidRPr="00333A88">
        <w:rPr>
          <w:i/>
          <w:iCs/>
        </w:rPr>
        <w:t>2020 IEEE International Conference on Visual Communications and Image Processing (VCIP)</w:t>
      </w:r>
      <w:r w:rsidRPr="00333A88">
        <w:t>. 1 December 2020. Macau, China: IEEE, 455–458. Available from https://doi.org/10.1109/VCIP49819.2020.9301788.</w:t>
      </w:r>
    </w:p>
    <w:p w14:paraId="79EFB784" w14:textId="2257FC89" w:rsidR="00333A88" w:rsidRPr="00333A88" w:rsidRDefault="00333A88" w:rsidP="00EE4F76">
      <w:r w:rsidRPr="00333A88">
        <w:t xml:space="preserve">Yang, Z. and Chen, Z. (2020). Learning From Paired and Unpaired Data: Alternately Trained CycleGAN for Near Infrared Image Colorization. </w:t>
      </w:r>
      <w:r w:rsidRPr="00333A88">
        <w:rPr>
          <w:i/>
          <w:iCs/>
        </w:rPr>
        <w:t>2020 IEEE International Conference on Visual Communications and Image Processing (VCIP)</w:t>
      </w:r>
      <w:r w:rsidRPr="00333A88">
        <w:t>. 1 December 2020. Macau, China: IEEE, 467–470. Available from https://doi.org/10.1109/VCIP49819.2020.9301791</w:t>
      </w:r>
    </w:p>
    <w:p w14:paraId="7C6035E4" w14:textId="77777777" w:rsidR="00333A88" w:rsidRPr="00333A88" w:rsidRDefault="00333A88" w:rsidP="00EE4F76">
      <w:r w:rsidRPr="00333A88">
        <w:t xml:space="preserve">Zeger, I. et al. (2021). Grayscale Image Colorization Methods: Overview and Evaluation. </w:t>
      </w:r>
      <w:r w:rsidRPr="00333A88">
        <w:rPr>
          <w:i/>
          <w:iCs/>
        </w:rPr>
        <w:t>IEEE Access</w:t>
      </w:r>
      <w:r w:rsidRPr="00333A88">
        <w:t>, 9, 113326–113346. Available from https://doi.org/10.1109/ACCESS.2021.3104515.</w:t>
      </w:r>
    </w:p>
    <w:p w14:paraId="12005E3F" w14:textId="67C8EDCF" w:rsidR="00333A88" w:rsidRPr="00333A88" w:rsidRDefault="00333A88" w:rsidP="00EE4F76">
      <w:r w:rsidRPr="00333A88">
        <w:t>Zhang, R., Isola, P. and Efros, A.A. (2016). Colorful Image Colorization. Available from http://arxiv.org/abs/1603.08511.</w:t>
      </w:r>
    </w:p>
    <w:p w14:paraId="332C5873" w14:textId="78E4421B" w:rsidR="00333A88" w:rsidRPr="00333A88" w:rsidRDefault="00333A88" w:rsidP="00EE4F76">
      <w:r w:rsidRPr="00333A88">
        <w:t xml:space="preserve">Zhao, M. et al. (2022). CSTGAN: Cycle Swin Transformer GAN for Unpaired Infrared Image Colorization. </w:t>
      </w:r>
      <w:r w:rsidRPr="00333A88">
        <w:rPr>
          <w:i/>
          <w:iCs/>
        </w:rPr>
        <w:t>2022 3rd International Conference on Control, Robotics and Intelligent System</w:t>
      </w:r>
      <w:r w:rsidRPr="00333A88">
        <w:t>. 26 August 2022. Virtual Event China: ACM, 241–247. Available from https://doi.org/10.1145/3562007.3562053 .</w:t>
      </w:r>
    </w:p>
    <w:p w14:paraId="474A0B25" w14:textId="4B96D93F" w:rsidR="00333A88" w:rsidRPr="00333A88" w:rsidRDefault="00333A88" w:rsidP="00EE4F76">
      <w:r w:rsidRPr="00333A88">
        <w:t xml:space="preserve">Zhou, S. and Kamata, S.-I. (2022). Near-Infrared Image Colorization with Weighted UNet++ and Auxiliary Color Enhancement GAN. </w:t>
      </w:r>
      <w:r w:rsidRPr="00333A88">
        <w:rPr>
          <w:i/>
          <w:iCs/>
        </w:rPr>
        <w:t>2022 7th International Conference on Image, Vision and Computing (ICIVC)</w:t>
      </w:r>
      <w:r w:rsidRPr="00333A88">
        <w:t>. 26 July 2022. Xi’an, China: IEEE, 507–512. Available from https://doi.org/10.1109/ICIVC55077.2022.9887040.</w:t>
      </w:r>
    </w:p>
    <w:p w14:paraId="4C23B342" w14:textId="281BD6A6" w:rsidR="0014203D" w:rsidRDefault="00B95CA3" w:rsidP="00EE4F76">
      <w:r>
        <w:fldChar w:fldCharType="end"/>
      </w:r>
      <w:r w:rsidR="0014203D" w:rsidRPr="0014203D">
        <w:t xml:space="preserve">Goutham, R. (2020) </w:t>
      </w:r>
      <w:proofErr w:type="spellStart"/>
      <w:r w:rsidR="0014203D" w:rsidRPr="0014203D">
        <w:t>Questgen</w:t>
      </w:r>
      <w:proofErr w:type="spellEnd"/>
      <w:r w:rsidR="0014203D" w:rsidRPr="0014203D">
        <w:t xml:space="preserve"> - An </w:t>
      </w:r>
      <w:proofErr w:type="gramStart"/>
      <w:r w:rsidR="0014203D" w:rsidRPr="0014203D">
        <w:t>open source</w:t>
      </w:r>
      <w:proofErr w:type="gramEnd"/>
      <w:r w:rsidR="0014203D" w:rsidRPr="0014203D">
        <w:t xml:space="preserve"> NLP library for Question generation algorithms, Towards Data Science. Available at: </w:t>
      </w:r>
      <w:hyperlink r:id="rId38" w:history="1">
        <w:r w:rsidR="0014203D" w:rsidRPr="00E16D48">
          <w:rPr>
            <w:rStyle w:val="Hyperlink"/>
          </w:rPr>
          <w:t>https://towardsdatascience.com/questgen-an-open-source-nlp-library-for-question-generation-algorithms-1e18067fcdc6?gi=f5de4e0a0fca</w:t>
        </w:r>
      </w:hyperlink>
    </w:p>
    <w:p w14:paraId="1EE69FED" w14:textId="4130AFFA" w:rsidR="00B62AF1" w:rsidRDefault="0014203D" w:rsidP="00EE4F76">
      <w:proofErr w:type="spellStart"/>
      <w:r w:rsidRPr="0014203D">
        <w:t>Touvron</w:t>
      </w:r>
      <w:proofErr w:type="spellEnd"/>
      <w:r w:rsidRPr="0014203D">
        <w:t xml:space="preserve">, H. et al. (2023) “Llama 2: Open foundation and fine-tuned chat models,” </w:t>
      </w:r>
      <w:proofErr w:type="spellStart"/>
      <w:r w:rsidRPr="0014203D">
        <w:t>ArXiv</w:t>
      </w:r>
      <w:proofErr w:type="spellEnd"/>
      <w:r w:rsidRPr="0014203D">
        <w:t>, abs/2307.09288. Available at: http://arxiv.org/abs/2307.09288</w:t>
      </w:r>
      <w:r w:rsidR="007A121A">
        <w:br w:type="page"/>
      </w:r>
    </w:p>
    <w:p w14:paraId="33F3D8C1" w14:textId="07533A0C" w:rsidR="007A121A" w:rsidRDefault="007A121A" w:rsidP="00B62AF1">
      <w:pPr>
        <w:pStyle w:val="Heading1"/>
      </w:pPr>
      <w:bookmarkStart w:id="125" w:name="_Toc158883435"/>
      <w:r>
        <w:lastRenderedPageBreak/>
        <w:t>APPEN</w:t>
      </w:r>
      <w:r w:rsidR="004A26B9">
        <w:t>D</w:t>
      </w:r>
      <w:r>
        <w:t>IX</w:t>
      </w:r>
      <w:bookmarkEnd w:id="125"/>
      <w:r w:rsidR="00193D7D">
        <w:t xml:space="preserve">                                                                            </w:t>
      </w:r>
      <w:r w:rsidR="008F3176">
        <w:t xml:space="preserve">                                                              </w:t>
      </w:r>
    </w:p>
    <w:p w14:paraId="0E20F693" w14:textId="77777777" w:rsidR="00416F34" w:rsidRDefault="00416F34" w:rsidP="00416F34">
      <w:r>
        <w:t>Interview Transcripts:</w:t>
      </w:r>
    </w:p>
    <w:p w14:paraId="169F3923" w14:textId="33522112" w:rsidR="00416F34" w:rsidRDefault="00416F34" w:rsidP="00416F34">
      <w:r>
        <w:t xml:space="preserve">Note these interviews was done physically and written after the interview has occurred. </w:t>
      </w:r>
    </w:p>
    <w:p w14:paraId="72448CF8" w14:textId="70CB9092" w:rsidR="00416F34" w:rsidRDefault="00416F34" w:rsidP="00416F34">
      <w:r>
        <w:t xml:space="preserve">Interview 1: Law Student Dino </w:t>
      </w:r>
      <w:proofErr w:type="spellStart"/>
      <w:r>
        <w:t>Arulanantham</w:t>
      </w:r>
      <w:proofErr w:type="spellEnd"/>
    </w:p>
    <w:p w14:paraId="3456F365" w14:textId="4C76137F" w:rsidR="00416F34" w:rsidRDefault="00416F34" w:rsidP="00416F34">
      <w:r>
        <w:t>Interviewer: Thank you for joining us today. Can you share your experiences in dealing with legal information access challenges?</w:t>
      </w:r>
    </w:p>
    <w:p w14:paraId="2F714BD5" w14:textId="68D6BC89" w:rsidR="00416F34" w:rsidRDefault="00416F34" w:rsidP="00416F34">
      <w:r>
        <w:t>Interviewee: Absolutely. In my practice, accessing and understanding legal information efficiently has been a constant challenge. There's a need for tools that can provide personalized legal assistance.</w:t>
      </w:r>
    </w:p>
    <w:p w14:paraId="790F0855" w14:textId="110BC5F7" w:rsidR="00416F34" w:rsidRDefault="00416F34" w:rsidP="00416F34">
      <w:r>
        <w:t>Interviewer: What are your thoughts on the availability of domain-specific legal datasets?</w:t>
      </w:r>
    </w:p>
    <w:p w14:paraId="60D42354" w14:textId="0BB64151" w:rsidR="00416F34" w:rsidRDefault="00416F34" w:rsidP="00416F34">
      <w:r>
        <w:t>Interviewee: Well, the truth is, we often find ourselves lacking access to datasets tailored to specific legal domains. Having such datasets would greatly enhance our work.</w:t>
      </w:r>
    </w:p>
    <w:p w14:paraId="7DE562A1" w14:textId="496839FB" w:rsidR="00416F34" w:rsidRDefault="00416F34" w:rsidP="00416F34">
      <w:r>
        <w:t>Interviewer: How do you feel about the concept of an AI-driven Chatbot that provides legal assistance?</w:t>
      </w:r>
    </w:p>
    <w:p w14:paraId="6405B3B8" w14:textId="77777777" w:rsidR="00416F34" w:rsidRDefault="00416F34" w:rsidP="00416F34">
      <w:r>
        <w:t>Interviewee: I think it's a game-changer. Having an AI-driven Chatbot that understands legal nuances and can assist in real-time would significantly improve our efficiency.</w:t>
      </w:r>
    </w:p>
    <w:p w14:paraId="49CC9600" w14:textId="77777777" w:rsidR="00416F34" w:rsidRDefault="00416F34" w:rsidP="00416F34"/>
    <w:p w14:paraId="3D4E0633" w14:textId="1DD95C1A" w:rsidR="00416F34" w:rsidRDefault="00416F34" w:rsidP="00416F34">
      <w:r>
        <w:t xml:space="preserve">Interview 2: </w:t>
      </w:r>
      <w:proofErr w:type="spellStart"/>
      <w:r>
        <w:t>Damitha</w:t>
      </w:r>
      <w:proofErr w:type="spellEnd"/>
      <w:r>
        <w:t xml:space="preserve"> </w:t>
      </w:r>
      <w:proofErr w:type="spellStart"/>
      <w:r>
        <w:t>Wimalasooriya</w:t>
      </w:r>
      <w:proofErr w:type="spellEnd"/>
      <w:r>
        <w:t xml:space="preserve"> Software Engineering Manager for Research and Development at Acumatica</w:t>
      </w:r>
    </w:p>
    <w:p w14:paraId="33EB7892" w14:textId="36AF22F8" w:rsidR="00416F34" w:rsidRDefault="00416F34" w:rsidP="00416F34">
      <w:r>
        <w:t>Interviewer: Thank you for your time. Can you share your preferences regarding AI-driven processes in legal assistance?</w:t>
      </w:r>
    </w:p>
    <w:p w14:paraId="3FD62AF3" w14:textId="77DD4F8B" w:rsidR="00416F34" w:rsidRDefault="00416F34" w:rsidP="00416F34">
      <w:r>
        <w:t>Interviewee: Certainly. AI-driven processes are crucial in enhancing legal assistance. They bring efficiency and accuracy to complex legal scenarios.</w:t>
      </w:r>
    </w:p>
    <w:p w14:paraId="5B919D17" w14:textId="00418455" w:rsidR="00416F34" w:rsidRDefault="00416F34" w:rsidP="00416F34">
      <w:r>
        <w:t>Interviewer: How important is user-friendliness in creating domain-specific legal datasets?</w:t>
      </w:r>
    </w:p>
    <w:p w14:paraId="7C44623B" w14:textId="77777777" w:rsidR="00416F34" w:rsidRDefault="00416F34" w:rsidP="00416F34">
      <w:r>
        <w:t>Interviewee: User-friendliness is key. Researchers and developers need a straightforward process to create datasets tailored to specific legal domains. It ensures broader usability.</w:t>
      </w:r>
    </w:p>
    <w:p w14:paraId="742678DB" w14:textId="3197AF5C" w:rsidR="00416F34" w:rsidRDefault="00416F34" w:rsidP="00416F34">
      <w:r>
        <w:t>Interviewer: What's your take on the implementation of the Chatbot Lawyer project?</w:t>
      </w:r>
    </w:p>
    <w:p w14:paraId="02F75CBA" w14:textId="77777777" w:rsidR="00416F34" w:rsidRDefault="00416F34" w:rsidP="00416F34">
      <w:r>
        <w:lastRenderedPageBreak/>
        <w:t>Interviewee: Recognizing challenges in accessing legal knowledge and addressing them through the Chatbot Lawyer is a commendable step. It could revolutionize how legal information is accessed.</w:t>
      </w:r>
    </w:p>
    <w:p w14:paraId="632DB1EF" w14:textId="77777777" w:rsidR="00416F34" w:rsidRDefault="00416F34" w:rsidP="00416F34"/>
    <w:p w14:paraId="16CF74E1" w14:textId="6B1018B4" w:rsidR="00416F34" w:rsidRDefault="00416F34" w:rsidP="00416F34">
      <w:r>
        <w:t>Interview 3: Sri Lankan Lawyer Anonymous</w:t>
      </w:r>
    </w:p>
    <w:p w14:paraId="7F2B8230" w14:textId="6390AD65" w:rsidR="00416F34" w:rsidRDefault="00416F34" w:rsidP="00416F34">
      <w:r>
        <w:t>Interviewer: As a legal professional, your insights are crucial. What challenges do you face in accessing and researching legal information?</w:t>
      </w:r>
    </w:p>
    <w:p w14:paraId="6709A291" w14:textId="4058ED35" w:rsidR="00416F34" w:rsidRDefault="00416F34" w:rsidP="00416F34">
      <w:r>
        <w:t>Interviewee: Navigating extensive legal databases can be time-consuming. The sheer volume of information makes it challenging to quickly find relevant legal precedents or updates.</w:t>
      </w:r>
    </w:p>
    <w:p w14:paraId="7D398870" w14:textId="2E90EB36" w:rsidR="00416F34" w:rsidRDefault="00416F34" w:rsidP="00416F34">
      <w:r>
        <w:t>Interviewer: How do you envision a Chatbot aiding in legal research?</w:t>
      </w:r>
    </w:p>
    <w:p w14:paraId="210E5190" w14:textId="089C521C" w:rsidR="00416F34" w:rsidRDefault="00416F34" w:rsidP="00416F34">
      <w:r>
        <w:t>Interviewee: A Chatbot capable of processing complex legal queries and providing concise, accurate information would be a game-changer. It could significantly expedite legal research tasks.</w:t>
      </w:r>
    </w:p>
    <w:p w14:paraId="07551FF5" w14:textId="7006A754" w:rsidR="00416F34" w:rsidRDefault="00416F34" w:rsidP="00416F34">
      <w:r>
        <w:t>Interviewer: Regarding privacy and confidentiality, what concerns would you have when interacting with a Chatbot for legal queries?</w:t>
      </w:r>
    </w:p>
    <w:p w14:paraId="0BEEC037" w14:textId="4A4E3355" w:rsidR="00416F34" w:rsidRDefault="00416F34" w:rsidP="00416F34">
      <w:r>
        <w:t>Interviewee: Privacy is paramount in legal matters. Knowing that the Chatbot adheres to strict confidentiality measures and doesn't compromise sensitive information is essential for its credibility.</w:t>
      </w:r>
    </w:p>
    <w:p w14:paraId="6DE01C41" w14:textId="35141A6C" w:rsidR="00416F34" w:rsidRDefault="00416F34" w:rsidP="00416F34">
      <w:r>
        <w:t>Interviewer: How important is user feedback to ensure the Chatbot's legal accuracy?</w:t>
      </w:r>
    </w:p>
    <w:p w14:paraId="66B0EBEF" w14:textId="6D3C09D5" w:rsidR="00DC72CA" w:rsidRPr="00B4508E" w:rsidRDefault="00416F34" w:rsidP="000A5ACE">
      <w:r>
        <w:t>Interviewee: User feedback is invaluable. It serves as a constant quality check, helping refine the Chatbot's responses and ensuring it stays updated with the latest legal developments.</w:t>
      </w:r>
    </w:p>
    <w:sectPr w:rsidR="00DC72CA" w:rsidRPr="00B4508E" w:rsidSect="00632779">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A4015"/>
    <w:multiLevelType w:val="hybridMultilevel"/>
    <w:tmpl w:val="5458439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DE07D15"/>
    <w:multiLevelType w:val="multilevel"/>
    <w:tmpl w:val="053ACE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F1725F9"/>
    <w:multiLevelType w:val="multilevel"/>
    <w:tmpl w:val="F9A0F950"/>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10DA2EC2"/>
    <w:multiLevelType w:val="hybridMultilevel"/>
    <w:tmpl w:val="07105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778AF"/>
    <w:multiLevelType w:val="multilevel"/>
    <w:tmpl w:val="760AC7AC"/>
    <w:lvl w:ilvl="0">
      <w:start w:val="1"/>
      <w:numFmt w:val="bullet"/>
      <w:lvlText w:val=""/>
      <w:lvlJc w:val="left"/>
      <w:pPr>
        <w:ind w:left="360" w:hanging="360"/>
      </w:pPr>
      <w:rPr>
        <w:rFonts w:ascii="Symbol" w:hAnsi="Symbol"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B2473D1"/>
    <w:multiLevelType w:val="multilevel"/>
    <w:tmpl w:val="B41AF8BC"/>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E3D48EF"/>
    <w:multiLevelType w:val="multilevel"/>
    <w:tmpl w:val="40380842"/>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EA42F06"/>
    <w:multiLevelType w:val="multilevel"/>
    <w:tmpl w:val="B41AF8BC"/>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8" w15:restartNumberingAfterBreak="0">
    <w:nsid w:val="21642486"/>
    <w:multiLevelType w:val="hybridMultilevel"/>
    <w:tmpl w:val="87A0A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A9574E"/>
    <w:multiLevelType w:val="multilevel"/>
    <w:tmpl w:val="B476A66C"/>
    <w:lvl w:ilvl="0">
      <w:start w:val="1"/>
      <w:numFmt w:val="decimal"/>
      <w:lvlText w:val="%1."/>
      <w:lvlJc w:val="left"/>
      <w:pPr>
        <w:ind w:left="360" w:hanging="36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25850C43"/>
    <w:multiLevelType w:val="hybridMultilevel"/>
    <w:tmpl w:val="10D65E84"/>
    <w:lvl w:ilvl="0" w:tplc="199A6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3E729A"/>
    <w:multiLevelType w:val="multilevel"/>
    <w:tmpl w:val="0EF05128"/>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2AF00060"/>
    <w:multiLevelType w:val="multilevel"/>
    <w:tmpl w:val="0EF05128"/>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2C224019"/>
    <w:multiLevelType w:val="multilevel"/>
    <w:tmpl w:val="65E8EBFC"/>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EFF260F"/>
    <w:multiLevelType w:val="hybridMultilevel"/>
    <w:tmpl w:val="AD0AFC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34C1E1A"/>
    <w:multiLevelType w:val="multilevel"/>
    <w:tmpl w:val="0EF05128"/>
    <w:lvl w:ilvl="0">
      <w:start w:val="1"/>
      <w:numFmt w:val="decimal"/>
      <w:lvlText w:val="%1."/>
      <w:lvlJc w:val="left"/>
      <w:pPr>
        <w:ind w:left="360" w:hanging="360"/>
      </w:p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39F1E45"/>
    <w:multiLevelType w:val="hybridMultilevel"/>
    <w:tmpl w:val="152CB08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34392730"/>
    <w:multiLevelType w:val="multilevel"/>
    <w:tmpl w:val="2B281F8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37451A01"/>
    <w:multiLevelType w:val="hybridMultilevel"/>
    <w:tmpl w:val="44225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3E731F"/>
    <w:multiLevelType w:val="hybridMultilevel"/>
    <w:tmpl w:val="63867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AB08E9"/>
    <w:multiLevelType w:val="multilevel"/>
    <w:tmpl w:val="760AC7AC"/>
    <w:lvl w:ilvl="0">
      <w:start w:val="1"/>
      <w:numFmt w:val="bullet"/>
      <w:lvlText w:val=""/>
      <w:lvlJc w:val="left"/>
      <w:pPr>
        <w:ind w:left="360" w:hanging="360"/>
      </w:pPr>
      <w:rPr>
        <w:rFonts w:ascii="Symbol" w:hAnsi="Symbol"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28C03D4"/>
    <w:multiLevelType w:val="multilevel"/>
    <w:tmpl w:val="3878CFC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2" w15:restartNumberingAfterBreak="0">
    <w:nsid w:val="54905F75"/>
    <w:multiLevelType w:val="hybridMultilevel"/>
    <w:tmpl w:val="94E69EB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5876B45"/>
    <w:multiLevelType w:val="multilevel"/>
    <w:tmpl w:val="8334C53A"/>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4" w15:restartNumberingAfterBreak="0">
    <w:nsid w:val="5A4554A2"/>
    <w:multiLevelType w:val="hybridMultilevel"/>
    <w:tmpl w:val="6C4632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C45030"/>
    <w:multiLevelType w:val="hybridMultilevel"/>
    <w:tmpl w:val="92AAF3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65ED76AF"/>
    <w:multiLevelType w:val="hybridMultilevel"/>
    <w:tmpl w:val="7898C2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13675A"/>
    <w:multiLevelType w:val="multilevel"/>
    <w:tmpl w:val="757CB1E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7EA3190B"/>
    <w:multiLevelType w:val="multilevel"/>
    <w:tmpl w:val="E29C16EA"/>
    <w:lvl w:ilvl="0">
      <w:start w:val="1"/>
      <w:numFmt w:val="decimal"/>
      <w:lvlText w:val="%1."/>
      <w:lvlJc w:val="left"/>
      <w:pPr>
        <w:ind w:left="360" w:hanging="360"/>
      </w:pPr>
      <w:rPr>
        <w:rFonts w:hint="default"/>
      </w:rPr>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16cid:durableId="807824715">
    <w:abstractNumId w:val="1"/>
  </w:num>
  <w:num w:numId="2" w16cid:durableId="1425959405">
    <w:abstractNumId w:val="13"/>
  </w:num>
  <w:num w:numId="3" w16cid:durableId="408774794">
    <w:abstractNumId w:val="22"/>
  </w:num>
  <w:num w:numId="4" w16cid:durableId="794446576">
    <w:abstractNumId w:val="14"/>
  </w:num>
  <w:num w:numId="5" w16cid:durableId="1296181478">
    <w:abstractNumId w:val="15"/>
  </w:num>
  <w:num w:numId="6" w16cid:durableId="229196069">
    <w:abstractNumId w:val="24"/>
  </w:num>
  <w:num w:numId="7" w16cid:durableId="1713766741">
    <w:abstractNumId w:val="17"/>
  </w:num>
  <w:num w:numId="8" w16cid:durableId="1087311896">
    <w:abstractNumId w:val="6"/>
  </w:num>
  <w:num w:numId="9" w16cid:durableId="1610046837">
    <w:abstractNumId w:val="12"/>
  </w:num>
  <w:num w:numId="10" w16cid:durableId="734158765">
    <w:abstractNumId w:val="11"/>
  </w:num>
  <w:num w:numId="11" w16cid:durableId="1992054938">
    <w:abstractNumId w:val="23"/>
  </w:num>
  <w:num w:numId="12" w16cid:durableId="1939370522">
    <w:abstractNumId w:val="10"/>
  </w:num>
  <w:num w:numId="13" w16cid:durableId="177622939">
    <w:abstractNumId w:val="19"/>
  </w:num>
  <w:num w:numId="14" w16cid:durableId="2029140785">
    <w:abstractNumId w:val="3"/>
  </w:num>
  <w:num w:numId="15" w16cid:durableId="817956843">
    <w:abstractNumId w:val="28"/>
  </w:num>
  <w:num w:numId="16" w16cid:durableId="2064257164">
    <w:abstractNumId w:val="2"/>
  </w:num>
  <w:num w:numId="17" w16cid:durableId="1759133326">
    <w:abstractNumId w:val="5"/>
  </w:num>
  <w:num w:numId="18" w16cid:durableId="1333220664">
    <w:abstractNumId w:val="7"/>
  </w:num>
  <w:num w:numId="19" w16cid:durableId="1736508765">
    <w:abstractNumId w:val="27"/>
  </w:num>
  <w:num w:numId="20" w16cid:durableId="24717318">
    <w:abstractNumId w:val="18"/>
  </w:num>
  <w:num w:numId="21" w16cid:durableId="197400305">
    <w:abstractNumId w:val="8"/>
  </w:num>
  <w:num w:numId="22" w16cid:durableId="1715084230">
    <w:abstractNumId w:val="26"/>
  </w:num>
  <w:num w:numId="23" w16cid:durableId="1172337705">
    <w:abstractNumId w:val="16"/>
  </w:num>
  <w:num w:numId="24" w16cid:durableId="506361832">
    <w:abstractNumId w:val="25"/>
  </w:num>
  <w:num w:numId="25" w16cid:durableId="1132480317">
    <w:abstractNumId w:val="0"/>
  </w:num>
  <w:num w:numId="26" w16cid:durableId="410078290">
    <w:abstractNumId w:val="9"/>
  </w:num>
  <w:num w:numId="27" w16cid:durableId="465926650">
    <w:abstractNumId w:val="4"/>
  </w:num>
  <w:num w:numId="28" w16cid:durableId="2071803565">
    <w:abstractNumId w:val="20"/>
  </w:num>
  <w:num w:numId="29" w16cid:durableId="166671226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8D4"/>
    <w:rsid w:val="00000638"/>
    <w:rsid w:val="00012A67"/>
    <w:rsid w:val="000138AF"/>
    <w:rsid w:val="00014D2B"/>
    <w:rsid w:val="0001537D"/>
    <w:rsid w:val="00031A85"/>
    <w:rsid w:val="0003482F"/>
    <w:rsid w:val="00045328"/>
    <w:rsid w:val="0005119B"/>
    <w:rsid w:val="00055A25"/>
    <w:rsid w:val="00070B96"/>
    <w:rsid w:val="0007328A"/>
    <w:rsid w:val="00076137"/>
    <w:rsid w:val="0008002B"/>
    <w:rsid w:val="00086861"/>
    <w:rsid w:val="000A1915"/>
    <w:rsid w:val="000A5769"/>
    <w:rsid w:val="000A5ACE"/>
    <w:rsid w:val="000B6A8F"/>
    <w:rsid w:val="000C40DB"/>
    <w:rsid w:val="000C590F"/>
    <w:rsid w:val="000D5BF7"/>
    <w:rsid w:val="000F3786"/>
    <w:rsid w:val="00115716"/>
    <w:rsid w:val="00115EC3"/>
    <w:rsid w:val="001162C6"/>
    <w:rsid w:val="00116B31"/>
    <w:rsid w:val="0012298D"/>
    <w:rsid w:val="0013096A"/>
    <w:rsid w:val="00134EF8"/>
    <w:rsid w:val="001351BD"/>
    <w:rsid w:val="00135B3E"/>
    <w:rsid w:val="0014203D"/>
    <w:rsid w:val="00146546"/>
    <w:rsid w:val="0014751A"/>
    <w:rsid w:val="00155D82"/>
    <w:rsid w:val="00160197"/>
    <w:rsid w:val="00166925"/>
    <w:rsid w:val="00174D72"/>
    <w:rsid w:val="001767C4"/>
    <w:rsid w:val="001858AA"/>
    <w:rsid w:val="001879A4"/>
    <w:rsid w:val="001902E6"/>
    <w:rsid w:val="00193D7D"/>
    <w:rsid w:val="001A01A2"/>
    <w:rsid w:val="001A2C02"/>
    <w:rsid w:val="001A3929"/>
    <w:rsid w:val="001B0483"/>
    <w:rsid w:val="001B0F1E"/>
    <w:rsid w:val="001B23F1"/>
    <w:rsid w:val="001C325E"/>
    <w:rsid w:val="001C41A5"/>
    <w:rsid w:val="001C6417"/>
    <w:rsid w:val="001D064F"/>
    <w:rsid w:val="001D0917"/>
    <w:rsid w:val="001D473A"/>
    <w:rsid w:val="001D476D"/>
    <w:rsid w:val="001D64FB"/>
    <w:rsid w:val="001E0D63"/>
    <w:rsid w:val="001E2E26"/>
    <w:rsid w:val="001E750F"/>
    <w:rsid w:val="001F13FF"/>
    <w:rsid w:val="001F35AF"/>
    <w:rsid w:val="001F3691"/>
    <w:rsid w:val="0020600A"/>
    <w:rsid w:val="00206269"/>
    <w:rsid w:val="00206966"/>
    <w:rsid w:val="00206FD1"/>
    <w:rsid w:val="002103C4"/>
    <w:rsid w:val="002112A8"/>
    <w:rsid w:val="00213397"/>
    <w:rsid w:val="00217721"/>
    <w:rsid w:val="00224F03"/>
    <w:rsid w:val="00232E81"/>
    <w:rsid w:val="002401F7"/>
    <w:rsid w:val="00244BD9"/>
    <w:rsid w:val="0024727A"/>
    <w:rsid w:val="002722B1"/>
    <w:rsid w:val="0027324D"/>
    <w:rsid w:val="00276235"/>
    <w:rsid w:val="00280CE3"/>
    <w:rsid w:val="0028194F"/>
    <w:rsid w:val="002821E6"/>
    <w:rsid w:val="00293CCA"/>
    <w:rsid w:val="002A1D22"/>
    <w:rsid w:val="002B0F69"/>
    <w:rsid w:val="002B2A02"/>
    <w:rsid w:val="002B2E42"/>
    <w:rsid w:val="002B5559"/>
    <w:rsid w:val="002B7CD0"/>
    <w:rsid w:val="002E07C3"/>
    <w:rsid w:val="002E3A85"/>
    <w:rsid w:val="002E75E9"/>
    <w:rsid w:val="002F2195"/>
    <w:rsid w:val="002F3C05"/>
    <w:rsid w:val="00300F2C"/>
    <w:rsid w:val="00303A81"/>
    <w:rsid w:val="00303CEF"/>
    <w:rsid w:val="00310CD8"/>
    <w:rsid w:val="00312FDC"/>
    <w:rsid w:val="00313714"/>
    <w:rsid w:val="0031629F"/>
    <w:rsid w:val="003172E2"/>
    <w:rsid w:val="00321744"/>
    <w:rsid w:val="003258D4"/>
    <w:rsid w:val="003268CC"/>
    <w:rsid w:val="0033254A"/>
    <w:rsid w:val="00333A88"/>
    <w:rsid w:val="0034013C"/>
    <w:rsid w:val="00342B36"/>
    <w:rsid w:val="0034302C"/>
    <w:rsid w:val="00345856"/>
    <w:rsid w:val="003466B6"/>
    <w:rsid w:val="00350155"/>
    <w:rsid w:val="00352D41"/>
    <w:rsid w:val="00363F2C"/>
    <w:rsid w:val="0036459A"/>
    <w:rsid w:val="00370950"/>
    <w:rsid w:val="00371D6E"/>
    <w:rsid w:val="003730A8"/>
    <w:rsid w:val="0038114C"/>
    <w:rsid w:val="0038567E"/>
    <w:rsid w:val="00396294"/>
    <w:rsid w:val="003A42CC"/>
    <w:rsid w:val="003A7EAF"/>
    <w:rsid w:val="003B04D2"/>
    <w:rsid w:val="003B0607"/>
    <w:rsid w:val="003B5238"/>
    <w:rsid w:val="003B6734"/>
    <w:rsid w:val="003C1584"/>
    <w:rsid w:val="003C1A93"/>
    <w:rsid w:val="003C313C"/>
    <w:rsid w:val="003C7066"/>
    <w:rsid w:val="003D0282"/>
    <w:rsid w:val="003D12F1"/>
    <w:rsid w:val="003D1A9C"/>
    <w:rsid w:val="003D6EDA"/>
    <w:rsid w:val="003E07D0"/>
    <w:rsid w:val="003F507A"/>
    <w:rsid w:val="00402253"/>
    <w:rsid w:val="0040286D"/>
    <w:rsid w:val="00403D25"/>
    <w:rsid w:val="00412423"/>
    <w:rsid w:val="00414E61"/>
    <w:rsid w:val="00416F34"/>
    <w:rsid w:val="00425046"/>
    <w:rsid w:val="00426F6B"/>
    <w:rsid w:val="00434361"/>
    <w:rsid w:val="00434706"/>
    <w:rsid w:val="00436593"/>
    <w:rsid w:val="00437E73"/>
    <w:rsid w:val="00441331"/>
    <w:rsid w:val="004434F4"/>
    <w:rsid w:val="00453949"/>
    <w:rsid w:val="00460199"/>
    <w:rsid w:val="004621F5"/>
    <w:rsid w:val="004761DF"/>
    <w:rsid w:val="00476EA3"/>
    <w:rsid w:val="00484D67"/>
    <w:rsid w:val="004874FF"/>
    <w:rsid w:val="00491514"/>
    <w:rsid w:val="004927DA"/>
    <w:rsid w:val="00492EF8"/>
    <w:rsid w:val="00494682"/>
    <w:rsid w:val="00495010"/>
    <w:rsid w:val="004A08BD"/>
    <w:rsid w:val="004A26B9"/>
    <w:rsid w:val="004A6D18"/>
    <w:rsid w:val="004B3C47"/>
    <w:rsid w:val="004C49F6"/>
    <w:rsid w:val="004C4C6C"/>
    <w:rsid w:val="004C5785"/>
    <w:rsid w:val="004D0ACA"/>
    <w:rsid w:val="004D2BFE"/>
    <w:rsid w:val="004D30BE"/>
    <w:rsid w:val="004D39D8"/>
    <w:rsid w:val="004D5703"/>
    <w:rsid w:val="004E082F"/>
    <w:rsid w:val="004E0CE7"/>
    <w:rsid w:val="004F38E5"/>
    <w:rsid w:val="004F3F02"/>
    <w:rsid w:val="004F45C0"/>
    <w:rsid w:val="00510518"/>
    <w:rsid w:val="005106BC"/>
    <w:rsid w:val="005109CA"/>
    <w:rsid w:val="00515EB2"/>
    <w:rsid w:val="00522150"/>
    <w:rsid w:val="005221E3"/>
    <w:rsid w:val="00531C4E"/>
    <w:rsid w:val="00533F9E"/>
    <w:rsid w:val="00535B41"/>
    <w:rsid w:val="00540491"/>
    <w:rsid w:val="00540B91"/>
    <w:rsid w:val="005447F2"/>
    <w:rsid w:val="0055560A"/>
    <w:rsid w:val="00556926"/>
    <w:rsid w:val="00573842"/>
    <w:rsid w:val="0057441E"/>
    <w:rsid w:val="00575B8E"/>
    <w:rsid w:val="005812CF"/>
    <w:rsid w:val="005816B1"/>
    <w:rsid w:val="0059058A"/>
    <w:rsid w:val="005968DD"/>
    <w:rsid w:val="005972E5"/>
    <w:rsid w:val="005A5EB0"/>
    <w:rsid w:val="005B38C1"/>
    <w:rsid w:val="005C01D5"/>
    <w:rsid w:val="005C60AA"/>
    <w:rsid w:val="005D06F6"/>
    <w:rsid w:val="005D2E09"/>
    <w:rsid w:val="005E3291"/>
    <w:rsid w:val="005F1552"/>
    <w:rsid w:val="005F4089"/>
    <w:rsid w:val="005F4D70"/>
    <w:rsid w:val="0060282A"/>
    <w:rsid w:val="006105EE"/>
    <w:rsid w:val="00611653"/>
    <w:rsid w:val="00612040"/>
    <w:rsid w:val="00612EFD"/>
    <w:rsid w:val="006258EA"/>
    <w:rsid w:val="00631C35"/>
    <w:rsid w:val="00632779"/>
    <w:rsid w:val="00643CAA"/>
    <w:rsid w:val="00650C20"/>
    <w:rsid w:val="00651920"/>
    <w:rsid w:val="0065332C"/>
    <w:rsid w:val="00666117"/>
    <w:rsid w:val="0067654D"/>
    <w:rsid w:val="00677B96"/>
    <w:rsid w:val="0068109A"/>
    <w:rsid w:val="00681E1D"/>
    <w:rsid w:val="00682647"/>
    <w:rsid w:val="006847D0"/>
    <w:rsid w:val="00685CB0"/>
    <w:rsid w:val="006963F3"/>
    <w:rsid w:val="006A051D"/>
    <w:rsid w:val="006A193B"/>
    <w:rsid w:val="006A2A3B"/>
    <w:rsid w:val="006A3ED2"/>
    <w:rsid w:val="006A6980"/>
    <w:rsid w:val="006B68A5"/>
    <w:rsid w:val="006B69A0"/>
    <w:rsid w:val="006B6F26"/>
    <w:rsid w:val="006B7FCE"/>
    <w:rsid w:val="006C2C19"/>
    <w:rsid w:val="006C6B88"/>
    <w:rsid w:val="006D0644"/>
    <w:rsid w:val="006D1ACA"/>
    <w:rsid w:val="006F0835"/>
    <w:rsid w:val="006F0A3C"/>
    <w:rsid w:val="006F1A30"/>
    <w:rsid w:val="006F1A3E"/>
    <w:rsid w:val="006F1E6D"/>
    <w:rsid w:val="007017AC"/>
    <w:rsid w:val="0070318D"/>
    <w:rsid w:val="0070327A"/>
    <w:rsid w:val="00710A58"/>
    <w:rsid w:val="00711240"/>
    <w:rsid w:val="00724BA2"/>
    <w:rsid w:val="00725FF8"/>
    <w:rsid w:val="007278E1"/>
    <w:rsid w:val="00727CF7"/>
    <w:rsid w:val="00731B2A"/>
    <w:rsid w:val="007334FE"/>
    <w:rsid w:val="007334FF"/>
    <w:rsid w:val="00751E18"/>
    <w:rsid w:val="00754DC2"/>
    <w:rsid w:val="00756FAD"/>
    <w:rsid w:val="00771A7F"/>
    <w:rsid w:val="00776D8F"/>
    <w:rsid w:val="00781C92"/>
    <w:rsid w:val="00784FB2"/>
    <w:rsid w:val="00785D2B"/>
    <w:rsid w:val="00787FB2"/>
    <w:rsid w:val="007A121A"/>
    <w:rsid w:val="007A1F0B"/>
    <w:rsid w:val="007A383E"/>
    <w:rsid w:val="007A3BEE"/>
    <w:rsid w:val="007A77B1"/>
    <w:rsid w:val="007B4441"/>
    <w:rsid w:val="007B7264"/>
    <w:rsid w:val="007C6CAD"/>
    <w:rsid w:val="007E097C"/>
    <w:rsid w:val="007E5228"/>
    <w:rsid w:val="007F3673"/>
    <w:rsid w:val="007F61E2"/>
    <w:rsid w:val="008136BB"/>
    <w:rsid w:val="00817607"/>
    <w:rsid w:val="008305AD"/>
    <w:rsid w:val="0083634D"/>
    <w:rsid w:val="00851380"/>
    <w:rsid w:val="00852455"/>
    <w:rsid w:val="008537DE"/>
    <w:rsid w:val="00855C18"/>
    <w:rsid w:val="00870163"/>
    <w:rsid w:val="00881363"/>
    <w:rsid w:val="00881D5C"/>
    <w:rsid w:val="00881EBC"/>
    <w:rsid w:val="008A278B"/>
    <w:rsid w:val="008A3C0F"/>
    <w:rsid w:val="008A7DB1"/>
    <w:rsid w:val="008B4D2C"/>
    <w:rsid w:val="008C4877"/>
    <w:rsid w:val="008D2A7C"/>
    <w:rsid w:val="008D567F"/>
    <w:rsid w:val="008D73F6"/>
    <w:rsid w:val="008E4346"/>
    <w:rsid w:val="008E6533"/>
    <w:rsid w:val="008F3176"/>
    <w:rsid w:val="008F32D3"/>
    <w:rsid w:val="008F3347"/>
    <w:rsid w:val="008F5679"/>
    <w:rsid w:val="008F769C"/>
    <w:rsid w:val="0090220C"/>
    <w:rsid w:val="00902ECF"/>
    <w:rsid w:val="00914BBA"/>
    <w:rsid w:val="00925A94"/>
    <w:rsid w:val="0093070C"/>
    <w:rsid w:val="009325F2"/>
    <w:rsid w:val="00937833"/>
    <w:rsid w:val="00943B96"/>
    <w:rsid w:val="00943F56"/>
    <w:rsid w:val="0094701B"/>
    <w:rsid w:val="00954248"/>
    <w:rsid w:val="009620F1"/>
    <w:rsid w:val="00963BDB"/>
    <w:rsid w:val="00966E50"/>
    <w:rsid w:val="0097482A"/>
    <w:rsid w:val="009A2BEB"/>
    <w:rsid w:val="009A35C2"/>
    <w:rsid w:val="009A44CF"/>
    <w:rsid w:val="009B544C"/>
    <w:rsid w:val="009C06D8"/>
    <w:rsid w:val="009C2519"/>
    <w:rsid w:val="009C416C"/>
    <w:rsid w:val="009D30B9"/>
    <w:rsid w:val="009D6F0B"/>
    <w:rsid w:val="009D7C71"/>
    <w:rsid w:val="009E6BB6"/>
    <w:rsid w:val="009F2666"/>
    <w:rsid w:val="00A0136C"/>
    <w:rsid w:val="00A04050"/>
    <w:rsid w:val="00A13F3E"/>
    <w:rsid w:val="00A15C3D"/>
    <w:rsid w:val="00A30342"/>
    <w:rsid w:val="00A35AD1"/>
    <w:rsid w:val="00A37F0C"/>
    <w:rsid w:val="00A46087"/>
    <w:rsid w:val="00A52F57"/>
    <w:rsid w:val="00A55A8E"/>
    <w:rsid w:val="00A67DA4"/>
    <w:rsid w:val="00A77737"/>
    <w:rsid w:val="00A81234"/>
    <w:rsid w:val="00A81E7D"/>
    <w:rsid w:val="00A82327"/>
    <w:rsid w:val="00A921B5"/>
    <w:rsid w:val="00A928D2"/>
    <w:rsid w:val="00A92FAF"/>
    <w:rsid w:val="00A965E5"/>
    <w:rsid w:val="00A97D5E"/>
    <w:rsid w:val="00AA0A9B"/>
    <w:rsid w:val="00AB207D"/>
    <w:rsid w:val="00AB4E26"/>
    <w:rsid w:val="00AC435C"/>
    <w:rsid w:val="00AD2D25"/>
    <w:rsid w:val="00AD40AB"/>
    <w:rsid w:val="00AE27AA"/>
    <w:rsid w:val="00AE283E"/>
    <w:rsid w:val="00AE688B"/>
    <w:rsid w:val="00AE7455"/>
    <w:rsid w:val="00AF020A"/>
    <w:rsid w:val="00AF0FED"/>
    <w:rsid w:val="00AF3644"/>
    <w:rsid w:val="00AF3D60"/>
    <w:rsid w:val="00AF6B8B"/>
    <w:rsid w:val="00B01246"/>
    <w:rsid w:val="00B018D8"/>
    <w:rsid w:val="00B045E3"/>
    <w:rsid w:val="00B07895"/>
    <w:rsid w:val="00B1315B"/>
    <w:rsid w:val="00B132F7"/>
    <w:rsid w:val="00B13959"/>
    <w:rsid w:val="00B14B88"/>
    <w:rsid w:val="00B32643"/>
    <w:rsid w:val="00B4508E"/>
    <w:rsid w:val="00B52A4B"/>
    <w:rsid w:val="00B54020"/>
    <w:rsid w:val="00B554BB"/>
    <w:rsid w:val="00B61572"/>
    <w:rsid w:val="00B62AF1"/>
    <w:rsid w:val="00B80EF0"/>
    <w:rsid w:val="00B81726"/>
    <w:rsid w:val="00B90721"/>
    <w:rsid w:val="00B95CA3"/>
    <w:rsid w:val="00B971F9"/>
    <w:rsid w:val="00BA21FF"/>
    <w:rsid w:val="00BA2C6E"/>
    <w:rsid w:val="00BB341F"/>
    <w:rsid w:val="00BB351D"/>
    <w:rsid w:val="00BB6E1D"/>
    <w:rsid w:val="00BC1BFA"/>
    <w:rsid w:val="00BF0BEE"/>
    <w:rsid w:val="00BF0E01"/>
    <w:rsid w:val="00BF206A"/>
    <w:rsid w:val="00C05C3B"/>
    <w:rsid w:val="00C06BBF"/>
    <w:rsid w:val="00C07384"/>
    <w:rsid w:val="00C12034"/>
    <w:rsid w:val="00C1218C"/>
    <w:rsid w:val="00C12B77"/>
    <w:rsid w:val="00C15934"/>
    <w:rsid w:val="00C22CC0"/>
    <w:rsid w:val="00C244B4"/>
    <w:rsid w:val="00C3604A"/>
    <w:rsid w:val="00C36B2A"/>
    <w:rsid w:val="00C4323C"/>
    <w:rsid w:val="00C44451"/>
    <w:rsid w:val="00C5328F"/>
    <w:rsid w:val="00C54C05"/>
    <w:rsid w:val="00C610D0"/>
    <w:rsid w:val="00C64F2F"/>
    <w:rsid w:val="00C66A22"/>
    <w:rsid w:val="00C72F89"/>
    <w:rsid w:val="00C73896"/>
    <w:rsid w:val="00C74462"/>
    <w:rsid w:val="00C83236"/>
    <w:rsid w:val="00C92B83"/>
    <w:rsid w:val="00C9563D"/>
    <w:rsid w:val="00CA16B2"/>
    <w:rsid w:val="00CA29CE"/>
    <w:rsid w:val="00CA78F8"/>
    <w:rsid w:val="00CB2034"/>
    <w:rsid w:val="00CC0206"/>
    <w:rsid w:val="00CC65A6"/>
    <w:rsid w:val="00CD19E3"/>
    <w:rsid w:val="00CD2939"/>
    <w:rsid w:val="00CE77C2"/>
    <w:rsid w:val="00CF4E19"/>
    <w:rsid w:val="00CF6D4B"/>
    <w:rsid w:val="00D03629"/>
    <w:rsid w:val="00D03654"/>
    <w:rsid w:val="00D079D0"/>
    <w:rsid w:val="00D13B63"/>
    <w:rsid w:val="00D14B5F"/>
    <w:rsid w:val="00D179B3"/>
    <w:rsid w:val="00D17E43"/>
    <w:rsid w:val="00D21CC6"/>
    <w:rsid w:val="00D222D5"/>
    <w:rsid w:val="00D232D3"/>
    <w:rsid w:val="00D3068A"/>
    <w:rsid w:val="00D33FEE"/>
    <w:rsid w:val="00D3413B"/>
    <w:rsid w:val="00D4272D"/>
    <w:rsid w:val="00D43019"/>
    <w:rsid w:val="00D5280E"/>
    <w:rsid w:val="00D53F8B"/>
    <w:rsid w:val="00D55D88"/>
    <w:rsid w:val="00D668DD"/>
    <w:rsid w:val="00D724EC"/>
    <w:rsid w:val="00D818A7"/>
    <w:rsid w:val="00D83467"/>
    <w:rsid w:val="00DA3B87"/>
    <w:rsid w:val="00DC72CA"/>
    <w:rsid w:val="00DD22E4"/>
    <w:rsid w:val="00DD4CB8"/>
    <w:rsid w:val="00DE03AF"/>
    <w:rsid w:val="00DE2483"/>
    <w:rsid w:val="00DE5A79"/>
    <w:rsid w:val="00DE602C"/>
    <w:rsid w:val="00DF7A08"/>
    <w:rsid w:val="00E000DC"/>
    <w:rsid w:val="00E0197A"/>
    <w:rsid w:val="00E03E4B"/>
    <w:rsid w:val="00E04B23"/>
    <w:rsid w:val="00E20067"/>
    <w:rsid w:val="00E2009B"/>
    <w:rsid w:val="00E23893"/>
    <w:rsid w:val="00E24D60"/>
    <w:rsid w:val="00E271BF"/>
    <w:rsid w:val="00E272B9"/>
    <w:rsid w:val="00E301B4"/>
    <w:rsid w:val="00E42090"/>
    <w:rsid w:val="00E4318F"/>
    <w:rsid w:val="00E50353"/>
    <w:rsid w:val="00E50B87"/>
    <w:rsid w:val="00E52458"/>
    <w:rsid w:val="00E53844"/>
    <w:rsid w:val="00E53A73"/>
    <w:rsid w:val="00E54A85"/>
    <w:rsid w:val="00E56323"/>
    <w:rsid w:val="00E60D41"/>
    <w:rsid w:val="00E665BF"/>
    <w:rsid w:val="00E7202A"/>
    <w:rsid w:val="00E731CC"/>
    <w:rsid w:val="00E77787"/>
    <w:rsid w:val="00E818DE"/>
    <w:rsid w:val="00E82DC0"/>
    <w:rsid w:val="00E8575F"/>
    <w:rsid w:val="00E8757F"/>
    <w:rsid w:val="00E97B28"/>
    <w:rsid w:val="00EA04C5"/>
    <w:rsid w:val="00EA4466"/>
    <w:rsid w:val="00EC5D83"/>
    <w:rsid w:val="00EE222E"/>
    <w:rsid w:val="00EE4F76"/>
    <w:rsid w:val="00EE7BB7"/>
    <w:rsid w:val="00EF32B1"/>
    <w:rsid w:val="00F063A7"/>
    <w:rsid w:val="00F11AAA"/>
    <w:rsid w:val="00F11FDF"/>
    <w:rsid w:val="00F14A52"/>
    <w:rsid w:val="00F27555"/>
    <w:rsid w:val="00F40B08"/>
    <w:rsid w:val="00F46E2F"/>
    <w:rsid w:val="00F50CB0"/>
    <w:rsid w:val="00F5101A"/>
    <w:rsid w:val="00F5597C"/>
    <w:rsid w:val="00F64A66"/>
    <w:rsid w:val="00F722A5"/>
    <w:rsid w:val="00F7237B"/>
    <w:rsid w:val="00F856F9"/>
    <w:rsid w:val="00F86C4F"/>
    <w:rsid w:val="00F92B4B"/>
    <w:rsid w:val="00F930CE"/>
    <w:rsid w:val="00FA55EE"/>
    <w:rsid w:val="00FC7BCB"/>
    <w:rsid w:val="00FD32EF"/>
    <w:rsid w:val="00FD754F"/>
    <w:rsid w:val="00FE24B3"/>
    <w:rsid w:val="00FE4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959332"/>
  <w15:chartTrackingRefBased/>
  <w15:docId w15:val="{E2BF22AB-8727-4F60-85DC-2469613BF8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FF8"/>
    <w:pPr>
      <w:spacing w:line="360" w:lineRule="auto"/>
      <w:jc w:val="both"/>
    </w:pPr>
    <w:rPr>
      <w:rFonts w:ascii="Times New Roman" w:hAnsi="Times New Roman"/>
      <w:sz w:val="24"/>
    </w:rPr>
  </w:style>
  <w:style w:type="paragraph" w:styleId="Heading1">
    <w:name w:val="heading 1"/>
    <w:basedOn w:val="Normal"/>
    <w:link w:val="Heading1Char"/>
    <w:uiPriority w:val="9"/>
    <w:qFormat/>
    <w:rsid w:val="00C12034"/>
    <w:pPr>
      <w:keepNext/>
      <w:keepLines/>
      <w:spacing w:before="240" w:after="240" w:line="240" w:lineRule="auto"/>
      <w:outlineLvl w:val="0"/>
    </w:pPr>
    <w:rPr>
      <w:rFonts w:eastAsiaTheme="majorEastAsia" w:cstheme="majorBidi"/>
      <w:b/>
      <w:caps/>
      <w:color w:val="000000" w:themeColor="text1"/>
      <w:sz w:val="32"/>
      <w:szCs w:val="32"/>
    </w:rPr>
  </w:style>
  <w:style w:type="paragraph" w:styleId="Heading2">
    <w:name w:val="heading 2"/>
    <w:basedOn w:val="Normal"/>
    <w:link w:val="Heading2Char"/>
    <w:uiPriority w:val="9"/>
    <w:unhideWhenUsed/>
    <w:qFormat/>
    <w:rsid w:val="00C12034"/>
    <w:pPr>
      <w:keepNext/>
      <w:keepLines/>
      <w:spacing w:before="360" w:after="12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C12034"/>
    <w:pPr>
      <w:keepNext/>
      <w:keepLines/>
      <w:spacing w:before="240" w:after="1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12034"/>
    <w:pPr>
      <w:keepNext/>
      <w:keepLines/>
      <w:spacing w:before="160" w:after="12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C12034"/>
    <w:pPr>
      <w:keepNext/>
      <w:keepLines/>
      <w:spacing w:before="40" w:after="0"/>
      <w:outlineLvl w:val="4"/>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34"/>
    <w:rPr>
      <w:rFonts w:ascii="Times New Roman" w:eastAsiaTheme="majorEastAsia" w:hAnsi="Times New Roman" w:cstheme="majorBidi"/>
      <w:b/>
      <w:caps/>
      <w:color w:val="000000" w:themeColor="text1"/>
      <w:sz w:val="32"/>
      <w:szCs w:val="32"/>
    </w:rPr>
  </w:style>
  <w:style w:type="character" w:customStyle="1" w:styleId="Heading2Char">
    <w:name w:val="Heading 2 Char"/>
    <w:basedOn w:val="DefaultParagraphFont"/>
    <w:link w:val="Heading2"/>
    <w:uiPriority w:val="9"/>
    <w:rsid w:val="00C12034"/>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C1203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12034"/>
    <w:rPr>
      <w:rFonts w:ascii="Times New Roman" w:eastAsiaTheme="majorEastAsia" w:hAnsi="Times New Roman" w:cstheme="majorBidi"/>
      <w:b/>
      <w:i/>
      <w:iCs/>
      <w:sz w:val="24"/>
    </w:rPr>
  </w:style>
  <w:style w:type="character" w:customStyle="1" w:styleId="Heading5Char">
    <w:name w:val="Heading 5 Char"/>
    <w:basedOn w:val="DefaultParagraphFont"/>
    <w:link w:val="Heading5"/>
    <w:uiPriority w:val="9"/>
    <w:semiHidden/>
    <w:rsid w:val="00C12034"/>
    <w:rPr>
      <w:rFonts w:ascii="Times New Roman" w:eastAsiaTheme="majorEastAsia" w:hAnsi="Times New Roman" w:cstheme="majorBidi"/>
      <w:b/>
      <w:i/>
      <w:sz w:val="24"/>
    </w:rPr>
  </w:style>
  <w:style w:type="paragraph" w:styleId="ListParagraph">
    <w:name w:val="List Paragraph"/>
    <w:basedOn w:val="Normal"/>
    <w:uiPriority w:val="34"/>
    <w:qFormat/>
    <w:rsid w:val="003258D4"/>
    <w:pPr>
      <w:ind w:left="720"/>
      <w:contextualSpacing/>
    </w:pPr>
  </w:style>
  <w:style w:type="table" w:styleId="TableGrid">
    <w:name w:val="Table Grid"/>
    <w:basedOn w:val="TableNormal"/>
    <w:uiPriority w:val="39"/>
    <w:rsid w:val="0008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E18"/>
    <w:pPr>
      <w:spacing w:after="0" w:line="259" w:lineRule="auto"/>
      <w:jc w:val="left"/>
      <w:outlineLvl w:val="9"/>
    </w:pPr>
    <w:rPr>
      <w:rFonts w:asciiTheme="majorHAnsi" w:hAnsiTheme="majorHAnsi"/>
      <w:b w:val="0"/>
      <w:caps w:val="0"/>
      <w:color w:val="2F5496" w:themeColor="accent1" w:themeShade="BF"/>
      <w:kern w:val="0"/>
      <w14:ligatures w14:val="none"/>
    </w:rPr>
  </w:style>
  <w:style w:type="paragraph" w:styleId="TOC1">
    <w:name w:val="toc 1"/>
    <w:basedOn w:val="Normal"/>
    <w:next w:val="Normal"/>
    <w:autoRedefine/>
    <w:uiPriority w:val="39"/>
    <w:unhideWhenUsed/>
    <w:rsid w:val="00751E18"/>
    <w:pPr>
      <w:spacing w:after="100"/>
    </w:pPr>
  </w:style>
  <w:style w:type="paragraph" w:styleId="TOC2">
    <w:name w:val="toc 2"/>
    <w:basedOn w:val="Normal"/>
    <w:next w:val="Normal"/>
    <w:autoRedefine/>
    <w:uiPriority w:val="39"/>
    <w:unhideWhenUsed/>
    <w:rsid w:val="00751E18"/>
    <w:pPr>
      <w:spacing w:after="100"/>
      <w:ind w:left="240"/>
    </w:pPr>
  </w:style>
  <w:style w:type="paragraph" w:styleId="TOC3">
    <w:name w:val="toc 3"/>
    <w:basedOn w:val="Normal"/>
    <w:next w:val="Normal"/>
    <w:autoRedefine/>
    <w:uiPriority w:val="39"/>
    <w:unhideWhenUsed/>
    <w:rsid w:val="00751E18"/>
    <w:pPr>
      <w:spacing w:after="100"/>
      <w:ind w:left="480"/>
    </w:pPr>
  </w:style>
  <w:style w:type="character" w:styleId="Hyperlink">
    <w:name w:val="Hyperlink"/>
    <w:basedOn w:val="DefaultParagraphFont"/>
    <w:uiPriority w:val="99"/>
    <w:unhideWhenUsed/>
    <w:rsid w:val="00751E18"/>
    <w:rPr>
      <w:color w:val="0563C1" w:themeColor="hyperlink"/>
      <w:u w:val="single"/>
    </w:rPr>
  </w:style>
  <w:style w:type="paragraph" w:styleId="Bibliography">
    <w:name w:val="Bibliography"/>
    <w:basedOn w:val="Normal"/>
    <w:next w:val="Normal"/>
    <w:uiPriority w:val="37"/>
    <w:unhideWhenUsed/>
    <w:rsid w:val="00B95CA3"/>
    <w:pPr>
      <w:spacing w:after="240" w:line="240" w:lineRule="auto"/>
      <w:ind w:left="720" w:hanging="720"/>
    </w:pPr>
  </w:style>
  <w:style w:type="paragraph" w:styleId="Caption">
    <w:name w:val="caption"/>
    <w:basedOn w:val="Normal"/>
    <w:next w:val="Normal"/>
    <w:uiPriority w:val="35"/>
    <w:unhideWhenUsed/>
    <w:qFormat/>
    <w:rsid w:val="002401F7"/>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E0197A"/>
    <w:rPr>
      <w:color w:val="605E5C"/>
      <w:shd w:val="clear" w:color="auto" w:fill="E1DFDD"/>
    </w:rPr>
  </w:style>
  <w:style w:type="paragraph" w:styleId="TableofFigures">
    <w:name w:val="table of figures"/>
    <w:basedOn w:val="Normal"/>
    <w:next w:val="Normal"/>
    <w:uiPriority w:val="99"/>
    <w:unhideWhenUsed/>
    <w:rsid w:val="00045328"/>
    <w:pPr>
      <w:spacing w:after="0"/>
    </w:pPr>
  </w:style>
  <w:style w:type="paragraph" w:styleId="NormalWeb">
    <w:name w:val="Normal (Web)"/>
    <w:basedOn w:val="Normal"/>
    <w:uiPriority w:val="99"/>
    <w:unhideWhenUsed/>
    <w:rsid w:val="00A04050"/>
    <w:pPr>
      <w:spacing w:before="100" w:beforeAutospacing="1" w:after="100" w:afterAutospacing="1" w:line="240" w:lineRule="auto"/>
      <w:jc w:val="left"/>
    </w:pPr>
    <w:rPr>
      <w:rFonts w:eastAsia="Times New Roman" w:cs="Times New Roman"/>
      <w:kern w:val="0"/>
      <w:szCs w:val="24"/>
      <w:lang w:val="en-LK" w:eastAsia="en-GB"/>
      <w14:ligatures w14:val="none"/>
    </w:rPr>
  </w:style>
  <w:style w:type="table" w:styleId="TableGridLight">
    <w:name w:val="Grid Table Light"/>
    <w:basedOn w:val="TableNormal"/>
    <w:uiPriority w:val="40"/>
    <w:rsid w:val="00416F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416F34"/>
    <w:pPr>
      <w:spacing w:after="0" w:line="240" w:lineRule="auto"/>
      <w:jc w:val="both"/>
    </w:pPr>
    <w:rPr>
      <w:rFonts w:ascii="Times New Roman" w:hAnsi="Times New Roman"/>
      <w:sz w:val="24"/>
    </w:rPr>
  </w:style>
  <w:style w:type="character" w:styleId="FollowedHyperlink">
    <w:name w:val="FollowedHyperlink"/>
    <w:basedOn w:val="DefaultParagraphFont"/>
    <w:uiPriority w:val="99"/>
    <w:semiHidden/>
    <w:unhideWhenUsed/>
    <w:rsid w:val="00B018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347024">
      <w:bodyDiv w:val="1"/>
      <w:marLeft w:val="0"/>
      <w:marRight w:val="0"/>
      <w:marTop w:val="0"/>
      <w:marBottom w:val="0"/>
      <w:divBdr>
        <w:top w:val="none" w:sz="0" w:space="0" w:color="auto"/>
        <w:left w:val="none" w:sz="0" w:space="0" w:color="auto"/>
        <w:bottom w:val="none" w:sz="0" w:space="0" w:color="auto"/>
        <w:right w:val="none" w:sz="0" w:space="0" w:color="auto"/>
      </w:divBdr>
    </w:div>
    <w:div w:id="569773637">
      <w:bodyDiv w:val="1"/>
      <w:marLeft w:val="0"/>
      <w:marRight w:val="0"/>
      <w:marTop w:val="0"/>
      <w:marBottom w:val="0"/>
      <w:divBdr>
        <w:top w:val="none" w:sz="0" w:space="0" w:color="auto"/>
        <w:left w:val="none" w:sz="0" w:space="0" w:color="auto"/>
        <w:bottom w:val="none" w:sz="0" w:space="0" w:color="auto"/>
        <w:right w:val="none" w:sz="0" w:space="0" w:color="auto"/>
      </w:divBdr>
    </w:div>
    <w:div w:id="731584456">
      <w:bodyDiv w:val="1"/>
      <w:marLeft w:val="0"/>
      <w:marRight w:val="0"/>
      <w:marTop w:val="0"/>
      <w:marBottom w:val="0"/>
      <w:divBdr>
        <w:top w:val="none" w:sz="0" w:space="0" w:color="auto"/>
        <w:left w:val="none" w:sz="0" w:space="0" w:color="auto"/>
        <w:bottom w:val="none" w:sz="0" w:space="0" w:color="auto"/>
        <w:right w:val="none" w:sz="0" w:space="0" w:color="auto"/>
      </w:divBdr>
    </w:div>
    <w:div w:id="750733149">
      <w:bodyDiv w:val="1"/>
      <w:marLeft w:val="0"/>
      <w:marRight w:val="0"/>
      <w:marTop w:val="0"/>
      <w:marBottom w:val="0"/>
      <w:divBdr>
        <w:top w:val="none" w:sz="0" w:space="0" w:color="auto"/>
        <w:left w:val="none" w:sz="0" w:space="0" w:color="auto"/>
        <w:bottom w:val="none" w:sz="0" w:space="0" w:color="auto"/>
        <w:right w:val="none" w:sz="0" w:space="0" w:color="auto"/>
      </w:divBdr>
    </w:div>
    <w:div w:id="775561636">
      <w:bodyDiv w:val="1"/>
      <w:marLeft w:val="0"/>
      <w:marRight w:val="0"/>
      <w:marTop w:val="0"/>
      <w:marBottom w:val="0"/>
      <w:divBdr>
        <w:top w:val="none" w:sz="0" w:space="0" w:color="auto"/>
        <w:left w:val="none" w:sz="0" w:space="0" w:color="auto"/>
        <w:bottom w:val="none" w:sz="0" w:space="0" w:color="auto"/>
        <w:right w:val="none" w:sz="0" w:space="0" w:color="auto"/>
      </w:divBdr>
    </w:div>
    <w:div w:id="1208180960">
      <w:bodyDiv w:val="1"/>
      <w:marLeft w:val="0"/>
      <w:marRight w:val="0"/>
      <w:marTop w:val="0"/>
      <w:marBottom w:val="0"/>
      <w:divBdr>
        <w:top w:val="none" w:sz="0" w:space="0" w:color="auto"/>
        <w:left w:val="none" w:sz="0" w:space="0" w:color="auto"/>
        <w:bottom w:val="none" w:sz="0" w:space="0" w:color="auto"/>
        <w:right w:val="none" w:sz="0" w:space="0" w:color="auto"/>
      </w:divBdr>
      <w:divsChild>
        <w:div w:id="1724021227">
          <w:marLeft w:val="0"/>
          <w:marRight w:val="0"/>
          <w:marTop w:val="0"/>
          <w:marBottom w:val="0"/>
          <w:divBdr>
            <w:top w:val="none" w:sz="0" w:space="0" w:color="auto"/>
            <w:left w:val="none" w:sz="0" w:space="0" w:color="auto"/>
            <w:bottom w:val="none" w:sz="0" w:space="0" w:color="auto"/>
            <w:right w:val="none" w:sz="0" w:space="0" w:color="auto"/>
          </w:divBdr>
        </w:div>
      </w:divsChild>
    </w:div>
    <w:div w:id="1507091300">
      <w:bodyDiv w:val="1"/>
      <w:marLeft w:val="0"/>
      <w:marRight w:val="0"/>
      <w:marTop w:val="0"/>
      <w:marBottom w:val="0"/>
      <w:divBdr>
        <w:top w:val="none" w:sz="0" w:space="0" w:color="auto"/>
        <w:left w:val="none" w:sz="0" w:space="0" w:color="auto"/>
        <w:bottom w:val="none" w:sz="0" w:space="0" w:color="auto"/>
        <w:right w:val="none" w:sz="0" w:space="0" w:color="auto"/>
      </w:divBdr>
      <w:divsChild>
        <w:div w:id="898052259">
          <w:marLeft w:val="0"/>
          <w:marRight w:val="0"/>
          <w:marTop w:val="0"/>
          <w:marBottom w:val="0"/>
          <w:divBdr>
            <w:top w:val="single" w:sz="6" w:space="0" w:color="auto"/>
            <w:left w:val="single" w:sz="6" w:space="0" w:color="auto"/>
            <w:bottom w:val="single" w:sz="6" w:space="0" w:color="auto"/>
            <w:right w:val="single" w:sz="6" w:space="0" w:color="auto"/>
          </w:divBdr>
        </w:div>
        <w:div w:id="1372874688">
          <w:marLeft w:val="0"/>
          <w:marRight w:val="0"/>
          <w:marTop w:val="0"/>
          <w:marBottom w:val="0"/>
          <w:divBdr>
            <w:top w:val="single" w:sz="6" w:space="0" w:color="auto"/>
            <w:left w:val="single" w:sz="6" w:space="0" w:color="auto"/>
            <w:bottom w:val="single" w:sz="6" w:space="0" w:color="auto"/>
            <w:right w:val="single" w:sz="6" w:space="0" w:color="auto"/>
          </w:divBdr>
          <w:divsChild>
            <w:div w:id="206513339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587230674">
      <w:bodyDiv w:val="1"/>
      <w:marLeft w:val="0"/>
      <w:marRight w:val="0"/>
      <w:marTop w:val="0"/>
      <w:marBottom w:val="0"/>
      <w:divBdr>
        <w:top w:val="none" w:sz="0" w:space="0" w:color="auto"/>
        <w:left w:val="none" w:sz="0" w:space="0" w:color="auto"/>
        <w:bottom w:val="none" w:sz="0" w:space="0" w:color="auto"/>
        <w:right w:val="none" w:sz="0" w:space="0" w:color="auto"/>
      </w:divBdr>
    </w:div>
    <w:div w:id="1616866577">
      <w:bodyDiv w:val="1"/>
      <w:marLeft w:val="0"/>
      <w:marRight w:val="0"/>
      <w:marTop w:val="0"/>
      <w:marBottom w:val="0"/>
      <w:divBdr>
        <w:top w:val="none" w:sz="0" w:space="0" w:color="auto"/>
        <w:left w:val="none" w:sz="0" w:space="0" w:color="auto"/>
        <w:bottom w:val="none" w:sz="0" w:space="0" w:color="auto"/>
        <w:right w:val="none" w:sz="0" w:space="0" w:color="auto"/>
      </w:divBdr>
    </w:div>
    <w:div w:id="1804688377">
      <w:bodyDiv w:val="1"/>
      <w:marLeft w:val="0"/>
      <w:marRight w:val="0"/>
      <w:marTop w:val="0"/>
      <w:marBottom w:val="0"/>
      <w:divBdr>
        <w:top w:val="none" w:sz="0" w:space="0" w:color="auto"/>
        <w:left w:val="none" w:sz="0" w:space="0" w:color="auto"/>
        <w:bottom w:val="none" w:sz="0" w:space="0" w:color="auto"/>
        <w:right w:val="none" w:sz="0" w:space="0" w:color="auto"/>
      </w:divBdr>
      <w:divsChild>
        <w:div w:id="59909000">
          <w:marLeft w:val="0"/>
          <w:marRight w:val="0"/>
          <w:marTop w:val="0"/>
          <w:marBottom w:val="0"/>
          <w:divBdr>
            <w:top w:val="none" w:sz="0" w:space="0" w:color="auto"/>
            <w:left w:val="none" w:sz="0" w:space="0" w:color="auto"/>
            <w:bottom w:val="none" w:sz="0" w:space="0" w:color="auto"/>
            <w:right w:val="none" w:sz="0" w:space="0" w:color="auto"/>
          </w:divBdr>
          <w:divsChild>
            <w:div w:id="2091265638">
              <w:marLeft w:val="0"/>
              <w:marRight w:val="0"/>
              <w:marTop w:val="0"/>
              <w:marBottom w:val="0"/>
              <w:divBdr>
                <w:top w:val="none" w:sz="0" w:space="0" w:color="auto"/>
                <w:left w:val="none" w:sz="0" w:space="0" w:color="auto"/>
                <w:bottom w:val="none" w:sz="0" w:space="0" w:color="auto"/>
                <w:right w:val="none" w:sz="0" w:space="0" w:color="auto"/>
              </w:divBdr>
            </w:div>
          </w:divsChild>
        </w:div>
        <w:div w:id="12842677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pytorch.org/accelerate/" TargetMode="External"/><Relationship Id="rId26" Type="http://schemas.openxmlformats.org/officeDocument/2006/relationships/hyperlink" Target="https://www.nltk.org/" TargetMode="External"/><Relationship Id="rId39" Type="http://schemas.openxmlformats.org/officeDocument/2006/relationships/fontTable" Target="fontTable.xml"/><Relationship Id="rId21" Type="http://schemas.openxmlformats.org/officeDocument/2006/relationships/hyperlink" Target="https://github.com/bitsandbytes" TargetMode="External"/><Relationship Id="rId34" Type="http://schemas.openxmlformats.org/officeDocument/2006/relationships/image" Target="media/image18.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huggingface.co/datasets/" TargetMode="External"/><Relationship Id="rId25" Type="http://schemas.openxmlformats.org/officeDocument/2006/relationships/hyperlink" Target="https://github.com/boudinfl/pke" TargetMode="External"/><Relationship Id="rId33" Type="http://schemas.openxmlformats.org/officeDocument/2006/relationships/image" Target="media/image17.png"/><Relationship Id="rId38" Type="http://schemas.openxmlformats.org/officeDocument/2006/relationships/hyperlink" Target="https://towardsdatascience.com/questgen-an-open-source-nlp-library-for-question-generation-algorithms-1e18067fcdc6?gi=f5de4e0a0fca" TargetMode="External"/><Relationship Id="rId2" Type="http://schemas.openxmlformats.org/officeDocument/2006/relationships/numbering" Target="numbering.xml"/><Relationship Id="rId16" Type="http://schemas.openxmlformats.org/officeDocument/2006/relationships/hyperlink" Target="https://huggingface.co/transformers/" TargetMode="External"/><Relationship Id="rId20" Type="http://schemas.openxmlformats.org/officeDocument/2006/relationships/hyperlink" Target="https://github.com/TharinduDR/trl"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spacy.io/" TargetMode="External"/><Relationship Id="rId32" Type="http://schemas.openxmlformats.org/officeDocument/2006/relationships/image" Target="media/image16.png"/><Relationship Id="rId37" Type="http://schemas.openxmlformats.org/officeDocument/2006/relationships/hyperlink" Target="https://github.com/omarShiraz/chatbotLawyer"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numpy.org/" TargetMode="External"/><Relationship Id="rId28" Type="http://schemas.openxmlformats.org/officeDocument/2006/relationships/image" Target="media/image12.png"/><Relationship Id="rId36" Type="http://schemas.openxmlformats.org/officeDocument/2006/relationships/hyperlink" Target="https://youtu.be/dp6EboVsjQc" TargetMode="External"/><Relationship Id="rId10" Type="http://schemas.openxmlformats.org/officeDocument/2006/relationships/image" Target="media/image5.png"/><Relationship Id="rId19" Type="http://schemas.openxmlformats.org/officeDocument/2006/relationships/hyperlink" Target="https://github.com/persiannlp/parsivar"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pymupdf.readthedocs.io/en/latest/" TargetMode="Externa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B43FB-112E-47A6-98C7-75CAB83CC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Pages>
  <Words>11522</Words>
  <Characters>65676</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thik akash</dc:creator>
  <cp:keywords/>
  <dc:description/>
  <cp:lastModifiedBy>Omar Shiraz</cp:lastModifiedBy>
  <cp:revision>5</cp:revision>
  <cp:lastPrinted>2024-02-15T04:26:00Z</cp:lastPrinted>
  <dcterms:created xsi:type="dcterms:W3CDTF">2024-02-15T04:26:00Z</dcterms:created>
  <dcterms:modified xsi:type="dcterms:W3CDTF">2024-03-1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2ZmWg1AN"/&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